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6E19" w:rsidRPr="008C1926" w:rsidRDefault="00986E19" w:rsidP="00F05CFF">
      <w:pPr>
        <w:pStyle w:val="PlainText"/>
        <w:jc w:val="center"/>
        <w:rPr>
          <w:rFonts w:ascii="Times New Roman" w:hAnsi="Times New Roman"/>
          <w:sz w:val="28"/>
          <w:szCs w:val="28"/>
        </w:rPr>
      </w:pPr>
      <w:bookmarkStart w:id="0" w:name="_GoBack"/>
      <w:bookmarkEnd w:id="0"/>
      <w:r w:rsidRPr="008C1926">
        <w:rPr>
          <w:rFonts w:ascii="Times New Roman" w:hAnsi="Times New Roman"/>
          <w:sz w:val="28"/>
          <w:szCs w:val="28"/>
        </w:rPr>
        <w:t>Submitted to the</w:t>
      </w:r>
    </w:p>
    <w:p w:rsidR="00986E19" w:rsidRPr="008C1926" w:rsidRDefault="0092328F" w:rsidP="00F05CFF">
      <w:pPr>
        <w:pStyle w:val="PlainText"/>
        <w:jc w:val="center"/>
        <w:rPr>
          <w:rFonts w:ascii="Times New Roman" w:hAnsi="Times New Roman"/>
          <w:b/>
          <w:sz w:val="28"/>
          <w:szCs w:val="28"/>
        </w:rPr>
      </w:pPr>
      <w:r w:rsidRPr="008C1926">
        <w:rPr>
          <w:rFonts w:ascii="Times New Roman" w:hAnsi="Times New Roman"/>
          <w:b/>
          <w:sz w:val="28"/>
          <w:szCs w:val="28"/>
        </w:rPr>
        <w:t xml:space="preserve">Virginia Wine </w:t>
      </w:r>
      <w:r w:rsidR="00986E19" w:rsidRPr="008C1926">
        <w:rPr>
          <w:rFonts w:ascii="Times New Roman" w:hAnsi="Times New Roman"/>
          <w:b/>
          <w:sz w:val="28"/>
          <w:szCs w:val="28"/>
        </w:rPr>
        <w:t>Board</w:t>
      </w:r>
    </w:p>
    <w:p w:rsidR="0092328F" w:rsidRPr="004366D4" w:rsidRDefault="0092328F" w:rsidP="00F05CFF">
      <w:pPr>
        <w:pStyle w:val="PlainText"/>
        <w:rPr>
          <w:rFonts w:ascii="Times New Roman" w:hAnsi="Times New Roman"/>
          <w:sz w:val="22"/>
          <w:szCs w:val="22"/>
        </w:rPr>
      </w:pPr>
    </w:p>
    <w:p w:rsidR="00E31C1F" w:rsidRPr="00E31C1F" w:rsidRDefault="00E31C1F" w:rsidP="00F05CFF">
      <w:pPr>
        <w:pStyle w:val="PlainText"/>
        <w:jc w:val="center"/>
        <w:rPr>
          <w:rFonts w:ascii="Times New Roman" w:hAnsi="Times New Roman"/>
          <w:b/>
          <w:sz w:val="24"/>
          <w:szCs w:val="24"/>
        </w:rPr>
      </w:pPr>
      <w:r w:rsidRPr="00E31C1F">
        <w:rPr>
          <w:rFonts w:ascii="Times New Roman" w:hAnsi="Times New Roman"/>
          <w:b/>
          <w:sz w:val="24"/>
          <w:szCs w:val="24"/>
        </w:rPr>
        <w:t xml:space="preserve">Final Report – Submitted </w:t>
      </w:r>
      <w:r w:rsidR="00761F86">
        <w:rPr>
          <w:rFonts w:ascii="Times New Roman" w:hAnsi="Times New Roman"/>
          <w:b/>
          <w:sz w:val="24"/>
          <w:szCs w:val="24"/>
        </w:rPr>
        <w:t>O</w:t>
      </w:r>
      <w:r w:rsidR="00EF48DD">
        <w:rPr>
          <w:rFonts w:ascii="Times New Roman" w:hAnsi="Times New Roman"/>
          <w:b/>
          <w:sz w:val="24"/>
          <w:szCs w:val="24"/>
        </w:rPr>
        <w:t>ctober 3</w:t>
      </w:r>
      <w:r w:rsidR="00761F86">
        <w:rPr>
          <w:rFonts w:ascii="Times New Roman" w:hAnsi="Times New Roman"/>
          <w:b/>
          <w:sz w:val="24"/>
          <w:szCs w:val="24"/>
        </w:rPr>
        <w:t>, 2014</w:t>
      </w:r>
    </w:p>
    <w:p w:rsidR="00E31C1F" w:rsidRPr="00E31C1F" w:rsidRDefault="00E31C1F" w:rsidP="00F05CFF">
      <w:pPr>
        <w:pStyle w:val="PlainText"/>
        <w:jc w:val="center"/>
        <w:rPr>
          <w:rFonts w:ascii="Times New Roman" w:hAnsi="Times New Roman"/>
          <w:b/>
          <w:sz w:val="24"/>
          <w:szCs w:val="24"/>
        </w:rPr>
      </w:pPr>
      <w:r w:rsidRPr="00E31C1F">
        <w:rPr>
          <w:rFonts w:ascii="Times New Roman" w:hAnsi="Times New Roman"/>
          <w:b/>
          <w:sz w:val="24"/>
          <w:szCs w:val="24"/>
        </w:rPr>
        <w:t>Final Report</w:t>
      </w:r>
    </w:p>
    <w:p w:rsidR="00E31C1F" w:rsidRPr="003A0EB1" w:rsidRDefault="00A40587" w:rsidP="00F05CFF">
      <w:pPr>
        <w:tabs>
          <w:tab w:val="center" w:pos="4801"/>
          <w:tab w:val="left" w:pos="7810"/>
        </w:tabs>
        <w:rPr>
          <w:rFonts w:ascii="Times New Roman" w:hAnsi="Times New Roman"/>
          <w:szCs w:val="24"/>
        </w:rPr>
      </w:pPr>
      <w:bookmarkStart w:id="1" w:name="OLE_LINK1"/>
      <w:r w:rsidRPr="004366D4">
        <w:rPr>
          <w:rFonts w:ascii="Times New Roman" w:hAnsi="Times New Roman"/>
          <w:sz w:val="22"/>
          <w:szCs w:val="22"/>
        </w:rPr>
        <w:t>Spotted wing drosophila in Virginia vineyards: Distribution, varietal susceptibility</w:t>
      </w:r>
      <w:r>
        <w:rPr>
          <w:rFonts w:ascii="Times New Roman" w:hAnsi="Times New Roman"/>
          <w:sz w:val="22"/>
          <w:szCs w:val="22"/>
        </w:rPr>
        <w:t>, monitoring</w:t>
      </w:r>
      <w:r w:rsidRPr="004366D4">
        <w:rPr>
          <w:rFonts w:ascii="Times New Roman" w:hAnsi="Times New Roman"/>
          <w:sz w:val="22"/>
          <w:szCs w:val="22"/>
        </w:rPr>
        <w:t xml:space="preserve"> and control</w:t>
      </w:r>
      <w:r w:rsidR="00E31C1F" w:rsidRPr="00E31C1F">
        <w:rPr>
          <w:rFonts w:ascii="Times New Roman" w:hAnsi="Times New Roman"/>
          <w:szCs w:val="24"/>
        </w:rPr>
        <w:tab/>
        <w:t>Douglas G. Pfeiffer</w:t>
      </w:r>
      <w:r w:rsidR="00E31C1F">
        <w:rPr>
          <w:rFonts w:ascii="Times New Roman" w:hAnsi="Times New Roman"/>
          <w:szCs w:val="24"/>
        </w:rPr>
        <w:tab/>
      </w:r>
    </w:p>
    <w:bookmarkEnd w:id="1"/>
    <w:p w:rsidR="00E31C1F" w:rsidRPr="003A0EB1" w:rsidRDefault="00E31C1F" w:rsidP="00F05CFF">
      <w:pPr>
        <w:jc w:val="center"/>
        <w:rPr>
          <w:rFonts w:ascii="Times New Roman" w:hAnsi="Times New Roman"/>
          <w:szCs w:val="24"/>
        </w:rPr>
      </w:pPr>
      <w:r w:rsidRPr="003A0EB1">
        <w:rPr>
          <w:rFonts w:ascii="Times New Roman" w:hAnsi="Times New Roman"/>
          <w:szCs w:val="24"/>
        </w:rPr>
        <w:t xml:space="preserve">Department of Entomology, Virginia Tech, </w:t>
      </w:r>
      <w:smartTag w:uri="urn:schemas-microsoft-com:office:smarttags" w:element="place">
        <w:smartTag w:uri="urn:schemas-microsoft-com:office:smarttags" w:element="City">
          <w:r w:rsidRPr="003A0EB1">
            <w:rPr>
              <w:rFonts w:ascii="Times New Roman" w:hAnsi="Times New Roman"/>
              <w:szCs w:val="24"/>
            </w:rPr>
            <w:t>Blacksburg</w:t>
          </w:r>
        </w:smartTag>
        <w:r w:rsidRPr="003A0EB1">
          <w:rPr>
            <w:rFonts w:ascii="Times New Roman" w:hAnsi="Times New Roman"/>
            <w:szCs w:val="24"/>
          </w:rPr>
          <w:t xml:space="preserve">, </w:t>
        </w:r>
        <w:smartTag w:uri="urn:schemas-microsoft-com:office:smarttags" w:element="State">
          <w:r w:rsidRPr="003A0EB1">
            <w:rPr>
              <w:rFonts w:ascii="Times New Roman" w:hAnsi="Times New Roman"/>
              <w:szCs w:val="24"/>
            </w:rPr>
            <w:t>VA</w:t>
          </w:r>
        </w:smartTag>
        <w:r w:rsidRPr="003A0EB1">
          <w:rPr>
            <w:rFonts w:ascii="Times New Roman" w:hAnsi="Times New Roman"/>
            <w:szCs w:val="24"/>
          </w:rPr>
          <w:t xml:space="preserve"> </w:t>
        </w:r>
        <w:smartTag w:uri="urn:schemas-microsoft-com:office:smarttags" w:element="PostalCode">
          <w:r w:rsidRPr="003A0EB1">
            <w:rPr>
              <w:rFonts w:ascii="Times New Roman" w:hAnsi="Times New Roman"/>
              <w:szCs w:val="24"/>
            </w:rPr>
            <w:t>24061</w:t>
          </w:r>
        </w:smartTag>
      </w:smartTag>
    </w:p>
    <w:p w:rsidR="0092328F" w:rsidRPr="004366D4" w:rsidRDefault="0092328F" w:rsidP="00F05CFF">
      <w:pPr>
        <w:pStyle w:val="PlainText"/>
        <w:rPr>
          <w:rFonts w:ascii="Times New Roman" w:hAnsi="Times New Roman"/>
          <w:sz w:val="22"/>
          <w:szCs w:val="22"/>
        </w:rPr>
      </w:pPr>
    </w:p>
    <w:p w:rsidR="00986E19" w:rsidRPr="004366D4" w:rsidRDefault="004366D4" w:rsidP="00F05CFF">
      <w:pPr>
        <w:pStyle w:val="PlainText"/>
        <w:rPr>
          <w:rFonts w:ascii="Times New Roman" w:hAnsi="Times New Roman"/>
          <w:b/>
          <w:color w:val="FF0000"/>
          <w:sz w:val="22"/>
          <w:szCs w:val="22"/>
        </w:rPr>
      </w:pPr>
      <w:r>
        <w:rPr>
          <w:rFonts w:ascii="Times New Roman" w:hAnsi="Times New Roman"/>
          <w:b/>
          <w:sz w:val="22"/>
          <w:szCs w:val="22"/>
        </w:rPr>
        <w:t>D</w:t>
      </w:r>
      <w:r w:rsidR="00986E19" w:rsidRPr="001C7C9B">
        <w:rPr>
          <w:rFonts w:ascii="Times New Roman" w:hAnsi="Times New Roman"/>
          <w:b/>
          <w:sz w:val="22"/>
          <w:szCs w:val="22"/>
        </w:rPr>
        <w:t>.  Objectives:</w:t>
      </w:r>
    </w:p>
    <w:p w:rsidR="00A40587" w:rsidRPr="001C7C9B" w:rsidRDefault="00A40587" w:rsidP="00F05CFF">
      <w:pPr>
        <w:pStyle w:val="PlainText"/>
        <w:ind w:firstLine="360"/>
        <w:rPr>
          <w:rFonts w:ascii="Times New Roman" w:hAnsi="Times New Roman"/>
          <w:bCs/>
          <w:sz w:val="22"/>
          <w:szCs w:val="22"/>
        </w:rPr>
      </w:pPr>
      <w:r w:rsidRPr="001C7C9B">
        <w:rPr>
          <w:rFonts w:ascii="Times New Roman" w:hAnsi="Times New Roman"/>
          <w:bCs/>
          <w:sz w:val="22"/>
          <w:szCs w:val="22"/>
        </w:rPr>
        <w:t xml:space="preserve">This project addresses a new invasive pest, </w:t>
      </w:r>
      <w:r>
        <w:rPr>
          <w:rFonts w:ascii="Times New Roman" w:hAnsi="Times New Roman"/>
          <w:bCs/>
          <w:sz w:val="22"/>
          <w:szCs w:val="22"/>
        </w:rPr>
        <w:t>spotted wing drosophila</w:t>
      </w:r>
      <w:r w:rsidRPr="001C7C9B">
        <w:rPr>
          <w:rFonts w:ascii="Times New Roman" w:hAnsi="Times New Roman"/>
          <w:bCs/>
          <w:sz w:val="22"/>
          <w:szCs w:val="22"/>
        </w:rPr>
        <w:t xml:space="preserve"> (</w:t>
      </w:r>
      <w:r>
        <w:rPr>
          <w:rFonts w:ascii="Times New Roman" w:hAnsi="Times New Roman"/>
          <w:bCs/>
          <w:sz w:val="22"/>
          <w:szCs w:val="22"/>
        </w:rPr>
        <w:t>SWD</w:t>
      </w:r>
      <w:r w:rsidRPr="001C7C9B">
        <w:rPr>
          <w:rFonts w:ascii="Times New Roman" w:hAnsi="Times New Roman"/>
          <w:bCs/>
          <w:sz w:val="22"/>
          <w:szCs w:val="22"/>
        </w:rPr>
        <w:t xml:space="preserve">), an insect that is having a dramatic impact on </w:t>
      </w:r>
      <w:r>
        <w:rPr>
          <w:rFonts w:ascii="Times New Roman" w:hAnsi="Times New Roman"/>
          <w:bCs/>
          <w:sz w:val="22"/>
          <w:szCs w:val="22"/>
        </w:rPr>
        <w:t>berry and vineyard</w:t>
      </w:r>
      <w:r w:rsidRPr="001C7C9B">
        <w:rPr>
          <w:rFonts w:ascii="Times New Roman" w:hAnsi="Times New Roman"/>
          <w:bCs/>
          <w:sz w:val="22"/>
          <w:szCs w:val="22"/>
        </w:rPr>
        <w:t xml:space="preserve"> crops in </w:t>
      </w:r>
      <w:r>
        <w:rPr>
          <w:rFonts w:ascii="Times New Roman" w:hAnsi="Times New Roman"/>
          <w:bCs/>
          <w:sz w:val="22"/>
          <w:szCs w:val="22"/>
        </w:rPr>
        <w:t>much of the U.S</w:t>
      </w:r>
      <w:r w:rsidRPr="001C7C9B">
        <w:rPr>
          <w:rFonts w:ascii="Times New Roman" w:hAnsi="Times New Roman"/>
          <w:bCs/>
          <w:sz w:val="22"/>
          <w:szCs w:val="22"/>
        </w:rPr>
        <w:t>.</w:t>
      </w:r>
      <w:r>
        <w:rPr>
          <w:rFonts w:ascii="Times New Roman" w:hAnsi="Times New Roman"/>
          <w:bCs/>
          <w:sz w:val="22"/>
          <w:szCs w:val="22"/>
        </w:rPr>
        <w:t xml:space="preserve">  The current project is expanded to include a further invasive species we found in Virginia for the first time, African fig fly (AFF).</w:t>
      </w:r>
    </w:p>
    <w:p w:rsidR="00A40587" w:rsidRDefault="00A40587" w:rsidP="00F05CFF">
      <w:pPr>
        <w:pStyle w:val="PlainText"/>
        <w:ind w:firstLine="360"/>
        <w:rPr>
          <w:rFonts w:ascii="Times New Roman" w:hAnsi="Times New Roman"/>
          <w:bCs/>
          <w:sz w:val="22"/>
          <w:szCs w:val="22"/>
        </w:rPr>
      </w:pPr>
      <w:r w:rsidRPr="001C7C9B">
        <w:rPr>
          <w:rFonts w:ascii="Times New Roman" w:hAnsi="Times New Roman"/>
          <w:bCs/>
          <w:sz w:val="22"/>
          <w:szCs w:val="22"/>
        </w:rPr>
        <w:t>The specific objectives are:</w:t>
      </w:r>
    </w:p>
    <w:p w:rsidR="00455124" w:rsidRPr="001C7C9B" w:rsidRDefault="00455124" w:rsidP="00F05CFF">
      <w:pPr>
        <w:pStyle w:val="PlainText"/>
        <w:ind w:firstLine="360"/>
        <w:rPr>
          <w:rFonts w:ascii="Times New Roman" w:hAnsi="Times New Roman"/>
          <w:bCs/>
          <w:sz w:val="22"/>
          <w:szCs w:val="22"/>
        </w:rPr>
      </w:pPr>
    </w:p>
    <w:p w:rsidR="00A40587" w:rsidRPr="001C7C9B" w:rsidRDefault="00A40587" w:rsidP="00455124">
      <w:pPr>
        <w:pStyle w:val="PlainText"/>
        <w:numPr>
          <w:ilvl w:val="0"/>
          <w:numId w:val="12"/>
        </w:numPr>
        <w:ind w:left="648"/>
        <w:rPr>
          <w:rFonts w:ascii="Times New Roman" w:hAnsi="Times New Roman"/>
          <w:sz w:val="22"/>
          <w:szCs w:val="22"/>
        </w:rPr>
      </w:pPr>
      <w:r w:rsidRPr="001C7C9B">
        <w:rPr>
          <w:rFonts w:ascii="Times New Roman" w:hAnsi="Times New Roman"/>
          <w:sz w:val="22"/>
          <w:szCs w:val="22"/>
        </w:rPr>
        <w:t>Determine abundance and seasonal phenology in vineyards in Virginia</w:t>
      </w:r>
    </w:p>
    <w:p w:rsidR="00A40587" w:rsidRPr="001C7C9B" w:rsidRDefault="00A40587" w:rsidP="00455124">
      <w:pPr>
        <w:pStyle w:val="PlainText"/>
        <w:numPr>
          <w:ilvl w:val="0"/>
          <w:numId w:val="12"/>
        </w:numPr>
        <w:ind w:left="648"/>
        <w:rPr>
          <w:rFonts w:ascii="Times New Roman" w:hAnsi="Times New Roman"/>
          <w:sz w:val="22"/>
          <w:szCs w:val="22"/>
        </w:rPr>
      </w:pPr>
      <w:r w:rsidRPr="001C7C9B">
        <w:rPr>
          <w:rFonts w:ascii="Times New Roman" w:hAnsi="Times New Roman"/>
          <w:sz w:val="22"/>
          <w:szCs w:val="22"/>
        </w:rPr>
        <w:t>Determine varietal differences in severity of infestation,</w:t>
      </w:r>
    </w:p>
    <w:p w:rsidR="00A40587" w:rsidRDefault="00A40587" w:rsidP="00455124">
      <w:pPr>
        <w:pStyle w:val="PlainText"/>
        <w:numPr>
          <w:ilvl w:val="0"/>
          <w:numId w:val="12"/>
        </w:numPr>
        <w:ind w:left="648"/>
        <w:rPr>
          <w:rFonts w:ascii="Times New Roman" w:hAnsi="Times New Roman"/>
          <w:sz w:val="22"/>
          <w:szCs w:val="22"/>
        </w:rPr>
      </w:pPr>
      <w:r w:rsidRPr="001C7C9B">
        <w:rPr>
          <w:rFonts w:ascii="Times New Roman" w:hAnsi="Times New Roman"/>
          <w:sz w:val="22"/>
          <w:szCs w:val="22"/>
        </w:rPr>
        <w:t>Determine effic</w:t>
      </w:r>
      <w:r>
        <w:rPr>
          <w:rFonts w:ascii="Times New Roman" w:hAnsi="Times New Roman"/>
          <w:sz w:val="22"/>
          <w:szCs w:val="22"/>
        </w:rPr>
        <w:t>acious chemical control tactics,</w:t>
      </w:r>
    </w:p>
    <w:p w:rsidR="00A40587" w:rsidRPr="001C7C9B" w:rsidRDefault="00A40587" w:rsidP="00455124">
      <w:pPr>
        <w:pStyle w:val="PlainText"/>
        <w:numPr>
          <w:ilvl w:val="0"/>
          <w:numId w:val="12"/>
        </w:numPr>
        <w:ind w:left="648"/>
        <w:rPr>
          <w:rFonts w:ascii="Times New Roman" w:hAnsi="Times New Roman"/>
          <w:sz w:val="22"/>
          <w:szCs w:val="22"/>
        </w:rPr>
      </w:pPr>
      <w:r>
        <w:rPr>
          <w:rFonts w:ascii="Times New Roman" w:hAnsi="Times New Roman"/>
          <w:sz w:val="22"/>
          <w:szCs w:val="22"/>
        </w:rPr>
        <w:t xml:space="preserve"> Comparing apple cider vinegar traps with a dry chamber model</w:t>
      </w:r>
      <w:r w:rsidR="00C854FA">
        <w:rPr>
          <w:rFonts w:ascii="Times New Roman" w:hAnsi="Times New Roman"/>
          <w:sz w:val="22"/>
          <w:szCs w:val="22"/>
        </w:rPr>
        <w:t xml:space="preserve"> (Modified to</w:t>
      </w:r>
      <w:r w:rsidR="00324815">
        <w:rPr>
          <w:rFonts w:ascii="Times New Roman" w:hAnsi="Times New Roman"/>
          <w:sz w:val="22"/>
          <w:szCs w:val="22"/>
        </w:rPr>
        <w:t>:</w:t>
      </w:r>
      <w:r w:rsidR="00C854FA">
        <w:rPr>
          <w:rFonts w:ascii="Times New Roman" w:hAnsi="Times New Roman"/>
          <w:sz w:val="22"/>
          <w:szCs w:val="22"/>
        </w:rPr>
        <w:t xml:space="preserve"> Optimizing readily available trapping systems for SWD)</w:t>
      </w:r>
      <w:r>
        <w:rPr>
          <w:rFonts w:ascii="Times New Roman" w:hAnsi="Times New Roman"/>
          <w:sz w:val="22"/>
          <w:szCs w:val="22"/>
        </w:rPr>
        <w:t>.</w:t>
      </w:r>
    </w:p>
    <w:p w:rsidR="000E665E" w:rsidRDefault="000E665E" w:rsidP="00F05CFF">
      <w:pPr>
        <w:pStyle w:val="PlainText"/>
        <w:rPr>
          <w:rFonts w:ascii="Times New Roman" w:hAnsi="Times New Roman"/>
          <w:color w:val="FF0000"/>
          <w:sz w:val="22"/>
          <w:szCs w:val="22"/>
        </w:rPr>
      </w:pPr>
    </w:p>
    <w:p w:rsidR="00EF48DD" w:rsidRDefault="00EF48DD" w:rsidP="00F05CFF">
      <w:pPr>
        <w:pStyle w:val="PlainText"/>
        <w:rPr>
          <w:rFonts w:ascii="Times New Roman" w:hAnsi="Times New Roman"/>
          <w:sz w:val="22"/>
          <w:szCs w:val="22"/>
        </w:rPr>
      </w:pPr>
      <w:r>
        <w:rPr>
          <w:rFonts w:ascii="Times New Roman" w:hAnsi="Times New Roman"/>
          <w:b/>
          <w:sz w:val="22"/>
          <w:szCs w:val="22"/>
        </w:rPr>
        <w:t xml:space="preserve">E. Background: </w:t>
      </w:r>
      <w:r w:rsidRPr="001B3553">
        <w:rPr>
          <w:rFonts w:ascii="Times New Roman" w:hAnsi="Times New Roman"/>
          <w:b/>
          <w:sz w:val="22"/>
          <w:szCs w:val="22"/>
        </w:rPr>
        <w:t xml:space="preserve">Spotted wing drosophila, </w:t>
      </w:r>
      <w:r w:rsidRPr="007660FE">
        <w:rPr>
          <w:rFonts w:ascii="Times New Roman" w:hAnsi="Times New Roman"/>
          <w:b/>
          <w:i/>
          <w:sz w:val="22"/>
          <w:szCs w:val="22"/>
        </w:rPr>
        <w:t>Drosophila suzukii</w:t>
      </w:r>
      <w:r w:rsidRPr="001B3553">
        <w:rPr>
          <w:rFonts w:ascii="Times New Roman" w:hAnsi="Times New Roman"/>
          <w:b/>
          <w:sz w:val="22"/>
          <w:szCs w:val="22"/>
        </w:rPr>
        <w:t xml:space="preserve"> (Matsumura),</w:t>
      </w:r>
      <w:r w:rsidRPr="001B3553">
        <w:rPr>
          <w:rFonts w:ascii="Times New Roman" w:hAnsi="Times New Roman"/>
          <w:sz w:val="22"/>
          <w:szCs w:val="22"/>
        </w:rPr>
        <w:t xml:space="preserve"> is a congeneric relative of other vinegar or pomace</w:t>
      </w:r>
      <w:r>
        <w:rPr>
          <w:rFonts w:ascii="Times New Roman" w:hAnsi="Times New Roman"/>
          <w:sz w:val="22"/>
          <w:szCs w:val="22"/>
        </w:rPr>
        <w:t xml:space="preserve"> flies</w:t>
      </w:r>
      <w:r w:rsidRPr="001B3553">
        <w:rPr>
          <w:rFonts w:ascii="Times New Roman" w:hAnsi="Times New Roman"/>
          <w:sz w:val="22"/>
          <w:szCs w:val="22"/>
        </w:rPr>
        <w:t xml:space="preserve"> (popularly called fruit flies).  </w:t>
      </w:r>
      <w:r>
        <w:rPr>
          <w:rFonts w:ascii="Times New Roman" w:hAnsi="Times New Roman"/>
          <w:sz w:val="22"/>
          <w:szCs w:val="22"/>
        </w:rPr>
        <w:t>This species is native to eastern Asia.  It was introduced into California in 2008.  During 2009, it spread up the Pacific Coast through British Columbia.  Late in 2009, it was found in Florida.  Because of the speed with which it moved up the west coast, we established a trapping program in South Carolina, North Carolina and Virginia in 2010.  At that time, SWD was detected in both Carolinas but not Virginia; however, it was found in all five trapping locations in Virginia in 2011</w:t>
      </w:r>
      <w:r w:rsidR="00412E6A">
        <w:rPr>
          <w:rFonts w:ascii="Times New Roman" w:hAnsi="Times New Roman"/>
          <w:sz w:val="22"/>
          <w:szCs w:val="22"/>
        </w:rPr>
        <w:t xml:space="preserve"> </w:t>
      </w:r>
      <w:r w:rsidR="00847C3F">
        <w:rPr>
          <w:rFonts w:ascii="Times New Roman" w:hAnsi="Times New Roman"/>
          <w:sz w:val="22"/>
          <w:szCs w:val="22"/>
        </w:rPr>
        <w:fldChar w:fldCharType="begin">
          <w:fldData xml:space="preserve">PEVuZE5vdGU+PENpdGU+PEF1dGhvcj5QZmVpZmZlcjwvQXV0aG9yPjxZZWFyPjIwMTE8L1llYXI+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</w:fldData>
        </w:fldChar>
      </w:r>
      <w:r w:rsidR="00412E6A">
        <w:rPr>
          <w:rFonts w:ascii="Times New Roman" w:hAnsi="Times New Roman"/>
          <w:sz w:val="22"/>
          <w:szCs w:val="22"/>
        </w:rPr>
        <w:instrText xml:space="preserve"> ADDIN EN.CITE </w:instrText>
      </w:r>
      <w:r w:rsidR="00847C3F">
        <w:rPr>
          <w:rFonts w:ascii="Times New Roman" w:hAnsi="Times New Roman"/>
          <w:sz w:val="22"/>
          <w:szCs w:val="22"/>
        </w:rPr>
        <w:fldChar w:fldCharType="begin">
          <w:fldData xml:space="preserve">PEVuZE5vdGU+PENpdGU+PEF1dGhvcj5QZmVpZmZlcjwvQXV0aG9yPjxZZWFyPjIwMTE8L1llYXI+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</w:fldData>
        </w:fldChar>
      </w:r>
      <w:r w:rsidR="00412E6A">
        <w:rPr>
          <w:rFonts w:ascii="Times New Roman" w:hAnsi="Times New Roman"/>
          <w:sz w:val="22"/>
          <w:szCs w:val="22"/>
        </w:rPr>
        <w:instrText xml:space="preserve"> ADDIN EN.CITE.DATA </w:instrText>
      </w:r>
      <w:r w:rsidR="00847C3F">
        <w:rPr>
          <w:rFonts w:ascii="Times New Roman" w:hAnsi="Times New Roman"/>
          <w:sz w:val="22"/>
          <w:szCs w:val="22"/>
        </w:rPr>
      </w:r>
      <w:r w:rsidR="00847C3F">
        <w:rPr>
          <w:rFonts w:ascii="Times New Roman" w:hAnsi="Times New Roman"/>
          <w:sz w:val="22"/>
          <w:szCs w:val="22"/>
        </w:rPr>
        <w:fldChar w:fldCharType="end"/>
      </w:r>
      <w:r w:rsidR="00847C3F">
        <w:rPr>
          <w:rFonts w:ascii="Times New Roman" w:hAnsi="Times New Roman"/>
          <w:sz w:val="22"/>
          <w:szCs w:val="22"/>
        </w:rPr>
      </w:r>
      <w:r w:rsidR="00847C3F">
        <w:rPr>
          <w:rFonts w:ascii="Times New Roman" w:hAnsi="Times New Roman"/>
          <w:sz w:val="22"/>
          <w:szCs w:val="22"/>
        </w:rPr>
        <w:fldChar w:fldCharType="separate"/>
      </w:r>
      <w:r w:rsidR="00412E6A">
        <w:rPr>
          <w:rFonts w:ascii="Times New Roman" w:hAnsi="Times New Roman"/>
          <w:noProof/>
          <w:sz w:val="22"/>
          <w:szCs w:val="22"/>
        </w:rPr>
        <w:t>(</w:t>
      </w:r>
      <w:hyperlink w:anchor="_ENREF_7" w:tooltip="Pfeiffer, 2011 #16957" w:history="1">
        <w:r w:rsidR="00914BD8">
          <w:rPr>
            <w:rFonts w:ascii="Times New Roman" w:hAnsi="Times New Roman"/>
            <w:noProof/>
            <w:sz w:val="22"/>
            <w:szCs w:val="22"/>
          </w:rPr>
          <w:t>Pfeiffer et al. 2011</w:t>
        </w:r>
      </w:hyperlink>
      <w:r w:rsidR="00412E6A">
        <w:rPr>
          <w:rFonts w:ascii="Times New Roman" w:hAnsi="Times New Roman"/>
          <w:noProof/>
          <w:sz w:val="22"/>
          <w:szCs w:val="22"/>
        </w:rPr>
        <w:t xml:space="preserve">, </w:t>
      </w:r>
      <w:hyperlink w:anchor="_ENREF_5" w:tooltip="Pfeiffer, 2012 #16882" w:history="1">
        <w:r w:rsidR="00914BD8">
          <w:rPr>
            <w:rFonts w:ascii="Times New Roman" w:hAnsi="Times New Roman"/>
            <w:noProof/>
            <w:sz w:val="22"/>
            <w:szCs w:val="22"/>
          </w:rPr>
          <w:t>Pfeiffer et al. 2012</w:t>
        </w:r>
      </w:hyperlink>
      <w:r w:rsidR="00412E6A">
        <w:rPr>
          <w:rFonts w:ascii="Times New Roman" w:hAnsi="Times New Roman"/>
          <w:noProof/>
          <w:sz w:val="22"/>
          <w:szCs w:val="22"/>
        </w:rPr>
        <w:t>)</w:t>
      </w:r>
      <w:r w:rsidR="00847C3F">
        <w:rPr>
          <w:rFonts w:ascii="Times New Roman" w:hAnsi="Times New Roman"/>
          <w:sz w:val="22"/>
          <w:szCs w:val="22"/>
        </w:rPr>
        <w:fldChar w:fldCharType="end"/>
      </w:r>
      <w:r>
        <w:rPr>
          <w:rFonts w:ascii="Times New Roman" w:hAnsi="Times New Roman"/>
          <w:sz w:val="22"/>
          <w:szCs w:val="22"/>
        </w:rPr>
        <w:t xml:space="preserve">.  In the first year of this project (2012), we found SWD wherever we trapped </w:t>
      </w:r>
      <w:r w:rsidR="00847C3F">
        <w:rPr>
          <w:rFonts w:ascii="Times New Roman" w:hAnsi="Times New Roman"/>
          <w:sz w:val="22"/>
          <w:szCs w:val="22"/>
        </w:rPr>
        <w:fldChar w:fldCharType="begin"/>
      </w:r>
      <w:r>
        <w:rPr>
          <w:rFonts w:ascii="Times New Roman" w:hAnsi="Times New Roman"/>
          <w:sz w:val="22"/>
          <w:szCs w:val="22"/>
        </w:rPr>
        <w:instrText xml:space="preserve"> ADDIN EN.CITE &lt;EndNote&gt;&lt;Cite&gt;&lt;Author&gt;Pfeiffer&lt;/Author&gt;&lt;Year&gt;2012&lt;/Year&gt;&lt;RecNum&gt;17124&lt;/RecNum&gt;&lt;DisplayText&gt;(Pfeiffer 2012)&lt;/DisplayText&gt;&lt;record&gt;&lt;rec-number&gt;17124&lt;/rec-number&gt;&lt;foreign-keys&gt;&lt;key app="EN" db-id="555z0v527t5d9aeederxr95ra9zatfpdfzxx" timestamp="1349810091"&gt;17124&lt;/key&gt;&lt;/foreign-keys&gt;&lt;ref-type name="Journal Article"&gt;17&lt;/ref-type&gt;&lt;contributors&gt;&lt;authors&gt;&lt;author&gt;Pfeiffer, D. G.&lt;/author&gt;&lt;/authors&gt;&lt;/contributors&gt;&lt;titles&gt;&lt;title&gt;Spotted wing drosophila in Virginia vineyards&lt;/title&gt;&lt;secondary-title&gt;Grape Press (Va. Vineyards Assoc.)&lt;/secondary-title&gt;&lt;/titles&gt;&lt;pages&gt;1, 5&lt;/pages&gt;&lt;volume&gt;28&lt;/volume&gt;&lt;number&gt;3&lt;/number&gt;&lt;keywords&gt;&lt;keyword&gt;SWD&lt;/keyword&gt;&lt;keyword&gt;Drosophila suzukii&lt;/keyword&gt;&lt;keyword&gt;VVA&lt;/keyword&gt;&lt;/keywords&gt;&lt;dates&gt;&lt;year&gt;2012&lt;/year&gt;&lt;/dates&gt;&lt;publisher&gt;Virginia Vineyards Assoc.&lt;/publisher&gt;&lt;urls&gt;&lt;related-urls&gt;&lt;url&gt;http://www.virginiavineyardsassociation.com/wp-content/uploads/2012/10/GrapePress-Oct2012_FINAL.pdf&lt;/url&gt;&lt;/related-urls&gt;&lt;/urls&gt;&lt;/record&gt;&lt;/Cite&gt;&lt;/EndNote&gt;</w:instrText>
      </w:r>
      <w:r w:rsidR="00847C3F">
        <w:rPr>
          <w:rFonts w:ascii="Times New Roman" w:hAnsi="Times New Roman"/>
          <w:sz w:val="22"/>
          <w:szCs w:val="22"/>
        </w:rPr>
        <w:fldChar w:fldCharType="separate"/>
      </w:r>
      <w:r>
        <w:rPr>
          <w:rFonts w:ascii="Times New Roman" w:hAnsi="Times New Roman"/>
          <w:noProof/>
          <w:sz w:val="22"/>
          <w:szCs w:val="22"/>
        </w:rPr>
        <w:t>(</w:t>
      </w:r>
      <w:hyperlink w:anchor="_ENREF_4" w:tooltip="Pfeiffer, 2012 #17124" w:history="1">
        <w:r w:rsidR="00914BD8">
          <w:rPr>
            <w:rFonts w:ascii="Times New Roman" w:hAnsi="Times New Roman"/>
            <w:noProof/>
            <w:sz w:val="22"/>
            <w:szCs w:val="22"/>
          </w:rPr>
          <w:t>Pfeiffer 2012</w:t>
        </w:r>
      </w:hyperlink>
      <w:r>
        <w:rPr>
          <w:rFonts w:ascii="Times New Roman" w:hAnsi="Times New Roman"/>
          <w:noProof/>
          <w:sz w:val="22"/>
          <w:szCs w:val="22"/>
        </w:rPr>
        <w:t>)</w:t>
      </w:r>
      <w:r w:rsidR="00847C3F">
        <w:rPr>
          <w:rFonts w:ascii="Times New Roman" w:hAnsi="Times New Roman"/>
          <w:sz w:val="22"/>
          <w:szCs w:val="22"/>
        </w:rPr>
        <w:fldChar w:fldCharType="end"/>
      </w:r>
      <w:r>
        <w:rPr>
          <w:rFonts w:ascii="Times New Roman" w:hAnsi="Times New Roman"/>
          <w:sz w:val="22"/>
          <w:szCs w:val="22"/>
        </w:rPr>
        <w:t>; it should now be considered generally distributed in the state (Fig. 1).</w:t>
      </w:r>
    </w:p>
    <w:p w:rsidR="00EF48DD" w:rsidRDefault="00EF48DD" w:rsidP="00F05CFF">
      <w:pPr>
        <w:pStyle w:val="PlainText"/>
        <w:ind w:firstLine="720"/>
        <w:rPr>
          <w:rFonts w:ascii="Times New Roman" w:hAnsi="Times New Roman"/>
          <w:sz w:val="22"/>
          <w:szCs w:val="22"/>
        </w:rPr>
      </w:pPr>
      <w:r>
        <w:rPr>
          <w:rFonts w:ascii="Times New Roman" w:hAnsi="Times New Roman"/>
          <w:sz w:val="22"/>
          <w:szCs w:val="22"/>
        </w:rPr>
        <w:t xml:space="preserve">Unlike other </w:t>
      </w:r>
      <w:r w:rsidRPr="009D63E8">
        <w:rPr>
          <w:rFonts w:ascii="Times New Roman" w:hAnsi="Times New Roman"/>
          <w:i/>
          <w:sz w:val="22"/>
          <w:szCs w:val="22"/>
        </w:rPr>
        <w:t>Drosophila</w:t>
      </w:r>
      <w:r>
        <w:rPr>
          <w:rFonts w:ascii="Times New Roman" w:hAnsi="Times New Roman"/>
          <w:sz w:val="22"/>
          <w:szCs w:val="22"/>
        </w:rPr>
        <w:t xml:space="preserve"> species, SWD attacks ripening fruit on the plant, not limited to overripe fruit material.  SWD has a large, toothed ovipositor with which it cuts through healthy, intact fruit skin.  Each female can lay 7-16 eggs per day, with an adult life span of up to 9 weeks.  There are about 13 generations per season.  Larvae develop and feed in the fruit tissue, causing a premature softening with tissue breakdown.  </w:t>
      </w:r>
    </w:p>
    <w:p w:rsidR="00EF48DD" w:rsidRDefault="007521CE" w:rsidP="00F05CFF">
      <w:pPr>
        <w:jc w:val="center"/>
      </w:pPr>
      <w:r>
        <w:rPr>
          <w:noProof/>
        </w:rPr>
      </w:r>
      <w:r>
        <w:rPr>
          <w:noProof/>
        </w:rPr>
        <w:pict>
          <v:group id="Group 5" o:spid="_x0000_s1026" style="width:316.5pt;height:129pt;mso-position-horizontal-relative:char;mso-position-vertical-relative:line" coordorigin="3048,21336" coordsize="86868,41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">
            <v:shape id="Freeform 6" o:spid="_x0000_s1027" style="position:absolute;left:3048;top:57975;width:9334;height:4191;visibility:visible;mso-wrap-style:square;v-text-anchor:top" coordsize="563,24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BmmsQA&#10;AADaAAAADwAAAGRycy9kb3ducmV2LnhtbESPS2vDMBCE74H8B7GB3hLZOYTGiRxMoCX00DYPyHWx&#10;1g9irYykxG5/fVUo9DjMzDfMdjeaTjzI+daygnSRgCAurW65VnA5v8yfQfiArLGzTAq+yMMun062&#10;mGk78JEep1CLCGGfoYImhD6T0pcNGfQL2xNHr7LOYIjS1VI7HCLcdHKZJCtpsOW40GBP+4bK2+lu&#10;FLx+3tN0uL7Lj+/Urd9MUVRJWyv1NBuLDYhAY/gP/7UPWsEKfq/EGyDz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3wZprEAAAA2gAAAA8AAAAAAAAAAAAAAAAAmAIAAGRycy9k&#10;b3ducmV2LnhtbFBLBQYAAAAABAAEAPUAAACJAwAAAAA=&#10;" adj="0,,0" path="m3,226r6,-8l12,213r8,-5l29,205r9,-5l49,198r3,l58,198r9,-4l75,190r9,-8l88,182r11,-8l116,170r3,4l124,179r10,3l147,182r11,-3l164,178r16,-12l192,161r12,-8l223,142r22,-9l269,126r16,-4l296,117r15,-2l332,111r9,l341,107r,-6l341,92,337,81r3,-6l348,69r7,-6l356,59r,-9l356,44r9,-7l368,35r9,-9l383,23r15,l405,26r7,2l425,26r11,-8l451,14,473,7,485,3,495,r6,3l508,18r9,13l525,43r9,5l537,56r12,13l562,78r-9,8l536,101r-6,7l527,117r-8,9l519,138r2,7l521,147r-11,6l501,159r-9,4l474,169r-5,3l459,179r-8,11l445,200r-4,9l433,223r-5,15l425,242r-20,l387,240r-39,2l333,242r-30,l289,240r-28,-4l244,234r-25,l193,236r-22,l147,238r-42,l90,234r-10,2l71,238,42,230r-10,l6,230r-6,l3,226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0,0,0,0,0,0,0,0" textboxrect="0,0,563,243"/>
            </v:shape>
            <v:shape id="Freeform 7" o:spid="_x0000_s1028" style="position:absolute;left:3048;top:57975;width:9334;height:4191;visibility:visible;mso-wrap-style:square;v-text-anchor:top" coordsize="563,24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zDAcQA&#10;AADaAAAADwAAAGRycy9kb3ducmV2LnhtbESPQWvCQBSE70L/w/IKvekmPVQb3YRQaCk9qLUFr4/s&#10;MwnNvg27q0n99a4geBxm5htmVYymEydyvrWsIJ0lIIgrq1uuFfz+vE8XIHxA1thZJgX/5KHIHyYr&#10;zLQd+JtOu1CLCGGfoYImhD6T0lcNGfQz2xNH72CdwRClq6V2OES46eRzkrxIgy3HhQZ7emuo+tsd&#10;jYKP7TFNh/1abs6pe/0yZXlI2lqpp8exXIIINIZ7+Nb+1ArmcL0Sb4DM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K8wwHEAAAA2gAAAA8AAAAAAAAAAAAAAAAAmAIAAGRycy9k&#10;b3ducmV2LnhtbFBLBQYAAAAABAAEAPUAAACJAwAAAAA=&#10;" adj="0,,0" path="m3,226r6,-8l12,213r8,-5l29,205r9,-5l49,198r3,l58,198r9,-4l75,190r9,-8l88,182r11,-8l116,170r3,4l124,179r10,3l147,182r11,-3l164,178r16,-12l192,161r12,-8l223,142r22,-9l269,126r16,-4l296,117r15,-2l332,111r9,l341,107r,-6l341,92,337,81r3,-6l348,69r7,-6l356,59r,-9l356,44r9,-7l368,35r9,-9l383,23r15,l405,26r7,2l425,26r11,-8l451,14,473,7,485,3,495,r6,3l508,18r9,13l525,43r9,5l537,56r12,13l562,78r-9,8l536,101r-6,7l527,117r-8,9l519,138r2,7l521,147r-11,6l501,159r-9,4l474,169r-5,3l459,179r-8,11l445,200r-4,9l433,223r-5,15l425,242r-20,l387,240r-39,2l333,242r-30,l289,240r-28,-4l244,234r-25,l193,236r-22,l147,238r-42,l90,234r-10,2l71,238,42,230r-10,l6,230r-6,l3,226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0,0,0,0,0,0,0,0" textboxrect="0,0,563,243"/>
            </v:shape>
            <v:shape id="Freeform 8" o:spid="_x0000_s1029" style="position:absolute;left:74358;top:45624;width:4731;height:3572;visibility:visible;mso-wrap-style:square;v-text-anchor:top" coordsize="286,20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VhucMA&#10;AADaAAAADwAAAGRycy9kb3ducmV2LnhtbERPPW/CMBDdkfofrENiQeC0tFUaMKgqUDF0KQR1PcVH&#10;khKfo9gJob++HpAYn973YtWbSnTUuNKygsdpBII4s7rkXEF62E5iEM4ja6wsk4IrOVgtHwYLTLS9&#10;8Dd1e5+LEMIuQQWF93UipcsKMuimtiYO3Mk2Bn2ATS51g5cQbir5FEWv0mDJoaHAmj4Kys771ij4&#10;M/5l85aWp8Ps+ffnvD5+fbbjWKnRsH+fg/DU+7v45t5pBWFruBJu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7VhucMAAADaAAAADwAAAAAAAAAAAAAAAACYAgAAZHJzL2Rv&#10;d25yZXYueG1sUEsFBgAAAAAEAAQA9QAAAIgDAAAAAA==&#10;" adj="0,,0" path="m,27l,19,10,9,13,6,21,3,29,,40,3r6,3l68,9r12,6l84,22,97,35r,5l97,54r10,24l116,88r,11l121,105r7,13l142,122r21,l178,122r24,l205,128r9,14l218,148r26,10l260,162r19,3l285,169r-17,7l254,183r-3,7l241,191r-5,l223,192r-5,5l214,197r-9,3l199,205r-2,2l187,200r-6,-3l174,192r-3,-1l162,183r-10,-7l145,171r-8,-4l131,165r-8,-1l121,162r-3,-2l108,155r-9,-3l84,140r-15,l61,131r-9,-3l47,126r-3,-8l37,118r-3,-9l29,99,18,85,16,81r,-14l10,63,5,58,5,48,4,43,4,27,,27e" filled="f" strokecolor="windowText" strokeweight="1pt">
              <v:stroke joinstyle="round" endcap="round"/>
              <v:formulas/>
              <v:path arrowok="t" o:connecttype="custom" o:connectlocs="0,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 textboxrect="0,0,286,208"/>
            </v:shape>
            <v:shape id="Freeform 9" o:spid="_x0000_s1030" style="position:absolute;left:54530;top:35607;width:3826;height:4080;visibility:visible;mso-wrap-style:square;v-text-anchor:top" coordsize="232,2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k2n8IA&#10;AADaAAAADwAAAGRycy9kb3ducmV2LnhtbESPwWrDMBBE74H+g9hCb4lcH0riRgmlppCj7QTa49ba&#10;2CbWSrEU2/37KlDocZiZN8x2P5tejDT4zrKC51UCgri2uuNGwen4sVyD8AFZY2+ZFPyQh/3uYbHF&#10;TNuJSxqr0IgIYZ+hgjYEl0np65YM+pV1xNE728FgiHJopB5winDTyzRJXqTBjuNCi47eW6ov1c0o&#10;kNZ9Hb8/izSvyuLqcp7xOpVKPT3Ob68gAs3hP/zXPmgFG7hfiTd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yTafwgAAANoAAAAPAAAAAAAAAAAAAAAAAJgCAABkcnMvZG93&#10;bnJldi54bWxQSwUGAAAAAAQABAD1AAAAhwMAAAAA&#10;" adj="0,,0" path="m,160r6,-5l14,142r18,l43,129r4,-8l58,112r9,l70,104r2,-9l81,88r4,-8l93,68r9,-16l109,44r8,-12l124,20,133,r12,4l145,16r,16l137,52r9,12l146,74r,17l158,106r5,6l170,120r4,4l186,129r3,l189,138r,6l194,160r7,4l215,169r16,-5l228,173r-51,63l8,164,,160e" filled="f" strokecolor="windowText" strokeweight="1pt">
              <v:stroke joinstyle="round" endcap="round"/>
              <v:formulas/>
              <v:path arrowok="t" o:connecttype="custom" o:connectlocs="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 o:connectangles="0,0,0,0,0,0,0,0,0,0,0,0,0,0,0,0,0,0,0,0,0,0,0,0,0,0,0,0,0,0,0,0,0,0,0,0,0,0,0,0,0" textboxrect="0,0,232,237"/>
            </v:shape>
            <v:shape id="Freeform 10" o:spid="_x0000_s1031" style="position:absolute;left:54530;top:35607;width:3826;height:4080;visibility:visible;mso-wrap-style:square;v-text-anchor:top" coordsize="232,2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fNcIA&#10;AADbAAAADwAAAGRycy9kb3ducmV2LnhtbESPQW/CMAyF75P4D5GRuI0UDmjqCGgCIXGkZdJ29Bqv&#10;rdY4oQm0/Ht8QNrN1nt+7/N6O7pO3aiPrWcDi3kGirjytuXawOf58PoGKiZki51nMnCnCNvN5GWN&#10;ufUDF3QrU60khGOOBpqUQq51rBpyGOc+EIv263uHSda+1rbHQcJdp5dZttIOW5aGBgPtGqr+yqsz&#10;oH34Pv98nZb7sjhdwp5HvAyFMbPp+PEOKtGY/s3P66MVfKGXX2QAvX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h81wgAAANsAAAAPAAAAAAAAAAAAAAAAAJgCAABkcnMvZG93&#10;bnJldi54bWxQSwUGAAAAAAQABAD1AAAAhwMAAAAA&#10;" adj="0,,0" path="m,160r6,-5l14,142r18,l43,129r4,-8l58,112r9,l70,104r2,-9l81,88r4,-8l93,68r9,-16l109,44r8,-12l124,20,133,r12,4l145,16r,16l137,52r9,12l146,74r,17l158,106r5,6l170,120r4,4l186,129r3,l189,138r,6l194,160r7,4l215,169r16,-5l228,173r-51,63l8,164,,160e" filled="f" strokecolor="windowText" strokeweight="1pt">
              <v:stroke joinstyle="round" endcap="round"/>
              <v:formulas/>
              <v:path arrowok="t" o:connecttype="custom" o:connectlocs="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 o:connectangles="0,0,0,0,0,0,0,0,0,0,0,0,0,0,0,0,0,0,0,0,0,0,0,0,0,0,0,0,0,0,0,0,0,0,0,0,0,0,0,0,0" textboxrect="0,0,232,237"/>
            </v:shape>
            <v:shape id="Freeform 11" o:spid="_x0000_s1032" style="position:absolute;left:45847;top:35401;width:7969;height:8556;visibility:visible;mso-wrap-style:square;v-text-anchor:top" coordsize="481,49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lEr0A&#10;AADbAAAADwAAAGRycy9kb3ducmV2LnhtbERP24rCMBB9F/yHMIJvmroLi1SjiLiwsCB4+YChM7bF&#10;ZlKSrMa/N4Kwb3M411muk+3UjX1onRiYTQtQLJWjVmoD59P3ZA4qRBTCzgkbeHCA9Wo4WGJJ7i4H&#10;vh1jrXKIhBINNDH2pdahathimLqeJXMX5y3GDH2tyeM9h9tOfxTFl7bYSm5osOdtw9X1+GcNbD83&#10;l7R3tiN/CPb8S7RLTMaMR2mzABU5xX/x2/1Def4MXr/kA/TqC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2/KlEr0AAADbAAAADwAAAAAAAAAAAAAAAACYAgAAZHJzL2Rvd25yZXYu&#10;eG1sUEsFBgAAAAAEAAQA9QAAAIIDAAAAAA==&#10;" adj="0,,0" path="m7,234r3,-13l20,208r13,6l48,207,63,196r1,-8l64,176r4,-16l80,136r8,-22l96,103r3,-3l104,93r6,-5l127,85r-7,-9l113,68r3,-11l127,43r14,-8l148,27r6,-15l174,r20,16l246,53r36,28l327,112r23,15l362,140r26,l392,145r3,7l407,160r7,4l419,172r6,4l431,181r10,12l451,199r4,8l460,208r10,4l480,216r-8,16l464,246r-6,15l451,278r,5l452,320r3,12l446,340r-7,7l431,351r-5,1l419,363r-5,-7l403,352r-9,19l384,391r-5,25l379,430r-6,12l361,452r-14,3l339,452r-5,17l322,473r,4l308,495r-3,2l301,484r-8,5l282,492r-5,-11l262,462r-50,23l5,340r,-4l5,330r,-14l19,301,36,281r-3,-9l7,258,,253,7,234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 o:connectangles="0,0,0,0,0,0,0,0,0,0,0,0,0,0,0,0,0,0,0,0,0,0,0,0,0,0,0,0,0,0,0,0,0,0,0,0,0,0,0,0,0,0,0" textboxrect="0,0,481,498"/>
            </v:shape>
            <v:shape id="Freeform 12" o:spid="_x0000_s1033" style="position:absolute;left:45847;top:35401;width:7969;height:8556;visibility:visible;mso-wrap-style:square;v-text-anchor:top" coordsize="481,49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A7Zb0A&#10;AADbAAAADwAAAGRycy9kb3ducmV2LnhtbERP24rCMBB9X/Afwgj7tqa6sEg1ioiCsCB4+YChM7bF&#10;ZlKSqPHvzYKwb3M415kvk+3UnX1onRgYjwpQLJWjVmoD59P2awoqRBTCzgkbeHKA5WLwMceS3EMO&#10;fD/GWuUQCSUaaGLsS61D1bDFMHI9S+YuzluMGfpak8dHDrednhTFj7bYSm5osOd1w9X1eLMG1t+r&#10;S9o725E/BHv+JdokJmM+h2k1AxU5xX/x272jPH8Cf7/kA/Ti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KyA7Zb0AAADbAAAADwAAAAAAAAAAAAAAAACYAgAAZHJzL2Rvd25yZXYu&#10;eG1sUEsFBgAAAAAEAAQA9QAAAIIDAAAAAA==&#10;" adj="0,,0" path="m7,234r3,-13l20,208r13,6l48,207,63,196r1,-8l64,176r4,-16l80,136r8,-22l96,103r3,-3l104,93r6,-5l127,85r-7,-9l113,68r3,-11l127,43r14,-8l148,27r6,-15l174,r20,16l246,53r36,28l327,112r23,15l362,140r26,l392,145r3,7l407,160r7,4l419,172r6,4l431,181r10,12l451,199r4,8l460,208r10,4l480,216r-8,16l464,246r-6,15l451,278r,5l452,320r3,12l446,340r-7,7l431,351r-5,1l419,363r-5,-7l403,352r-9,19l384,391r-5,25l379,430r-6,12l361,452r-14,3l339,452r-5,17l322,473r,4l308,495r-3,2l301,484r-8,5l282,492r-5,-11l262,462r-50,23l5,340r,-4l5,330r,-14l19,301,36,281r-3,-9l7,258,,253,7,234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 o:connectangles="0,0,0,0,0,0,0,0,0,0,0,0,0,0,0,0,0,0,0,0,0,0,0,0,0,0,0,0,0,0,0,0,0,0,0,0,0,0,0,0,0,0,0" textboxrect="0,0,481,498"/>
            </v:shape>
            <v:shape id="Freeform 13" o:spid="_x0000_s1034" style="position:absolute;left:58356;top:40036;width:6334;height:5985;visibility:visible;mso-wrap-style:square;v-text-anchor:top" coordsize="383,34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NOc70A&#10;AADbAAAADwAAAGRycy9kb3ducmV2LnhtbERPS4vCMBC+C/6HMMLeNNGFRapRRBB69XHZ29CMbbWZ&#10;lE6s9d9vFgRv8/E9Z70dfKN66qQObGE+M6CIi+BqLi1czofpEpREZIdNYLLwIoHtZjxaY+bCk4/U&#10;n2KpUghLhhaqGNtMaykq8iiz0BIn7ho6jzHBrtSuw2cK941eGPOjPdacGipsaV9RcT89vAWzkN9H&#10;ke/djV6hz3kwO5GLtV+TYbcCFWmIH/Hbnbs0/xv+f0kH6M0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YNNOc70AAADbAAAADwAAAAAAAAAAAAAAAACYAgAAZHJzL2Rvd25yZXYu&#10;eG1sUEsFBgAAAAAEAAQA9QAAAIIDAAAAAA==&#10;" adj="0,,0" path="m,118l16,95,29,83,46,23r10,l63,20r2,-1l72,19r6,l87,9r6,l99,3,108,r16,l128,9r14,10l157,19r8,-5l175,14r4,5l179,23r6,4l197,27r9,l241,35r4,l251,35r4,l264,39r6,8l276,49r10,1l294,51r1,5l308,63r11,11l321,78r10,8l336,96r1,l349,105r29,14l382,124,312,346r-2,1l300,346r-3,-2l295,339r-9,-11l280,328r-10,l264,328r-6,l247,328,231,280r-6,-20l216,252r-8,l202,244r-7,4l187,246r-5,-10l179,224r-3,-10l165,208r-11,-4l148,200r-9,-3l121,189r-11,-6l99,179,86,172,69,164r-5,l52,157r,-2l46,150r-2,-5l37,140r-8,-4l23,134,13,127,2,119,,118e" filled="f" strokecolor="windowText" strokeweight="1pt">
              <v:stroke joinstyle="round" endcap="round"/>
              <v:formulas/>
              <v:path arrowok="t" o:connecttype="custom" o:connectlocs="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 o:connectangles="0,0,0,0,0,0,0,0,0,0,0,0,0,0,0,0,0,0,0,0,0,0,0,0,0,0,0,0,0,0,0,0,0,0,0,0,0,0,0,0,0,0" textboxrect="0,0,383,348"/>
            </v:shape>
            <v:shape id="Freeform 14" o:spid="_x0000_s1035" style="position:absolute;left:58356;top:40036;width:6334;height:5985;visibility:visible;mso-wrap-style:square;v-text-anchor:top" coordsize="383,34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rWB70A&#10;AADbAAAADwAAAGRycy9kb3ducmV2LnhtbERPS4vCMBC+C/6HMMLeNFGWRapRRBB69XHZ29CMbbWZ&#10;lE6s9d9vFgRv8/E9Z70dfKN66qQObGE+M6CIi+BqLi1czofpEpREZIdNYLLwIoHtZjxaY+bCk4/U&#10;n2KpUghLhhaqGNtMaykq8iiz0BIn7ho6jzHBrtSuw2cK941eGPOjPdacGipsaV9RcT89vAWzkN9H&#10;ke/djV6hz3kwO5GLtV+TYbcCFWmIH/Hbnbs0/xv+f0kH6M0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7zrWB70AAADbAAAADwAAAAAAAAAAAAAAAACYAgAAZHJzL2Rvd25yZXYu&#10;eG1sUEsFBgAAAAAEAAQA9QAAAIIDAAAAAA==&#10;" adj="0,,0" path="m,118l16,95,29,83,46,23r10,l63,20r2,-1l72,19r6,l87,9r6,l99,3,108,r16,l128,9r14,10l157,19r8,-5l175,14r4,5l179,23r6,4l197,27r9,l241,35r4,l251,35r4,l264,39r6,8l276,49r10,1l294,51r1,5l308,63r11,11l321,78r10,8l336,96r1,l349,105r29,14l382,124,312,346r-2,1l300,346r-3,-2l295,339r-9,-11l280,328r-10,l264,328r-6,l247,328,231,280r-6,-20l216,252r-8,l202,244r-7,4l187,246r-5,-10l179,224r-3,-10l165,208r-11,-4l148,200r-9,-3l121,189r-11,-6l99,179,86,172,69,164r-5,l52,157r,-2l46,150r-2,-5l37,140r-8,-4l23,134,13,127,2,119,,118e" filled="f" strokecolor="windowText" strokeweight="1pt">
              <v:stroke joinstyle="round" endcap="round"/>
              <v:formulas/>
              <v:path arrowok="t" o:connecttype="custom" o:connectlocs="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 o:connectangles="0,0,0,0,0,0,0,0,0,0,0,0,0,0,0,0,0,0,0,0,0,0,0,0,0,0,0,0,0,0,0,0,0,0,0,0,0,0,0,0,0,0" textboxrect="0,0,383,348"/>
            </v:shape>
            <v:shape id="Freeform 15" o:spid="_x0000_s1036" style="position:absolute;left:52816;top:38369;width:6334;height:7843;visibility:visible;mso-wrap-style:square;v-text-anchor:top" coordsize="383,45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AkRsUA&#10;AADbAAAADwAAAGRycy9kb3ducmV2LnhtbESPzWrDMBCE74W+g9hCLyWRU3ATnCjBBAwlNND8QK6L&#10;tbVNpZWxVNvp00eFQm67zOx8s6vNaI3oqfONYwWzaQKCuHS64UrB+VRMFiB8QNZoHJOCK3nYrB8f&#10;VphpN/CB+mOoRAxhn6GCOoQ2k9KXNVn0U9cSR+3LdRZDXLtK6g6HGG6NfE2SN2mx4UiosaVtTeX3&#10;8cdGbpvzrzmYtMC52192/vPl45Ir9fw05ksQgcZwN/9fv+tYP4W/X+IAcn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QCRGxQAAANsAAAAPAAAAAAAAAAAAAAAAAJgCAABkcnMv&#10;ZG93bnJldi54bWxQSwUGAAAAAAQABAD1AAAAigMAAAAA&#10;" adj="0,,0" path="m108,3l382,119r-21,61l209,388r-1,21l208,414r-3,4l193,430r-15,l175,424r,-1l173,418r-6,l164,418r-8,9l155,430r-11,3l141,430r-9,-6l129,424r-9,15l105,447r,8l100,455r-1,-3l95,447r-2,-4l87,435r,-5l95,423r,-5l95,414r,-3l95,406r-2,-3l,186r6,-3l11,180r9,-8l32,165r1,-1l36,157r,-5l33,151r,-19l33,125r,-10l38,91r3,-9l52,62,56,48,66,38,74,23r7,l87,18r6,-3l99,8,105,r3,3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 o:connectangles="0,0,0,0,0,0,0,0,0,0,0,0,0,0,0,0,0,0,0,0,0,0,0,0,0,0,0,0,0,0,0,0,0,0,0,0,0,0,0,0,0,0,0,0,0,0,0,0,0,0,0,0,0,0,0,0,0,0,0" textboxrect="0,0,383,456"/>
            </v:shape>
            <v:shape id="Freeform 16" o:spid="_x0000_s1037" style="position:absolute;left:52816;top:38369;width:6334;height:7843;visibility:visible;mso-wrap-style:square;v-text-anchor:top" coordsize="383,45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Gy2MQA&#10;AADbAAAADwAAAGRycy9kb3ducmV2LnhtbERP32vCMBB+F/Y/hBv4IprqtBudUUTnGAwmU/H5aG5t&#10;WXOpSabVv34ZDHy7j+/nTeetqcWJnK8sKxgOEhDEudUVFwr2u3X/CYQPyBpry6TgQh7ms7vOFDNt&#10;z/xJp20oRAxhn6GCMoQmk9LnJRn0A9sQR+7LOoMhQldI7fAcw00tR0mSSoMVx4YSG1qWlH9vf4yC&#10;42ZsJ48vBzcZv/aS9+vDR3pY9ZTq3reLZxCB2nAT/7vfdJyfwt8v8QA5+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jBstjEAAAA2wAAAA8AAAAAAAAAAAAAAAAAmAIAAGRycy9k&#10;b3ducmV2LnhtbFBLBQYAAAAABAAEAPUAAACJAwAAAAA=&#10;" adj="0,,0" path="m108,3l382,119r-21,61l209,388r-1,21l208,414r-3,4l193,430r-15,l175,424r,-1l173,418r-6,l164,418r-8,9l155,430r-11,3l141,430r-9,-6l129,424r-9,15l105,447r,8l100,455r-1,-3l95,447r-2,-4l87,435r,-5l95,423r,-5l95,414r,-3l95,406r-2,-3l,186r6,-3l11,180r9,-8l32,165r1,-1l36,157r,-5l33,151r,-19l33,125r,-10l38,91r3,-9l52,62,56,48,66,38,74,23r7,l87,18r6,-3l99,8,105,r3,3e" fillcolor="yellow"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 o:connectangles="0,0,0,0,0,0,0,0,0,0,0,0,0,0,0,0,0,0,0,0,0,0,0,0,0,0,0,0,0,0,0,0,0,0,0,0,0,0,0,0,0,0,0,0,0,0,0,0,0,0,0,0,0,0,0,0,0,0,0" textboxrect="0,0,383,456"/>
            </v:shape>
            <v:shape id="Freeform 17" o:spid="_x0000_s1038" style="position:absolute;left:59102;top:32305;width:6176;height:5699;visibility:visible;mso-wrap-style:square;v-text-anchor:top" coordsize="373,33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AK8cEA&#10;AADbAAAADwAAAGRycy9kb3ducmV2LnhtbERPS2vCQBC+C/6HZYRepG7Sio/UVaxQ8CY+eh+zYxKa&#10;nQ2ZVdN/7xYK3ubje85i1bla3aiVyrOBdJSAIs69rbgwcDp+vc5ASUC2WHsmA78ksFr2ewvMrL/z&#10;nm6HUKgYwpKhgTKEJtNa8pIcysg3xJG7+NZhiLAttG3xHsNdrd+SZKIdVhwbSmxoU1L+c7g6A9/p&#10;KZnJ8PMi400q9dxO33f7szEvg279ASpQF57if/fWxvlT+PslHq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BgCvHBAAAA2wAAAA8AAAAAAAAAAAAAAAAAmAIAAGRycy9kb3du&#10;cmV2LnhtbFBLBQYAAAAABAAEAPUAAACGAwAAAAA=&#10;" adj="0,,0" path="m179,2r1,l191,r11,2l210,5r5,8l220,23r5,7l225,38r,4l228,49r2,5l230,71r,16l226,92r-6,4l218,99r4,4l226,108r4,6l237,123r3,1l246,127r6,4l250,135r10,6l262,144r6,7l267,156r7,7l279,176r4,3l283,188r7,9l294,200r-2,8l294,214r1,4l301,222r4,4l310,231r9,l326,231r3,-2l336,226r5,3l348,231r11,l367,233r3,1l367,242r1,3l372,255r-5,8l359,266r-3,5l354,275r-4,5l337,283r-4,l326,283r-2,l324,280r-5,-2l317,278r-3,-9l310,265r-9,-4l291,258r-4,l278,258r-3,5l275,266r-4,3l265,270r-8,l257,269r-4,-6l250,263r-9,l240,260r,-2l229,258r-5,3l218,266r-7,3l206,266r,-3l202,260r-6,-2l188,261r,4l185,269r-3,4l167,278r-6,2l159,283r-7,3l140,287r,2l133,289r-4,6l125,298r-5,7l109,309r-12,5l93,320r-3,5l88,330r-4,-5l79,322r,-4l83,310r,-3l81,304r-2,-3l73,297,68,287r,-7l69,275r,-6l69,263r,-3l76,258r4,-2l83,250r-3,-5l76,243r-7,-2l64,236r,-6l65,224r4,-2l65,218,54,208,41,196,30,184,20,167r-8,-6l5,148,,144r,-3l1,139r11,-2l16,133r5,2l26,139r7,-4l76,99,105,71,133,44,157,19,180,2r-1,e" filled="f" strokecolor="windowText" strokeweight="1pt">
              <v:stroke joinstyle="round" endcap="round"/>
              <v:formulas/>
              <v:path arrowok="t" o:connecttype="custom" o:connectlocs="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 o:connectangles="0,0,0,0,0,0,0,0,0,0,0,0,0,0,0,0,0,0,0,0,0,0,0,0,0,0,0,0,0,0,0,0,0,0,0,0,0,0,0,0,0,0,0,0,0,0,0,0,0,0,0" textboxrect="0,0,373,331"/>
            </v:shape>
            <v:shape id="Freeform 18" o:spid="_x0000_s1039" style="position:absolute;left:59102;top:32305;width:6176;height:5699;visibility:visible;mso-wrap-style:square;v-text-anchor:top" coordsize="373,33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eg8QA&#10;AADbAAAADwAAAGRycy9kb3ducmV2LnhtbESPQWvCQBCF74X+h2UKXkrdxIq1qatUodCbaO19mh2T&#10;0OxsyGw1/vvOQfA2w3vz3jeL1RBac6JemsgO8nEGhriMvuHKweHr42kORhKyxzYyObiQwGp5f7fA&#10;wscz7+i0T5XREJYCHdQpdYW1UtYUUMaxI1btGPuASde+sr7Hs4aH1k6ybGYDNqwNNXa0qan83f8F&#10;B9/5IZvL4/oo000u7at/ed7ufpwbPQzvb2ASDelmvl5/esVXWP1FB7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noPEAAAA2wAAAA8AAAAAAAAAAAAAAAAAmAIAAGRycy9k&#10;b3ducmV2LnhtbFBLBQYAAAAABAAEAPUAAACJAwAAAAA=&#10;" adj="0,,0" path="m179,2r1,l191,r11,2l210,5r5,8l220,23r5,7l225,38r,4l228,49r2,5l230,71r,16l226,92r-6,4l218,99r4,4l226,108r4,6l237,123r3,1l246,127r6,4l250,135r10,6l262,144r6,7l267,156r7,7l279,176r4,3l283,188r7,9l294,200r-2,8l294,214r1,4l301,222r4,4l310,231r9,l326,231r3,-2l336,226r5,3l348,231r11,l367,233r3,1l367,242r1,3l372,255r-5,8l359,266r-3,5l354,275r-4,5l337,283r-4,l326,283r-2,l324,280r-5,-2l317,278r-3,-9l310,265r-9,-4l291,258r-4,l278,258r-3,5l275,266r-4,3l265,270r-8,l257,269r-4,-6l250,263r-9,l240,260r,-2l229,258r-5,3l218,266r-7,3l206,266r,-3l202,260r-6,-2l188,261r,4l185,269r-3,4l167,278r-6,2l159,283r-7,3l140,287r,2l133,289r-4,6l125,298r-5,7l109,309r-12,5l93,320r-3,5l88,330r-4,-5l79,322r,-4l83,310r,-3l81,304r-2,-3l73,297,68,287r,-7l69,275r,-6l69,263r,-3l76,258r4,-2l83,250r-3,-5l76,243r-7,-2l64,236r,-6l65,224r4,-2l65,218,54,208,41,196,30,184,20,167r-8,-6l5,148,,144r,-3l1,139r11,-2l16,133r5,2l26,139r7,-4l76,99,105,71,133,44,157,19,180,2r-1,e" filled="f" strokecolor="windowText" strokeweight="1pt">
              <v:stroke joinstyle="round" endcap="round"/>
              <v:formulas/>
              <v:path arrowok="t" o:connecttype="custom" o:connectlocs="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 o:connectangles="0,0,0,0,0,0,0,0,0,0,0,0,0,0,0,0,0,0,0,0,0,0,0,0,0,0,0,0,0,0,0,0,0,0,0,0,0,0,0,0,0,0,0,0,0,0,0,0,0,0,0" textboxrect="0,0,373,331"/>
            </v:shape>
            <v:shape id="Freeform 19" o:spid="_x0000_s1040" style="position:absolute;left:68961;top:49593;width:4159;height:3651;visibility:visible;mso-wrap-style:square;v-text-anchor:top" coordsize="251,2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BYdcQA&#10;AADbAAAADwAAAGRycy9kb3ducmV2LnhtbERPTWvCQBC9F/wPyxS86aYqbU3dBCkUVColKoi3ITtN&#10;gtnZkF016a/vFoTe5vE+Z5F2phZXal1lWcHTOAJBnFtdcaHgsP8YvYJwHlljbZkU9OQgTQYPC4y1&#10;vXFG150vRAhhF6OC0vsmltLlJRl0Y9sQB+7btgZ9gG0hdYu3EG5qOYmiZ2mw4tBQYkPvJeXn3cUo&#10;+Mlsn/X+uF1/ZS+b06eZT2frrVLDx275BsJT5//Fd/dKh/lz+PslHCCT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KQWHXEAAAA2wAAAA8AAAAAAAAAAAAAAAAAmAIAAGRycy9k&#10;b3ducmV2LnhtbFBLBQYAAAAABAAEAPUAAACJAwAAAAA=&#10;" adj="0,,0" path="m,132r7,l20,140r11,l43,141r10,3l63,149r14,3l87,154r20,-6l116,136r7,8l123,156r3,4l126,163r7,1l145,163r5,-9l160,149r5,-1l177,164r1,l183,175r7,9l190,187r2,1l198,192r10,l211,193r3,11l221,208r11,4l238,204r6,-11l244,192r3,-12l245,168r,-16l250,136r-6,-23l244,100,234,96,226,82,217,70,208,60,187,52r-17,4l160,56r-6,-4l153,52r-20,l123,42,101,32,96,24,77,4r,-1l73,,65,,28,63r7,8l43,78r4,8l40,91r-6,l23,91r-3,5l11,99,7,111r1,9l5,126r,6l,132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0,2147483646" o:connectangles="0,0,0,0,0,0,0,0,0,0,0,0,0,0,0,0,0,0,0,0,0,0,0,0,0,0,0,0,0,0,0,0,0,0,0,0" textboxrect="0,0,251,213"/>
            </v:shape>
            <v:shape id="Freeform 20" o:spid="_x0000_s1041" style="position:absolute;left:68961;top:49593;width:4159;height:3651;visibility:visible;mso-wrap-style:square;v-text-anchor:top" coordsize="251,2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Y7VcMA&#10;AADbAAAADwAAAGRycy9kb3ducmV2LnhtbERPTWvCQBC9C/0PyxS81U2tVE3dBBEKWiqSKJTehuw0&#10;Cc3OhuyqSX999yB4fLzvVdqbRlyoc7VlBc+TCARxYXXNpYLT8f1pAcJ5ZI2NZVIwkIM0eRitMNb2&#10;yhldcl+KEMIuRgWV920spSsqMugmtiUO3I/tDPoAu1LqDq8h3DRyGkWv0mDNoaHCljYVFb/52Sj4&#10;y+yQDf5rvztk84/vT7N8me32So0f+/UbCE+9v4tv7q1WMA3rw5fwA2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cY7VcMAAADbAAAADwAAAAAAAAAAAAAAAACYAgAAZHJzL2Rv&#10;d25yZXYueG1sUEsFBgAAAAAEAAQA9QAAAIgDAAAAAA==&#10;" adj="0,,0" path="m,132r7,l20,140r11,l43,141r10,3l63,149r14,3l87,154r20,-6l116,136r7,8l123,156r3,4l126,163r7,1l145,163r5,-9l160,149r5,-1l177,164r1,l183,175r7,9l190,187r2,1l198,192r10,l211,193r3,11l221,208r11,4l238,204r6,-11l244,192r3,-12l245,168r,-16l250,136r-6,-23l244,100,234,96,226,82,217,70,208,60,187,52r-17,4l160,56r-6,-4l153,52r-20,l123,42,101,32,96,24,77,4r,-1l73,,65,,28,63r7,8l43,78r4,8l40,91r-6,l23,91r-3,5l11,99,7,111r1,9l5,126r,6l,132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0,2147483646" o:connectangles="0,0,0,0,0,0,0,0,0,0,0,0,0,0,0,0,0,0,0,0,0,0,0,0,0,0,0,0,0,0,0,0,0,0,0,0" textboxrect="0,0,251,213"/>
            </v:shape>
            <v:shape id="Freeform 21" o:spid="_x0000_s1042" style="position:absolute;left:43926;top:41259;width:5731;height:7588;visibility:visible;mso-wrap-style:square;v-text-anchor:top" coordsize="346,44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ONEMAA&#10;AADbAAAADwAAAGRycy9kb3ducmV2LnhtbESPQYvCMBSE74L/ITzBm6aKLKEaZVdRPO7Wen/bPNuy&#10;zUtpotZ/bwRhj8PMfMOsNr1txI06XzvWMJsmIIgLZ2ouNeSn/USB8AHZYOOYNDzIw2Y9HKwwNe7O&#10;P3TLQikihH2KGqoQ2lRKX1Rk0U9dSxy9i+sshii7UpoO7xFuGzlPkg9psea4UGFL24qKv+xqNWS/&#10;SilauEsud+dD8s3+q2+V1uNR/7kEEagP/+F3+2g0zGfw+hJ/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fONEMAAAADbAAAADwAAAAAAAAAAAAAAAACYAgAAZHJzL2Rvd25y&#10;ZXYueG1sUEsFBgAAAAAEAAQA9QAAAIUDAAAAAA==&#10;" adj="0,,0" path="m122,l330,145r4,14l330,184r,9l330,211r,12l345,225r-17,6l312,235,297,224r-2,-8l295,213r-13,7l271,228r-13,22l246,275r-13,27l226,314r-4,30l204,361r-20,8l172,376r-3,-7l162,376r-28,9l139,391r5,8l139,410r,13l135,428r-19,12l108,432,96,423,82,416,74,405r,-20l70,381,55,369r-4,-3l46,363r-6,-6l38,351r-9,-7l19,344,8,339,6,326,16,309r-2,-7l9,294,6,286,,282r,-7l10,255,24,232,40,204,53,182,24,168,34,144,55,116,70,97,88,67,116,34,112,15,124,r-2,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0" o:connectangles="0,0,0,0,0,0,0,0,0,0,0,0,0,0,0,0,0,0,0,0,0,0,0,0,0,0,0,0,0,0,0,0,0" textboxrect="0,0,346,441"/>
            </v:shape>
            <v:shape id="Freeform 22" o:spid="_x0000_s1043" style="position:absolute;left:43926;top:41259;width:5731;height:7588;visibility:visible;mso-wrap-style:square;v-text-anchor:top" coordsize="346,44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ETZ8EA&#10;AADbAAAADwAAAGRycy9kb3ducmV2LnhtbESPwWrDMBBE74X8g9hAb7UcU4pwooSkpaXHxnXvG2tj&#10;m1grY6m2+/dVIJDjMDNvmM1utp0YafCtYw2rJAVBXDnTcq2h/H5/UiB8QDbYOSYNf+Rht108bDA3&#10;buIjjUWoRYSwz1FDE0KfS+mrhiz6xPXE0Tu7wWKIcqilGXCKcNvJLE1fpMWW40KDPb02VF2KX6uh&#10;OCml6NmdS/n285F+sT/MvdL6cTnv1yACzeEevrU/jYYsg+uX+APk9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0hE2fBAAAA2wAAAA8AAAAAAAAAAAAAAAAAmAIAAGRycy9kb3du&#10;cmV2LnhtbFBLBQYAAAAABAAEAPUAAACGAwAAAAA=&#10;" adj="0,,0" path="m122,l330,145r4,14l330,184r,9l330,211r,12l345,225r-17,6l312,235,297,224r-2,-8l295,213r-13,7l271,228r-13,22l246,275r-13,27l226,314r-4,30l204,361r-20,8l172,376r-3,-7l162,376r-28,9l139,391r5,8l139,410r,13l135,428r-19,12l108,432,96,423,82,416,74,405r,-20l70,381,55,369r-4,-3l46,363r-6,-6l38,351r-9,-7l19,344,8,339,6,326,16,309r-2,-7l9,294,6,286,,282r,-7l10,255,24,232,40,204,53,182,24,168,34,144,55,116,70,97,88,67,116,34,112,15,124,r-2,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0" o:connectangles="0,0,0,0,0,0,0,0,0,0,0,0,0,0,0,0,0,0,0,0,0,0,0,0,0,0,0,0,0,0,0,0,0" textboxrect="0,0,346,441"/>
            </v:shape>
            <v:shape id="Freeform 23" o:spid="_x0000_s1044" style="position:absolute;left:35893;top:47259;width:5270;height:4763;visibility:visible;mso-wrap-style:square;v-text-anchor:top" coordsize="318,27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2wwcMA&#10;AADbAAAADwAAAGRycy9kb3ducmV2LnhtbESPQWvCQBSE7wX/w/KE3upGC61EN0FbhF5jI3p8ZJ9J&#10;NPs27q6a/vtuoeBxmJlvmGU+mE7cyPnWsoLpJAFBXFndcq2g/N68zEH4gKyxs0wKfshDno2elphq&#10;e+eCbttQiwhhn6KCJoQ+ldJXDRn0E9sTR+9oncEQpauldniPcNPJWZK8SYMtx4UGe/poqDpvr0ZB&#10;sVuX7/vDqvzEYn9qbYLueLgo9TweVgsQgYbwCP+3v7SC2Sv8fYk/QG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j2wwcMAAADbAAAADwAAAAAAAAAAAAAAAACYAgAAZHJzL2Rv&#10;d25yZXYueG1sUEsFBgAAAAAEAAQA9QAAAIgDAAAAAA==&#10;" adj="0,,0" path="m30,277r73,-43l134,256r43,-34l203,228r41,-34l263,172r9,-12l289,136r12,-29l317,91,308,60,293,36,282,15,296,,252,10,219,31,199,45,182,36r-6,-5l154,20,127,45r-9,10l106,62,88,74r18,33l106,124r-10,7l56,160r-20,7l15,183,,188r30,89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 o:connectangles="0,0,0,0,0,0,0,0,0,0,0,0,0,0,0,0,0,0,0,0,0,0,0,0,0,0,0,0,0,0,0,0,0" textboxrect="0,0,318,278"/>
            </v:shape>
            <v:shape id="Freeform 24" o:spid="_x0000_s1045" style="position:absolute;left:35893;top:47259;width:5270;height:4763;visibility:visible;mso-wrap-style:square;v-text-anchor:top" coordsize="318,27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TK6MUA&#10;AADbAAAADwAAAGRycy9kb3ducmV2LnhtbESPQWvCQBSE74L/YXkFb7qpVpHUVUpRDEUJtYLt7ZF9&#10;TYLZtyG7avz3riB4HGbmG2a2aE0lztS40rKC10EEgjizuuRcwf5n1Z+CcB5ZY2WZFFzJwWLe7cww&#10;1vbC33Te+VwECLsYFRTe17GULivIoBvYmjh4/7Yx6INscqkbvAS4qeQwiibSYMlhocCaPgvKjruT&#10;UTDephR9Tf824+thmSWjJP1du1Sp3kv78Q7CU+uf4Uc70QqGb3D/En6An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MroxQAAANsAAAAPAAAAAAAAAAAAAAAAAJgCAABkcnMv&#10;ZG93bnJldi54bWxQSwUGAAAAAAQABAD1AAAAigMAAAAA&#10;" adj="0,,0" path="m30,277r73,-43l134,256r43,-34l203,228r41,-34l263,172r9,-12l289,136r12,-29l317,91,308,60,293,36,282,15,296,,252,10,219,31,199,45,182,36r-6,-5l154,20,127,45r-9,10l106,62,88,74r18,33l106,124r-10,7l56,160r-20,7l15,183,,188r30,89e" fillcolor="yellow"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 o:connectangles="0,0,0,0,0,0,0,0,0,0,0,0,0,0,0,0,0,0,0,0,0,0,0,0,0,0,0,0,0,0,0,0,0" textboxrect="0,0,318,278"/>
            </v:shape>
            <v:shape id="Freeform 25" o:spid="_x0000_s1046" style="position:absolute;left:48752;top:30162;width:7731;height:8985;visibility:visible;mso-wrap-style:square;v-text-anchor:top" coordsize="467,52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GiN8QA&#10;AADbAAAADwAAAGRycy9kb3ducmV2LnhtbESPT2vCQBTE74LfYXlCb3WjtkGjq6hQqJQe6h/w+Mi+&#10;ZIPZtyG71fjtu0LB4zAzv2EWq87W4kqtrxwrGA0TEMS50xWXCo6Hj9cpCB+QNdaOScGdPKyW/d4C&#10;M+1u/EPXfShFhLDPUIEJocmk9Lkhi37oGuLoFa61GKJsS6lbvEW4reU4SVJpseK4YLChraH8sv+1&#10;CopzOpmNTvddk7tvyW9l97UpjFIvg249BxGoC8/wf/tTKxi/w+NL/AF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hojfEAAAA2wAAAA8AAAAAAAAAAAAAAAAAmAIAAGRycy9k&#10;b3ducmV2LnhtbFBLBQYAAAAABAAEAPUAAACJAwAAAAA=&#10;" adj="0,,0" path="m156,r-9,24l136,33r-10,2l126,51r-12,6l110,57r-3,10l99,84,88,112r-4,12l84,126r4,7l88,135r,7l84,152r,2l80,156r-5,5l65,161r-1,1l61,162,45,210r-2,9l41,232,28,252r-4,9l15,268r,4l15,281r-4,4l8,298r-4,5l4,305r-4,l192,446r6,l204,446r8,l219,446r1,8l228,460r9,5l241,471r10,9l256,485r3,4l270,501r15,12l295,515r9,6l313,508r4,-7l325,499r6,-6l337,490r5,-6l349,477r4,-6l354,468r11,-8l377,457r15,-13l393,437r8,-6l415,426r,-2l421,411r5,-1l426,402r10,-7l442,382r3,-8l453,366r13,-11l466,350r-16,l424,347r-6,-8l405,330r-28,-9l377,312r,-7l371,300r-6,-2l344,285r-9,l365,198,156,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 textboxrect="0,0,467,522"/>
            </v:shape>
            <v:shape id="Freeform 26" o:spid="_x0000_s1047" style="position:absolute;left:48752;top:30162;width:7731;height:8985;visibility:visible;mso-wrap-style:square;v-text-anchor:top" coordsize="467,52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0ByksYA&#10;AADbAAAADwAAAGRycy9kb3ducmV2LnhtbESP3WoCMRSE74W+QzhCb0SztSJ1a5QqVApKwR+8Pt0c&#10;d5duTpZNjNs+vREEL4eZ+YaZzltTiUCNKy0reBkkIIgzq0vOFRz2n/03EM4ja6wsk4I/cjCfPXWm&#10;mGp74S2Fnc9FhLBLUUHhfZ1K6bKCDLqBrYmjd7KNQR9lk0vd4CXCTSWHSTKWBkuOCwXWtCwo+92d&#10;jYKwev1ZbcJovf1e/E+OZn/euNBT6rnbfryD8NT6R/je/tIKhmO4fYk/QM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0ByksYAAADbAAAADwAAAAAAAAAAAAAAAACYAgAAZHJz&#10;L2Rvd25yZXYueG1sUEsFBgAAAAAEAAQA9QAAAIsDAAAAAA==&#10;" adj="0,,0" path="m156,r-9,24l136,33r-10,2l126,51r-12,6l110,57r-3,10l99,84,88,112r-4,12l84,126r4,7l88,135r,7l84,152r,2l80,156r-5,5l65,161r-1,1l61,162,45,210r-2,9l41,232,28,252r-4,9l15,268r,4l15,281r-4,4l8,298r-4,5l4,305r-4,l192,446r6,l204,446r8,l219,446r1,8l228,460r9,5l241,471r10,9l256,485r3,4l270,501r15,12l295,515r9,6l313,508r4,-7l325,499r6,-6l337,490r5,-6l349,477r4,-6l354,468r11,-8l377,457r15,-13l393,437r8,-6l415,426r,-2l421,411r5,-1l426,402r10,-7l442,382r3,-8l453,366r13,-11l466,350r-16,l424,347r-6,-8l405,330r-28,-9l377,312r,-7l371,300r-6,-2l344,285r-9,l365,198,156,e" fillcolor="yellow"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 textboxrect="0,0,467,522"/>
            </v:shape>
            <v:shape id="Freeform 27" o:spid="_x0000_s1048" style="position:absolute;left:58102;top:29956;width:4064;height:4794;visibility:visible;mso-wrap-style:square;v-text-anchor:top" coordsize="246,27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gchsUA&#10;AADbAAAADwAAAGRycy9kb3ducmV2LnhtbESPT2sCMRTE7wW/Q3hCL0UTPXRlNUoVC+3F4t/z6+Z1&#10;d+nmZUlSXf30TaHgcZiZ3zCzRWcbcSYfascaRkMFgrhwpuZSw2H/OpiACBHZYOOYNFwpwGLee5hh&#10;btyFt3TexVIkCIccNVQxtrmUoajIYhi6ljh5X85bjEn6UhqPlwS3jRwr9Swt1pwWKmxpVVHxvfux&#10;GlZLqT7c++24+Vyr09PIZbc681o/9ruXKYhIXbyH/9tvRsM4g78v6Qf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OByGxQAAANsAAAAPAAAAAAAAAAAAAAAAAJgCAABkcnMv&#10;ZG93bnJldi54bWxQSwUGAAAAAAQABAD1AAAAigMAAAAA&#10;" adj="0,,0" path="m19,86l7,97r-5,8l,113r,16l5,136r4,4l12,148r-1,6l8,167r,9l7,181r-4,6l,199r63,77l70,275r9,-5l85,272r2,6l96,274r34,-30l245,137r-20,-9l217,127r-4,-7l201,117r-7,-6l187,98r-2,-8l185,70r,-4l187,58r,-4l181,50r-8,l166,46r-4,-3l162,46r-8,-8l151,32r-7,-3l137,15,125,3,122,,99,21,94,32,88,46r-6,9l82,65r-2,4l74,70,60,78r-3,4l54,86,33,88,27,82r-8,4e" filled="f" strokecolor="windowText" strokeweight="1pt">
              <v:stroke joinstyle="round" endcap="round"/>
              <v:formulas/>
              <v:path arrowok="t" o:connecttype="custom" o:connectlocs="2147483646,2147483646;2147483646,2147483646;2147483646,2147483646;0,2147483646;0,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0,0,0,0,0,0,0,0,0,0,0,0,0" textboxrect="0,0,246,279"/>
            </v:shape>
            <v:shape id="Freeform 28" o:spid="_x0000_s1049" style="position:absolute;left:58102;top:29956;width:4064;height:4794;visibility:visible;mso-wrap-style:square;v-text-anchor:top" coordsize="246,27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SkOcMA&#10;AADbAAAADwAAAGRycy9kb3ducmV2LnhtbERPW2vCMBR+F/wP4Qx803QyxuiMIl6GbEywjjHfjs2x&#10;LTYnscls9++XB8HHj+8+mXWmFldqfGVZweMoAUGcW11xoeBrvx6+gPABWWNtmRT8kYfZtN+bYKpt&#10;yzu6ZqEQMYR9igrKEFwqpc9LMuhH1hFH7mQbgyHCppC6wTaGm1qOk+RZGqw4NpToaFFSfs5+jQJ3&#10;OO4+D+9Z8dNuV7x0T9+Xj/2bUoOHbv4KIlAX7uKbe6MVjOPY+CX+ADn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SkOcMAAADbAAAADwAAAAAAAAAAAAAAAACYAgAAZHJzL2Rv&#10;d25yZXYueG1sUEsFBgAAAAAEAAQA9QAAAIgDAAAAAA==&#10;" adj="0,,0" path="m19,86l7,97r-5,8l,113r,16l5,136r4,4l12,148r-1,6l8,167r,9l7,181r-4,6l,199r63,77l70,275r9,-5l85,272r2,6l96,274r34,-30l245,137r-20,-9l217,127r-4,-7l201,117r-7,-6l187,98r-2,-8l185,70r,-4l187,58r,-4l181,50r-8,l166,46r-4,-3l162,46r-8,-8l151,32r-7,-3l137,15,125,3,122,,99,21,94,32,88,46r-6,9l82,65r-2,4l74,70,60,78r-3,4l54,86,33,88,27,82r-8,4e" fillcolor="yellow" strokecolor="windowText" strokeweight="1pt">
              <v:stroke joinstyle="round" endcap="round"/>
              <v:formulas/>
              <v:path arrowok="t" o:connecttype="custom" o:connectlocs="2147483646,2147483646;2147483646,2147483646;2147483646,2147483646;0,2147483646;0,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0,0,0,0,0,0,0,0,0,0,0,0,0" textboxrect="0,0,246,279"/>
            </v:shape>
            <v:shape id="Freeform 29" o:spid="_x0000_s1050" style="position:absolute;left:52482;top:26733;width:5747;height:6985;visibility:visible;mso-wrap-style:square;v-text-anchor:top" coordsize="347,40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dof8MA&#10;AADbAAAADwAAAGRycy9kb3ducmV2LnhtbESPzWoCQRCE74G8w9ABb3E2HkxcHUWMggQv8Qc8Njvt&#10;7uJ2z7Az6vr2jhDIsaiur7oms44bdaU21E4MfPQzUCSFs7WUBva71fsXqBBRLDZOyMCdAsymry8T&#10;zK27yS9dt7FUCSIhRwNVjD7XOhQVMYa+8yTJO7mWMSbZltq2eEtwbvQgy4aasZbUUKGnRUXFeXvh&#10;9MbO3w8b5uNP9nni9XdRL51fGNN76+ZjUJG6+H/8l15bA4MRPLckAOjp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edof8MAAADbAAAADwAAAAAAAAAAAAAAAACYAgAAZHJzL2Rv&#10;d25yZXYueG1sUEsFBgAAAAAEAAQA9QAAAIgDAAAAAA==&#10;" adj="0,,0" path="m3,267l49,169r7,-2l61,163r15,-9l79,141r1,-4l94,133r2,-8l96,152r,5l104,148r16,-7l140,114r12,-12l152,93r,3l159,102r12,6l175,96r9,-9l195,74r4,-6l202,63r-4,-2l195,59r-8,l181,51r3,-7l193,35r6,-10l209,27r8,11l229,43r7,4l251,56r9,l268,43r-5,-8l263,27r9,-6l280,15,289,5,293,r12,3l313,5r10,l341,r-5,12l329,18r-4,7l329,32r9,12l338,61r3,9l338,75,325,93r13,6l346,122r,3l346,137r-5,15l338,167r-5,10l325,188r-15,17l302,210r-2,8l293,228r-12,3l272,243r-9,8l253,263r-12,12l238,279r-5,13l225,295r-8,7l210,302r-1,-7l199,290r-4,5l189,305r-2,3l189,308r-8,11l175,323r-1,14l168,343r-7,17l161,363r-9,20l152,389r-6,12l146,405,,267r3,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 o:connectangles="0,0,0,0,0,0,0,0,0,0,0,0,0,0,0,0,0,0,0,0,0,0,0,0,0,0,0,0,0,0,0,0,0,0,0,0,0,0,0,0,0,0,0,0,0,0,0,0" textboxrect="0,0,347,406"/>
            </v:shape>
            <v:shape id="Freeform 30" o:spid="_x0000_s1051" style="position:absolute;left:52482;top:26733;width:5747;height:6985;visibility:visible;mso-wrap-style:square;v-text-anchor:top" coordsize="347,40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RXP8MA&#10;AADbAAAADwAAAGRycy9kb3ducmV2LnhtbESPwWoCQQyG70LfYUihN52thVa2jlKsBREv1RZ6DDtx&#10;d+kmM+xMdX17cyh4DH/+L1/my4E7c6I+tUEcPE4KMCRV8K3UDr4OH+MZmJRRPHZByMGFEiwXd6M5&#10;lj6c5ZNO+1wbhUgq0UGTcyytTVVDjGkSIolmx9AzZh372voezwrnzk6L4tkytqIXGoy0aqj63f+x&#10;ahzi5XvH/LMtXo68ea/adYgr5x7uh7dXMJmGfFv+b2+8gye1118UAHZx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QRXP8MAAADbAAAADwAAAAAAAAAAAAAAAACYAgAAZHJzL2Rv&#10;d25yZXYueG1sUEsFBgAAAAAEAAQA9QAAAIgDAAAAAA==&#10;" adj="0,,0" path="m3,267l49,169r7,-2l61,163r15,-9l79,141r1,-4l94,133r2,-8l96,152r,5l104,148r16,-7l140,114r12,-12l152,93r,3l159,102r12,6l175,96r9,-9l195,74r4,-6l202,63r-4,-2l195,59r-8,l181,51r3,-7l193,35r6,-10l209,27r8,11l229,43r7,4l251,56r9,l268,43r-5,-8l263,27r9,-6l280,15,289,5,293,r12,3l313,5r10,l341,r-5,12l329,18r-4,7l329,32r9,12l338,61r3,9l338,75,325,93r13,6l346,122r,3l346,137r-5,15l338,167r-5,10l325,188r-15,17l302,210r-2,8l293,228r-12,3l272,243r-9,8l253,263r-12,12l238,279r-5,13l225,295r-8,7l210,302r-1,-7l199,290r-4,5l189,305r-2,3l189,308r-8,11l175,323r-1,14l168,343r-7,17l161,363r-9,20l152,389r-6,12l146,405,,267r3,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 o:connectangles="0,0,0,0,0,0,0,0,0,0,0,0,0,0,0,0,0,0,0,0,0,0,0,0,0,0,0,0,0,0,0,0,0,0,0,0,0,0,0,0,0,0,0,0,0,0,0,0" textboxrect="0,0,347,406"/>
            </v:shape>
            <v:shape id="Freeform 31" o:spid="_x0000_s1052" style="position:absolute;left:62769;top:48482;width:6287;height:4905;visibility:visible;mso-wrap-style:square;v-text-anchor:top" coordsize="380,28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cacQA&#10;AADbAAAADwAAAGRycy9kb3ducmV2LnhtbESP3WrCQBSE7wu+w3IE75qNFYKkWaWIRQtFqNVeH7In&#10;PzV7NmTXmPTpu0Khl8PMfMNk68E0oqfO1ZYVzKMYBHFudc2lgtPn6+MShPPIGhvLpGAkB+vV5CHD&#10;VNsbf1B/9KUIEHYpKqi8b1MpXV6RQRfZljh4he0M+iC7UuoObwFuGvkUx4k0WHNYqLClTUX55Xg1&#10;Cop6qfFt3PTn4ud9+3XYJQv6RqVm0+HlGYSnwf+H/9p7rWAxh/uX8APk6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IPnGnEAAAA2wAAAA8AAAAAAAAAAAAAAAAAmAIAAGRycy9k&#10;b3ducmV2LnhtbFBLBQYAAAAABAAEAPUAAACJAwAAAAA=&#10;" adj="0,,0" path="m321,225r3,-9l332,209r12,-3l359,202r9,-6l379,185r-6,-7l359,170r-10,-1l344,161r-5,-5l332,156r-8,1l314,157r-7,l299,149r,-7l295,130r-5,-12l283,113r,-2l275,106r,-6l279,94r-7,-3l272,86r-8,-2l255,82r-5,l245,84r-4,6l239,91,229,90r-6,-9l218,69,215,57r,-16l214,29,201,27r-2,-7l188,16r-16,l161,9,154,5,149,3,143,,50,86r-6,17l42,107r-4,4l31,115r-2,3l19,122r-3,l9,122,,128r,11l,153r,11l,175r9,3l23,188r16,l44,188r,5l39,202r,14l44,225r14,10l71,240r7,-3l84,228r5,-3l97,216r6,-7l105,225r3,l111,228r16,-14l133,229r10,11l151,248r10,l169,248r8,9l187,268r11,8l208,278r10,l232,284r18,-8l257,276r11,2l272,276r,-43l279,225r4,-4l287,216r12,-2l302,209r5,l314,219r7,6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0,0,0,0,0,0,0,0" textboxrect="0,0,380,285"/>
            </v:shape>
            <v:shape id="Freeform 32" o:spid="_x0000_s1053" style="position:absolute;left:62769;top:48482;width:6287;height:4905;visibility:visible;mso-wrap-style:square;v-text-anchor:top" coordsize="380,28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0CHsQA&#10;AADbAAAADwAAAGRycy9kb3ducmV2LnhtbESP3WrCQBSE7wXfYTlC73TTCCKpm1BCiy0Uodr2+pA9&#10;+WmzZ0N2jdGnd4WCl8PMfMNsstG0YqDeNZYVPC4iEMSF1Q1XCr4Or/M1COeRNbaWScGZHGTpdLLB&#10;RNsTf9Kw95UIEHYJKqi97xIpXVGTQbewHXHwStsb9EH2ldQ9ngLctDKOopU02HBYqLGjvKbib380&#10;CspmrfH9nA/f5eXj5We3XS3pF5V6mI3PTyA8jf4e/m+/aQXLGG5fwg+Q6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dAh7EAAAA2wAAAA8AAAAAAAAAAAAAAAAAmAIAAGRycy9k&#10;b3ducmV2LnhtbFBLBQYAAAAABAAEAPUAAACJAwAAAAA=&#10;" adj="0,,0" path="m321,225r3,-9l332,209r12,-3l359,202r9,-6l379,185r-6,-7l359,170r-10,-1l344,161r-5,-5l332,156r-8,1l314,157r-7,l299,149r,-7l295,130r-5,-12l283,113r,-2l275,106r,-6l279,94r-7,-3l272,86r-8,-2l255,82r-5,l245,84r-4,6l239,91,229,90r-6,-9l218,69,215,57r,-16l214,29,201,27r-2,-7l188,16r-16,l161,9,154,5,149,3,143,,50,86r-6,17l42,107r-4,4l31,115r-2,3l19,122r-3,l9,122,,128r,11l,153r,11l,175r9,3l23,188r16,l44,188r,5l39,202r,14l44,225r14,10l71,240r7,-3l84,228r5,-3l97,216r6,-7l105,225r3,l111,228r16,-14l133,229r10,11l151,248r10,l169,248r8,9l187,268r11,8l208,278r10,l232,284r18,-8l257,276r11,2l272,276r,-43l279,225r4,-4l287,216r12,-2l302,209r5,l314,219r7,6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0,0,0,0,0,0,0,0" textboxrect="0,0,380,285"/>
            </v:shape>
            <v:shape id="Freeform 33" o:spid="_x0000_s1054" style="position:absolute;left:46974;top:44926;width:5318;height:5842;visibility:visible;mso-wrap-style:square;v-text-anchor:top" coordsize="321,3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R/KMUA&#10;AADbAAAADwAAAGRycy9kb3ducmV2LnhtbESPT2vCQBTE7wW/w/IKXqRuaqBIdJVaVLwI9Q8Fb8/s&#10;M1nMvg3ZNabfvisIPQ4z8xtmOu9sJVpqvHGs4H2YgCDOnTZcKDgeVm9jED4ga6wck4Jf8jCf9V6m&#10;mGl35x21+1CICGGfoYIyhDqT0uclWfRDVxNH7+IaiyHKppC6wXuE20qOkuRDWjQcF0qs6auk/Lq/&#10;WQXGDk7bTXu2P8frt1ks0xbXtVSq/9p9TkAE6sJ/+NneaAVpCo8v8QfI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pH8oxQAAANsAAAAPAAAAAAAAAAAAAAAAAJgCAABkcnMv&#10;ZG93bnJldi54bWxQSwUGAAAAAAQABAD1AAAAigMAAAAA&#10;" adj="0,,0" path="m99,6l112,r,6l115,12r13,9l138,19r15,-3l161,10r11,1l173,19r4,8l184,19r6,l198,22r5,9l206,42r,5l207,55r4,16l211,74r1,11l222,93r11,5l237,94r7,1l255,98r2,3l264,110r4,5l272,126r7,9l283,145r7,22l298,183r10,12l317,211r3,8l320,220r,9l317,250r-12,4l290,259r-7,1l279,269r-8,7l264,282r-26,13l234,297r-1,10l229,311r-18,5l202,327r-6,2l192,339r-12,l172,329,161,319r-7,-4l151,302r-8,-19l136,279r,-3l126,271,116,259r-4,-3l96,256r-19,l58,256,45,247r-5,-5l40,233,20,215r-6,-8l14,189r-2,-9l9,177,,167r,-9l1,155r8,-2l20,143r10,-8l35,131r5,-5l41,107,62,67,81,25,88,15,99,6e" filled="f" strokecolor="windowText" strokeweight="1pt">
              <v:stroke joinstyle="round" endcap="round"/>
              <v:formulas/>
              <v:path arrowok="t" o:connecttype="custom" o:connectlocs="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 o:connectangles="0,0,0,0,0,0,0,0,0,0,0,0,0,0,0,0,0,0,0,0,0,0,0,0,0,0,0,0,0,0,0,0,0,0,0,0,0,0,0,0,0,0,0,0" textboxrect="0,0,321,340"/>
            </v:shape>
            <v:shape id="Freeform 34" o:spid="_x0000_s1055" style="position:absolute;left:46974;top:44926;width:5318;height:5842;visibility:visible;mso-wrap-style:square;v-text-anchor:top" coordsize="321,3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EX3sMA&#10;AADbAAAADwAAAGRycy9kb3ducmV2LnhtbESPzW7CMBCE75V4B2uRuBWHv6qkGISQED22NIcel3hJ&#10;UuJ1iBdI376uhMRxNDPfaBarztXqSm2oPBsYDRNQxLm3FRcGsq/t8yuoIMgWa89k4JcCrJa9pwWm&#10;1t/4k657KVSEcEjRQCnSpFqHvCSHYegb4ugdfetQomwLbVu8Rbir9ThJXrTDiuNCiQ1tSspP+4sz&#10;0I0PMrcf2yzPpj+zs0yYvw87Ywb9bv0GSqiTR/jefrcGJlP4/xJ/gF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fEX3sMAAADbAAAADwAAAAAAAAAAAAAAAACYAgAAZHJzL2Rv&#10;d25yZXYueG1sUEsFBgAAAAAEAAQA9QAAAIgDAAAAAA==&#10;" adj="0,,0" path="m99,6l112,r,6l115,12r13,9l138,19r15,-3l161,10r11,1l173,19r4,8l184,19r6,l198,22r5,9l206,42r,5l207,55r4,16l211,74r1,11l222,93r11,5l237,94r7,1l255,98r2,3l264,110r4,5l272,126r7,9l283,145r7,22l298,183r10,12l317,211r3,8l320,220r,9l317,250r-12,4l290,259r-7,1l279,269r-8,7l264,282r-26,13l234,297r-1,10l229,311r-18,5l202,327r-6,2l192,339r-12,l172,329,161,319r-7,-4l151,302r-8,-19l136,279r,-3l126,271,116,259r-4,-3l96,256r-19,l58,256,45,247r-5,-5l40,233,20,215r-6,-8l14,189r-2,-9l9,177,,167r,-9l1,155r8,-2l20,143r10,-8l35,131r5,-5l41,107,62,67,81,25,88,15,99,6e" fillcolor="yellow" strokecolor="windowText" strokeweight="1pt">
              <v:stroke joinstyle="round" endcap="round"/>
              <v:formulas/>
              <v:path arrowok="t" o:connecttype="custom" o:connectlocs="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 o:connectangles="0,0,0,0,0,0,0,0,0,0,0,0,0,0,0,0,0,0,0,0,0,0,0,0,0,0,0,0,0,0,0,0,0,0,0,0,0,0,0,0,0,0,0,0" textboxrect="0,0,321,340"/>
            </v:shape>
            <v:shape id="Freeform 35" o:spid="_x0000_s1056" style="position:absolute;left:38084;top:50498;width:4365;height:4366;visibility:visible;mso-wrap-style:square;v-text-anchor:top" coordsize="263,25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uSn8UA&#10;AADbAAAADwAAAGRycy9kb3ducmV2LnhtbESPQWvCQBCF70L/wzIFb3VTJbak2UgpioKHYlJ6HrJj&#10;kjY7G7JrTP69Wyh4fLx535uXbkbTioF611hW8LyIQBCXVjdcKfgqdk+vIJxH1thaJgUTOdhkD7MU&#10;E22vfKIh95UIEHYJKqi97xIpXVmTQbewHXHwzrY36IPsK6l7vAa4aeUyitbSYMOhocaOPmoqf/OL&#10;CW987odpGZ9/1gW6XTxFx+138aLU/HF8fwPhafT34//0QStYxfC3JQBAZ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25KfxQAAANsAAAAPAAAAAAAAAAAAAAAAAJgCAABkcnMv&#10;ZG93bnJldi54bWxQSwUGAAAAAAQABAD1AAAAigMAAAAA&#10;" adj="0,,0" path="m11,102r2,3l40,130r12,26l51,185r9,44l65,249r2,4l101,225r44,-27l152,210r15,10l190,232r17,-7l226,204r10,-13l244,176r8,-17l261,165r-9,-30l250,118r,-18l262,91,261,81,250,67,231,55,213,49,201,29,140,17,118,r-9,10l72,39,45,33,,70r3,9l5,89r3,7l11,102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0,2147483646;2147483646,2147483646;2147483646,2147483646;2147483646,2147483646;2147483646,2147483646" o:connectangles="0,0,0,0,0,0,0,0,0,0,0,0,0,0,0,0,0,0,0,0,0,0,0,0,0,0,0,0,0,0,0,0,0,0,0,0,0,0" textboxrect="0,0,263,254"/>
            </v:shape>
            <v:shape id="Freeform 36" o:spid="_x0000_s1057" style="position:absolute;left:60055;top:46624;width:5096;height:3969;visibility:visible;mso-wrap-style:square;v-text-anchor:top" coordsize="308,2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Ap8YA&#10;AADbAAAADwAAAGRycy9kb3ducmV2LnhtbESP3WrCQBSE7wu+w3KE3tWNLbWSuoqUFgoWJFb8uTvN&#10;HpNg9mzY3Sbx7d2C0MthZr5hZove1KIl5yvLCsajBARxbnXFhYLt98fDFIQPyBpry6TgQh4W88Hd&#10;DFNtO86o3YRCRAj7FBWUITSplD4vyaAf2YY4eifrDIYoXSG1wy7CTS0fk2QiDVYcF0ps6K2k/Lz5&#10;NQp4uTu+m27/dXh261W7yl4ye/5R6n7YL19BBOrDf/jW/tQKnibw9yX+ADm/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hAp8YAAADbAAAADwAAAAAAAAAAAAAAAACYAgAAZHJz&#10;L2Rvd25yZXYueG1sUEsFBgAAAAAEAAQA9QAAAIsDAAAAAA==&#10;" adj="0,,0" path="m176,228r-3,-12l165,195,145,183r-14,-7l95,170,85,168,74,165r-7,-4l55,178,43,189r-9,12l28,205r-9,8l11,210,,189,7,175r8,-31l19,130r,-14l19,99,24,72,28,56,33,40r7,-2l44,29r2,2l52,29r3,2l77,40,92,51r12,l119,44r,-8l112,22,137,r17,23l161,29r10,6l193,51r3,8l195,67r3,3l235,64r17,19l256,86r11,l280,99r27,9l211,194r-1,11l204,216r-5,8l188,225r-7,4l176,228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0,0,0,0,0,0,0,0,0,0,0,0" textboxrect="0,0,308,230"/>
            </v:shape>
            <v:shape id="Freeform 37" o:spid="_x0000_s1058" style="position:absolute;left:60055;top:46624;width:5096;height:3969;visibility:visible;mso-wrap-style:square;v-text-anchor:top" coordsize="308,2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TlPMYA&#10;AADbAAAADwAAAGRycy9kb3ducmV2LnhtbESP3WrCQBSE7wXfYTlC73RjS6ukriKlhYKFEiv+3J1m&#10;j0kwezbsbpP49m6h0MthZr5hFqve1KIl5yvLCqaTBARxbnXFhYLd19t4DsIHZI21ZVJwJQ+r5XCw&#10;wFTbjjNqt6EQEcI+RQVlCE0qpc9LMugntiGO3tk6gyFKV0jtsItwU8v7JHmSBiuOCyU29FJSftn+&#10;GAW83p9eTXf4OD66z027yWaZvXwrdTfq188gAvXhP/zXftcKHmbw+yX+ALm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ETlPMYAAADbAAAADwAAAAAAAAAAAAAAAACYAgAAZHJz&#10;L2Rvd25yZXYueG1sUEsFBgAAAAAEAAQA9QAAAIsDAAAAAA==&#10;" adj="0,,0" path="m176,228r-3,-12l165,195,145,183r-14,-7l95,170,85,168,74,165r-7,-4l55,178,43,189r-9,12l28,205r-9,8l11,210,,189,7,175r8,-31l19,130r,-14l19,99,24,72,28,56,33,40r7,-2l44,29r2,2l52,29r3,2l77,40,92,51r12,l119,44r,-8l112,22,137,r17,23l161,29r10,6l193,51r3,8l195,67r3,3l235,64r17,19l256,86r11,l280,99r27,9l211,194r-1,11l204,216r-5,8l188,225r-7,4l176,228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0,0,0,0,0,0,0,0,0,0,0,0" textboxrect="0,0,308,230"/>
            </v:shape>
            <v:shape id="Freeform 38" o:spid="_x0000_s1059" style="position:absolute;left:10001;top:58166;width:7271;height:4238;visibility:visible;mso-wrap-style:square;v-text-anchor:top" coordsize="440,24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x7dMAA&#10;AADbAAAADwAAAGRycy9kb3ducmV2LnhtbERPy4rCMBTdC/5DuII7TavMINUoKgi6EXxQXF6ba1ts&#10;bmoTtf79ZCHM8nDes0VrKvGixpWWFcTDCARxZnXJuYLzaTOYgHAeWWNlmRR8yMFi3u3MMNH2zQd6&#10;HX0uQgi7BBUU3teJlC4ryKAb2po4cDfbGPQBNrnUDb5DuKnkKIp+pcGSQ0OBNa0Lyu7Hp1Gwz+JL&#10;6U+PzzXe/aR6m6b56j5Sqt9rl1MQnlr/L/66t1rBOIwNX8IPkPM/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zx7dMAAAADbAAAADwAAAAAAAAAAAAAAAACYAgAAZHJzL2Rvd25y&#10;ZXYueG1sUEsFBgAAAAAEAAQA9QAAAIUDAAAAAA==&#10;" adj="0,,0" path="m,241r6,-6l32,173r68,-36l100,116r11,-10l112,97,135,75r7,-8l140,63,155,46r2,1l182,59,208,42,225,5,302,r58,2l370,3r16,60l418,165r9,41l439,241,6,245,,241e" filled="f" strokecolor="windowText" strokeweight="1pt">
              <v:stroke joinstyle="round" endcap="round"/>
              <v:formulas/>
              <v:path arrowok="t" o:connecttype="custom" o:connectlocs="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0,2147483646" o:connectangles="0,0,0,0,0,0,0,0,0,0,0,0,0,0,0,0,0,0,0,0,0,0,0,0" textboxrect="0,0,440,246"/>
            </v:shape>
            <v:shape id="Freeform 39" o:spid="_x0000_s1060" style="position:absolute;left:10001;top:58166;width:7271;height:4238;visibility:visible;mso-wrap-style:square;v-text-anchor:top" coordsize="440,24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De78QA&#10;AADbAAAADwAAAGRycy9kb3ducmV2LnhtbESPT4vCMBTE7wt+h/CEva1pFUWrUXRB0MuCfygen82z&#10;LTYv3Sar9dtvBMHjMDO/YWaL1lTiRo0rLSuIexEI4szqknMFx8P6awzCeWSNlWVS8CAHi3nnY4aJ&#10;tnfe0W3vcxEg7BJUUHhfJ1K6rCCDrmdr4uBdbGPQB9nkUjd4D3BTyX4UjaTBksNCgTV9F5Rd939G&#10;wU8Wn0p/+H2c4+0w1Zs0zVfXvlKf3XY5BeGp9e/wq73RCgYTeH4JP0DO/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w3u/EAAAA2wAAAA8AAAAAAAAAAAAAAAAAmAIAAGRycy9k&#10;b3ducmV2LnhtbFBLBQYAAAAABAAEAPUAAACJAwAAAAA=&#10;" adj="0,,0" path="m,241r6,-6l32,173r68,-36l100,116r11,-10l112,97,135,75r7,-8l140,63,155,46r2,1l182,59,208,42,225,5,302,r58,2l370,3r16,60l418,165r9,41l439,241,6,245,,241e" filled="f" strokecolor="windowText" strokeweight="1pt">
              <v:stroke joinstyle="round" endcap="round"/>
              <v:formulas/>
              <v:path arrowok="t" o:connecttype="custom" o:connectlocs="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0,2147483646" o:connectangles="0,0,0,0,0,0,0,0,0,0,0,0,0,0,0,0,0,0,0,0,0,0,0,0" textboxrect="0,0,440,246"/>
            </v:shape>
            <v:shape id="Freeform 40" o:spid="_x0000_s1061" style="position:absolute;left:14478;top:52117;width:4413;height:4969;visibility:visible;mso-wrap-style:square;v-text-anchor:top" coordsize="266,28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ysK8IA&#10;AADbAAAADwAAAGRycy9kb3ducmV2LnhtbESPwWrDMAyG74O+g1Fht9VpKaVkdcsYFAq9bNnoriLW&#10;krBYDrbSpm8/HQY7il//p0+7wxR6c6WUu8gOlosCDHEdfceNg8+P49MWTBZkj31kcnCnDIf97GGH&#10;pY83fqdrJY1RCOcSHbQiQ2ltrlsKmBdxINbsO6aAomNqrE94U3jo7aooNjZgx3qhxYFeW6p/qjGo&#10;xnjZjiTpa1j355Wclve3DVXOPc6nl2cwQpP8L/+1T97BWu31FwWA3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bKwrwgAAANsAAAAPAAAAAAAAAAAAAAAAAJgCAABkcnMvZG93&#10;bnJldi54bWxQSwUGAAAAAAQABAD1AAAAhwMAAAAA&#10;" adj="0,,0" path="m5,79l4,100,,149r40,84l124,288r40,-22l192,273r30,-40l227,241r38,-32l237,125,212,93,192,30,164,,124,32,24,64,5,79e" filled="f" strokecolor="windowText" strokeweight="1pt">
              <v:stroke joinstyle="round" endcap="round"/>
              <v:formulas/>
              <v:path arrowok="t" o:connecttype="custom" o:connectlocs="2147483646,2147483646;2147483646,2147483646;0,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 o:connectangles="0,0,0,0,0,0,0,0,0,0,0,0,0,0,0,0,0" textboxrect="0,0,266,289"/>
            </v:shape>
            <v:shape id="Freeform 41" o:spid="_x0000_s1062" style="position:absolute;left:14478;top:52117;width:4413;height:4969;visibility:visible;mso-wrap-style:square;v-text-anchor:top" coordsize="266,28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AJsMIA&#10;AADbAAAADwAAAGRycy9kb3ducmV2LnhtbESPQWvCQBCF74X+h2WE3uomIiLRVUQoCF5sWtrrkB2T&#10;YHY27E40/vtuQfD4ePO+N2+9HV2nrhRi69lAPs1AEVfetlwb+P76eF+CioJssfNMBu4UYbt5fVlj&#10;Yf2NP+laSq0ShGOBBhqRvtA6Vg05jFPfEyfv7INDSTLU2ga8Jbjr9CzLFtphy6mhwZ72DVWXcnDp&#10;jeFnOZCE337eHWdyyO+nBZXGvE3G3QqU0CjP40f6YA3Mc/jfkgCgN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IAmwwgAAANsAAAAPAAAAAAAAAAAAAAAAAJgCAABkcnMvZG93&#10;bnJldi54bWxQSwUGAAAAAAQABAD1AAAAhwMAAAAA&#10;" adj="0,,0" path="m5,79l4,100,,149r40,84l124,288r40,-22l192,273r30,-40l227,241r38,-32l237,125,212,93,192,30,164,,124,32,24,64,5,79e" filled="f" strokecolor="windowText" strokeweight="1pt">
              <v:stroke joinstyle="round" endcap="round"/>
              <v:formulas/>
              <v:path arrowok="t" o:connecttype="custom" o:connectlocs="2147483646,2147483646;2147483646,2147483646;0,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 o:connectangles="0,0,0,0,0,0,0,0,0,0,0,0,0,0,0,0,0" textboxrect="0,0,266,289"/>
            </v:shape>
            <v:shape id="Freeform 42" o:spid="_x0000_s1063" style="position:absolute;left:16081;top:54356;width:6271;height:6207;visibility:visible;mso-wrap-style:square;v-text-anchor:top" coordsize="379,36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S4IMUA&#10;AADbAAAADwAAAGRycy9kb3ducmV2LnhtbESPT4vCMBTE74LfITzB25oqKtI1Si0sevDiH3T39mje&#10;tsXmpTRZrX56Iyx4HGbmN8x82ZpKXKlxpWUFw0EEgjizuuRcwfHw9TED4TyyxsoyKbiTg+Wi25lj&#10;rO2Nd3Td+1wECLsYFRTe17GULivIoBvYmjh4v7Yx6INscqkbvAW4qeQoiqbSYMlhocCa0oKyy/7P&#10;KFi1j+H3KanX22Oy+8GySu+Tc6pUv9cmnyA8tf4d/m9vtILxCF5fwg+Qi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9LggxQAAANsAAAAPAAAAAAAAAAAAAAAAAJgCAABkcnMv&#10;ZG93bnJldi54bWxQSwUGAAAAAAQABAD1AAAAigMAAAAA&#10;" adj="0,,0" path="m7,225l,224,37,360r96,-45l191,292,174,266r35,-26l265,221r13,10l338,200r31,-31l378,158,351,78,325,35,320,19,314,,304,5,274,30,259,19,232,41r-1,18l206,88r-19,6l170,87r-2,-8l128,114r-3,-9l95,143,64,136r-8,5l37,150r15,-2l70,201,7,225e" filled="f" strokecolor="windowText" strokeweight="1pt">
              <v:stroke joinstyle="round" endcap="round"/>
              <v:formulas/>
              <v:path arrowok="t" o:connecttype="custom" o:connectlocs="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 textboxrect="0,0,379,361"/>
            </v:shape>
            <v:shape id="Freeform 43" o:spid="_x0000_s1064" style="position:absolute;left:16081;top:54356;width:6271;height:6207;visibility:visible;mso-wrap-style:square;v-text-anchor:top" coordsize="379,36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7gdu8YA&#10;AADbAAAADwAAAGRycy9kb3ducmV2LnhtbESPQWvCQBSE7wX/w/IKvelGW4tENyEGpD30ooaqt0f2&#10;mYRm34bsVmN/fbcg9DjMzDfMKh1MKy7Uu8aygukkAkFcWt1wpaDYb8YLEM4ja2wtk4IbOUiT0cMK&#10;Y22vvKXLzlciQNjFqKD2vouldGVNBt3EdsTBO9veoA+yr6Tu8RrgppWzKHqVBhsOCzV2lNdUfu2+&#10;jYL18DM9fmbd20eRbU/YtPltfsiVenocsiUIT4P/D9/b71rByzP8fQk/QCa/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7gdu8YAAADbAAAADwAAAAAAAAAAAAAAAACYAgAAZHJz&#10;L2Rvd25yZXYueG1sUEsFBgAAAAAEAAQA9QAAAIsDAAAAAA==&#10;" adj="0,,0" path="m7,225l,224,37,360r96,-45l191,292,174,266r35,-26l265,221r13,10l338,200r31,-31l378,158,351,78,325,35,320,19,314,,304,5,274,30,259,19,232,41r-1,18l206,88r-19,6l170,87r-2,-8l128,114r-3,-9l95,143,64,136r-8,5l37,150r15,-2l70,201,7,225e" filled="f" strokecolor="windowText" strokeweight="1pt">
              <v:stroke joinstyle="round" endcap="round"/>
              <v:formulas/>
              <v:path arrowok="t" o:connecttype="custom" o:connectlocs="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 textboxrect="0,0,379,361"/>
            </v:shape>
            <v:shape id="Freeform 44" o:spid="_x0000_s1065" style="position:absolute;left:21304;top:51704;width:7017;height:5858;visibility:visible;mso-wrap-style:square;v-text-anchor:top" coordsize="423,3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HzR1cQA&#10;AADbAAAADwAAAGRycy9kb3ducmV2LnhtbESPQWvCQBSE7wX/w/KE3upGCUVSVxFRSC8tUQ8eX7Ov&#10;2TTZtyG7TeK/7xYKPQ4z3wyz2U22FQP1vnasYLlIQBCXTtdcKbheTk9rED4ga2wdk4I7edhtZw8b&#10;zLQbuaDhHCoRS9hnqMCE0GVS+tKQRb9wHXH0Pl1vMUTZV1L3OMZy28pVkjxLizXHBYMdHQyVzfnb&#10;Kkjz14/ma12chiLVeD/c3t+OzaDU43zav4AINIX/8B+d68il8Psl/gC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B80dXEAAAA2wAAAA8AAAAAAAAAAAAAAAAAmAIAAGRycy9k&#10;b3ducmV2LnhtbFBLBQYAAAAABAAEAPUAAACJAwAAAAA=&#10;" adj="0,,0" path="m,156r6,-3l16,137r20,-8l52,126r14,-6l78,105,88,90,97,67r36,48l170,115r33,-8l245,85r5,-17l287,45,304,15,334,r44,39l405,69r17,15l381,109r7,20l375,144r-34,13l383,169r5,5l394,180r4,3l391,202r-30,21l321,242r-44,l267,247r-26,30l203,286r-36,18l133,339r-7,-4l104,302,63,312,46,257,36,227,10,193,,159r,-3e" filled="f" strokecolor="windowText" strokeweight="1pt">
              <v:stroke joinstyle="round" endcap="round"/>
              <v:formulas/>
              <v:path arrowok="t" o:connecttype="custom" o:connectlocs="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2147483646" o:connectangles="0,0,0,0,0,0,0,0,0,0,0,0,0,0,0,0,0,0,0,0,0,0,0,0,0,0,0,0,0,0,0,0,0,0,0,0,0,0,0,0,0,0,0,0,0" textboxrect="0,0,423,340"/>
            </v:shape>
            <v:shape id="Freeform 45" o:spid="_x0000_s1066" style="position:absolute;left:21304;top:51704;width:7017;height:5858;visibility:visible;mso-wrap-style:square;v-text-anchor:top" coordsize="423,3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B0TsUA&#10;AADbAAAADwAAAGRycy9kb3ducmV2LnhtbESPT2vCQBTE7wW/w/KE3upGSYtEVxFR0IslaQ89PrOv&#10;SZrs25Dd5s+37xYKPQ4zvxlmux9NI3rqXGVZwXIRgSDOra64UPD+dn5ag3AeWWNjmRRM5GC/mz1s&#10;MdF24JT6zBcilLBLUEHpfZtI6fKSDLqFbYmD92k7gz7IrpC6wyGUm0auouhFGqw4LJTY0rGkvM6+&#10;jYL4cr3XX+v03Kexxun48Xo71b1Sj/PxsAHhafT/4T/6ogP3DL9fwg+Qu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HROxQAAANsAAAAPAAAAAAAAAAAAAAAAAJgCAABkcnMv&#10;ZG93bnJldi54bWxQSwUGAAAAAAQABAD1AAAAigMAAAAA&#10;" adj="0,,0" path="m,156r6,-3l16,137r20,-8l52,126r14,-6l78,105,88,90,97,67r36,48l170,115r33,-8l245,85r5,-17l287,45,304,15,334,r44,39l405,69r17,15l381,109r7,20l375,144r-34,13l383,169r5,5l394,180r4,3l391,202r-30,21l321,242r-44,l267,247r-26,30l203,286r-36,18l133,339r-7,-4l104,302,63,312,46,257,36,227,10,193,,159r,-3e" filled="f" strokecolor="windowText" strokeweight="1pt">
              <v:stroke joinstyle="round" endcap="round"/>
              <v:formulas/>
              <v:path arrowok="t" o:connecttype="custom" o:connectlocs="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2147483646" o:connectangles="0,0,0,0,0,0,0,0,0,0,0,0,0,0,0,0,0,0,0,0,0,0,0,0,0,0,0,0,0,0,0,0,0,0,0,0,0,0,0,0,0,0,0,0,0" textboxrect="0,0,423,340"/>
            </v:shape>
            <v:shape id="Freeform 46" o:spid="_x0000_s1067" style="position:absolute;left:16732;top:57642;width:7540;height:4588;visibility:visible;mso-wrap-style:square;v-text-anchor:top" coordsize="455,26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twQsUA&#10;AADbAAAADwAAAGRycy9kb3ducmV2LnhtbESP3WrCQBSE7wu+w3IE7+pGkVBSVylGQUUK/kBvD9lj&#10;kpo9G7JrEvv03ULBy2FmvmHmy95UoqXGlZYVTMYRCOLM6pJzBZfz5vUNhPPIGivLpOBBDpaLwcsc&#10;E207PlJ78rkIEHYJKii8rxMpXVaQQTe2NXHwrrYx6INscqkb7ALcVHIaRbE0WHJYKLCmVUHZ7XQ3&#10;Ckq3Pnx9m2ukP6v0lv/IdH/YnZUaDfuPdxCeev8M/7e3WsEshr8v4QfIx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m3BCxQAAANsAAAAPAAAAAAAAAAAAAAAAAJgCAABkcnMv&#10;ZG93bnJldi54bWxQSwUGAAAAAAQABAD1AAAAigMAAAAA&#10;" adj="0,,0" path="m,168r1,5l28,266r136,-4l245,266r28,-20l441,250r13,-10l454,236r-6,l438,219,418,176r-1,-18l406,135r-6,-19l399,106r-6,-1l390,104r-3,-3l370,83,361,67,348,54,331,31,323,15,311,,281,18,241,42,223,31,172,49,135,74r17,27l92,124,71,134,52,144r-24,9l,168e" filled="f" strokecolor="windowText" strokeweight="1pt">
              <v:stroke joinstyle="round" endcap="round"/>
              <v:formulas/>
              <v:path arrowok="t" o:connecttype="custom" o:connectlocs="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0,2147483646" o:connectangles="0,0,0,0,0,0,0,0,0,0,0,0,0,0,0,0,0,0,0,0,0,0,0,0,0,0,0,0,0,0,0,0,0,0,0,0" textboxrect="0,0,455,267"/>
            </v:shape>
            <v:shape id="Freeform 47" o:spid="_x0000_s1068" style="position:absolute;left:16732;top:57642;width:7540;height:4588;visibility:visible;mso-wrap-style:square;v-text-anchor:top" coordsize="455,26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fV2cMA&#10;AADbAAAADwAAAGRycy9kb3ducmV2LnhtbESPQYvCMBSE78L+h/AWvGm6IirVKMuqoIsIVsHro3m2&#10;XZuX0kSt++uNIHgcZuYbZjJrTCmuVLvCsoKvbgSCOLW64EzBYb/sjEA4j6yxtEwK7uRgNv1oTTDW&#10;9sY7uiY+EwHCLkYFufdVLKVLczLourYiDt7J1gZ9kHUmdY23ADel7EXRQBosOCzkWNFPTuk5uRgF&#10;hVtsjn/mFOltOT9n/3L+u1nvlWp/Nt9jEJ4a/w6/2iutoD+E55fwA+T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NfV2cMAAADbAAAADwAAAAAAAAAAAAAAAACYAgAAZHJzL2Rv&#10;d25yZXYueG1sUEsFBgAAAAAEAAQA9QAAAIgDAAAAAA==&#10;" adj="0,,0" path="m,168r1,5l28,266r136,-4l245,266r28,-20l441,250r13,-10l454,236r-6,l438,219,418,176r-1,-18l406,135r-6,-19l399,106r-6,-1l390,104r-3,-3l370,83,361,67,348,54,331,31,323,15,311,,281,18,241,42,223,31,172,49,135,74r17,27l92,124,71,134,52,144r-24,9l,168e" filled="f" strokecolor="windowText" strokeweight="1pt">
              <v:stroke joinstyle="round" endcap="round"/>
              <v:formulas/>
              <v:path arrowok="t" o:connecttype="custom" o:connectlocs="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0,2147483646" o:connectangles="0,0,0,0,0,0,0,0,0,0,0,0,0,0,0,0,0,0,0,0,0,0,0,0,0,0,0,0,0,0,0,0,0,0,0,0" textboxrect="0,0,455,267"/>
            </v:shape>
            <v:shape id="Freeform 48" o:spid="_x0000_s1069" style="position:absolute;left:17145;top:48847;width:5810;height:7128;visibility:visible;mso-wrap-style:square;v-text-anchor:top" coordsize="350,4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T1ucAA&#10;AADbAAAADwAAAGRycy9kb3ducmV2LnhtbERPzWqDQBC+F/oOyxRya8aUEoLNKiVEqKeStA8wuFMV&#10;3Vl1N9Hm6bOHQo8f3/8+X2yvrjz51omGzToBxVI500qt4fureN6B8oHEUO+ENfyyhzx7fNhTatws&#10;J76eQ61iiPiUNDQhDCmirxq25NduYIncj5sshQinGs1Ecwy3Pb4kyRYttRIbGhr40HDVnS9Wg9md&#10;utGHEvvjcNuWBX6Otw61Xj0t72+gAi/hX/zn/jAaXuPY+CX+AMzu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ZT1ucAAAADbAAAADwAAAAAAAAAAAAAAAACYAgAAZHJzL2Rvd25y&#10;ZXYueG1sUEsFBgAAAAAEAAQA9QAAAIUDAAAAAA==&#10;" adj="0,,0" path="m,190r31,30l49,283r28,32l106,408r12,6l142,411r25,-31l167,362r27,-23l211,350r33,-27l257,319r9,-15l314,287r26,-30l349,232,329,209r-5,l312,209r-32,3l266,198r,-19l253,172,219,132r10,-21l219,73r-8,-3l195,70,184,55,195,42r16,-7l221,24r,-9l207,,180,15,158,42,118,73,80,114,46,146,,190e" filled="f" strokecolor="windowText" strokeweight="1pt">
              <v:stroke joinstyle="round" endcap="round"/>
              <v:formulas/>
              <v:path arrowok="t" o:connecttype="custom" o:connectlocs="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0,2147483646" o:connectangles="0,0,0,0,0,0,0,0,0,0,0,0,0,0,0,0,0,0,0,0,0,0,0,0,0,0,0,0,0,0,0,0,0,0,0,0,0,0,0,0,0" textboxrect="0,0,350,415"/>
            </v:shape>
            <v:shape id="Freeform 49" o:spid="_x0000_s1070" style="position:absolute;left:25701;top:52244;width:5969;height:5033;visibility:visible;mso-wrap-style:square;v-text-anchor:top" coordsize="361,29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YtAsYA&#10;AADbAAAADwAAAGRycy9kb3ducmV2LnhtbESPQWvCQBSE7wX/w/IEL6VuLCWmqauIVBAKhaSlXh/Z&#10;ZxLMvo3Z1cT++m5B8DjMzDfMYjWYRlyoc7VlBbNpBIK4sLrmUsH31/YpAeE8ssbGMim4koPVcvSw&#10;wFTbnjO65L4UAcIuRQWV920qpSsqMuimtiUO3sF2Bn2QXSl1h32Am0Y+R1EsDdYcFipsaVNRcczP&#10;RsHH/nN2iq9Z//sem9Pjfp785Fmi1GQ8rN9AeBr8PXxr77SCl1f4/xJ+gF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IYtAsYAAADbAAAADwAAAAAAAAAAAAAAAACYAgAAZHJz&#10;L2Rvd25yZXYueG1sUEsFBgAAAAAEAAQA9QAAAIsDAAAAAA==&#10;" adj="0,,0" path="m11,211r42,l93,193r30,-23l131,151,111,137,73,126r31,-11l118,102,116,76,156,51,192,29,227,12,268,r,6l278,19r32,32l324,69r21,25l360,98r-1,28l345,153r-5,33l285,201r-58,22l217,230,201,220r-25,10l144,205r-36,18l88,248,68,274,47,292,20,270,18,250,,215r11,-4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 o:connectangles="0,0,0,0,0,0,0,0,0,0,0,0,0,0,0,0,0,0,0,0,0,0,0,0,0,0,0,0,0,0,0,0,0,0,0,0,0" textboxrect="0,0,361,293"/>
            </v:shape>
            <v:shape id="Freeform 50" o:spid="_x0000_s1071" style="position:absolute;left:25701;top:52244;width:5969;height:5033;visibility:visible;mso-wrap-style:square;v-text-anchor:top" coordsize="361,29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USQsMA&#10;AADbAAAADwAAAGRycy9kb3ducmV2LnhtbERPTWvCQBC9F/wPywi9FN0oNIboKiIVCoVCouh1yI5J&#10;MDsbs1sT++u7h4LHx/tebQbTiDt1rrasYDaNQBAXVtdcKjge9pMEhPPIGhvLpOBBDjbr0csKU217&#10;zuie+1KEEHYpKqi8b1MpXVGRQTe1LXHgLrYz6APsSqk77EO4aeQ8imJpsObQUGFLu4qKa/5jFHyd&#10;v2e3+JH1vx+xub2dF8kpzxKlXsfDdgnC0+Cf4n/3p1bwHtaHL+EH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GUSQsMAAADbAAAADwAAAAAAAAAAAAAAAACYAgAAZHJzL2Rv&#10;d25yZXYueG1sUEsFBgAAAAAEAAQA9QAAAIgDAAAAAA==&#10;" adj="0,,0" path="m11,211r42,l93,193r30,-23l131,151,111,137,73,126r31,-11l118,102,116,76,156,51,192,29,227,12,268,r,6l278,19r32,32l324,69r21,25l360,98r-1,28l345,153r-5,33l285,201r-58,22l217,230,201,220r-25,10l144,205r-36,18l88,248,68,274,47,292,20,270,18,250,,215r11,-4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 o:connectangles="0,0,0,0,0,0,0,0,0,0,0,0,0,0,0,0,0,0,0,0,0,0,0,0,0,0,0,0,0,0,0,0,0,0,0,0,0" textboxrect="0,0,361,293"/>
            </v:shape>
            <v:shape id="Freeform 51" o:spid="_x0000_s1072" style="position:absolute;left:31384;top:53006;width:3890;height:5128;visibility:visible;mso-wrap-style:square;v-text-anchor:top" coordsize="235,29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qCxMcA&#10;AADbAAAADwAAAGRycy9kb3ducmV2LnhtbESPQWvCQBSE70L/w/IKXorZaKlIzCrWKlg9SFSkx0f2&#10;NQnNvk2zW03/fbcgeBxm5hsmnXemFhdqXWVZwTCKQRDnVldcKDgd14MJCOeRNdaWScEvOZjPHnop&#10;JtpeOaPLwRciQNglqKD0vkmkdHlJBl1kG+LgfdrWoA+yLaRu8RrgppajOB5LgxWHhRIbWpaUfx1+&#10;jILR+vy8f18sP8bZ63EnnzbblXv7Vqr/2C2mIDx1/h6+tTdawcsQ/r+EHyB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KagsTHAAAA2wAAAA8AAAAAAAAAAAAAAAAAmAIAAGRy&#10;cy9kb3ducmV2LnhtbFBLBQYAAAAABAAEAPUAAACMAwAAAAA=&#10;" adj="0,,0" path="m5,156r,8l13,180r16,20l44,218r27,29l81,266r20,20l117,298r35,-11l167,273r14,-13l197,252r33,-23l234,215,220,184r6,-31l209,114r15,-13l234,82,226,54,211,47,203,35,197,23,190,,133,15,76,45,16,72,1,112r2,10l,141r5,15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0,2147483646;2147483646,2147483646" o:connectangles="0,0,0,0,0,0,0,0,0,0,0,0,0,0,0,0,0,0,0,0,0,0,0,0,0,0,0,0,0,0,0,0" textboxrect="0,0,235,299"/>
            </v:shape>
            <v:shape id="Freeform 52" o:spid="_x0000_s1073" style="position:absolute;left:31384;top:53006;width:3890;height:5128;visibility:visible;mso-wrap-style:square;v-text-anchor:top" coordsize="235,29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gcs8YA&#10;AADbAAAADwAAAGRycy9kb3ducmV2LnhtbESPT2vCQBTE7wW/w/KEXqRujCgldRW1FbQexD9Ij4/s&#10;Mwlm36bZVeO3d4VCj8PM/IYZTRpTiivVrrCsoNeNQBCnVhecKTjsF2/vIJxH1lhaJgV3cjAZt15G&#10;mGh74y1ddz4TAcIuQQW591UipUtzMui6tiIO3snWBn2QdSZ1jbcAN6WMo2goDRYcFnKsaJ5Tet5d&#10;jIJ4cexvVtP5z3A7269lZ/n95T5/lXptN9MPEJ4a/x/+ay+1gkEMzy/hB8j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kgcs8YAAADbAAAADwAAAAAAAAAAAAAAAACYAgAAZHJz&#10;L2Rvd25yZXYueG1sUEsFBgAAAAAEAAQA9QAAAIsDAAAAAA==&#10;" adj="0,,0" path="m5,156r,8l13,180r16,20l44,218r27,29l81,266r20,20l117,298r35,-11l167,273r14,-13l197,252r33,-23l234,215,220,184r6,-31l209,114r15,-13l234,82,226,54,211,47,203,35,197,23,190,,133,15,76,45,16,72,1,112r2,10l,141r5,15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0,2147483646;2147483646,2147483646" o:connectangles="0,0,0,0,0,0,0,0,0,0,0,0,0,0,0,0,0,0,0,0,0,0,0,0,0,0,0,0,0,0,0,0" textboxrect="0,0,235,299"/>
            </v:shape>
            <v:shape id="Freeform 53" o:spid="_x0000_s1074" style="position:absolute;left:34305;top:54816;width:5446;height:5493;visibility:visible;mso-wrap-style:square;v-text-anchor:top" coordsize="329,3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Tw8MIA&#10;AADbAAAADwAAAGRycy9kb3ducmV2LnhtbESPQYvCMBSE7wv+h/CEva2JShepRhFB2JtYvXh7Ns+2&#10;u8lLaaKt/94sLOxxmJlvmNVmcFY8qAuNZw3TiQJBXHrTcKXhfNp/LECEiGzQeiYNTwqwWY/eVpgb&#10;3/ORHkWsRIJwyFFDHWObSxnKmhyGiW+Jk3fzncOYZFdJ02Gf4M7KmVKf0mHDaaHGlnY1lT/F3Wmw&#10;KlOX+eGght5+X7OrKvaX407r9/GwXYKINMT/8F/7y2jI5vD7Jf0AuX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VPDwwgAAANsAAAAPAAAAAAAAAAAAAAAAAJgCAABkcnMvZG93&#10;bnJldi54bWxQSwUGAAAAAAQABAD1AAAAhwMAAAAA&#10;" adj="0,,0" path="m,160r6,-3l42,131,55,121r,-16l79,92r12,5l121,78r27,12l159,78r21,-7l196,51r9,-7l218,31r13,-8l256,10,269,6,280,3,294,r5,1l323,20r3,15l328,65r,25l319,105r-12,39l294,147r-13,8l273,171r-12,30l231,216r-27,25l192,244r-29,26l159,294r-25,8l124,305r-15,9l99,318,83,310,51,259,34,233,21,210,12,184,,160e" filled="f" strokecolor="windowText" strokeweight="1pt">
              <v:stroke joinstyle="round" endcap="round"/>
              <v:formulas/>
              <v:path arrowok="t" o:connecttype="custom" o:connectlocs="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 o:connectangles="0,0,0,0,0,0,0,0,0,0,0,0,0,0,0,0,0,0,0,0,0,0,0,0,0,0,0,0,0,0,0,0,0,0,0,0,0,0,0,0,0,0,0,0,0" textboxrect="0,0,329,319"/>
            </v:shape>
            <v:shape id="Freeform 54" o:spid="_x0000_s1075" style="position:absolute;left:34305;top:54816;width:5446;height:5493;visibility:visible;mso-wrap-style:square;v-text-anchor:top" coordsize="329,3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3MxsQA&#10;AADbAAAADwAAAGRycy9kb3ducmV2LnhtbESPQWvCQBSE70L/w/IK3uomYotN3YRWFESk0LTg9ZF9&#10;zYZm34bsGuO/7wqCx2FmvmFWxWhbMVDvG8cK0lkCgrhyuuFawc/39mkJwgdkja1jUnAhD0X+MFlh&#10;pt2Zv2goQy0ihH2GCkwIXSalrwxZ9DPXEUfv1/UWQ5R9LXWP5wi3rZwnyYu02HBcMNjR2lD1V56s&#10;go19bbpDVS43x4/B4O6Yfqb7rVLTx/H9DUSgMdzDt/ZOK3hewPVL/AE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i9zMbEAAAA2wAAAA8AAAAAAAAAAAAAAAAAmAIAAGRycy9k&#10;b3ducmV2LnhtbFBLBQYAAAAABAAEAPUAAACJAwAAAAA=&#10;" adj="0,,0" path="m,160r6,-3l42,131,55,121r,-16l79,92r12,5l121,78r27,12l159,78r21,-7l196,51r9,-7l218,31r13,-8l256,10,269,6,280,3,294,r5,1l323,20r3,15l328,65r,25l319,105r-12,39l294,147r-13,8l273,171r-12,30l231,216r-27,25l192,244r-29,26l159,294r-25,8l124,305r-15,9l99,318,83,310,51,259,34,233,21,210,12,184,,160e" fillcolor="yellow" strokecolor="windowText" strokeweight="1pt">
              <v:stroke joinstyle="round" endcap="round"/>
              <v:formulas/>
              <v:path arrowok="t" o:connecttype="custom" o:connectlocs="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 o:connectangles="0,0,0,0,0,0,0,0,0,0,0,0,0,0,0,0,0,0,0,0,0,0,0,0,0,0,0,0,0,0,0,0,0,0,0,0,0,0,0,0,0,0,0,0,0" textboxrect="0,0,329,319"/>
            </v:shape>
            <v:shape id="Freeform 55" o:spid="_x0000_s1076" style="position:absolute;left:30035;top:57578;width:6160;height:5287;visibility:visible;mso-wrap-style:square;v-text-anchor:top" coordsize="371,30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qcrcQA&#10;AADbAAAADwAAAGRycy9kb3ducmV2LnhtbESPQWvCQBSE7wX/w/IEb3WjYpDoKmoRpCcbPbS3Z/Z1&#10;E5p9G7JbE/99Vyh4HGbmG2a16W0tbtT6yrGCyTgBQVw4XbFRcDkfXhcgfEDWWDsmBXfysFkPXlaY&#10;adfxB93yYESEsM9QQRlCk0npi5Is+rFriKP37VqLIcrWSN1iF+G2ltMkSaXFiuNCiQ3tSyp+8l+r&#10;IL9+TfepqS+nXTeT5n2Sfr7NUKnRsN8uQQTqwzP83z5qBfM5PL7EHyD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u6nK3EAAAA2wAAAA8AAAAAAAAAAAAAAAAAmAIAAGRycy9k&#10;b3ducmV2LnhtbFBLBQYAAAAABAAEAPUAAACJAwAAAAA=&#10;" adj="0,,0" path="m,92l15,82,90,64,135,52r5,-6l152,46,201,31,235,19,256,r22,49l305,90r32,51l366,171r4,20l370,197r-5,15l351,212r-24,12l317,224r-9,4l301,222r-18,-1l281,227r-1,8l274,243r-2,4l263,251r,6l262,264r-3,6l268,283r-3,3l263,287r,12l263,306r-53,-9l174,297r-45,-4l86,254,76,239r-5,l61,215,56,178,41,156,40,146,,99,,92e" filled="f" strokecolor="windowText" strokeweight="1pt">
              <v:stroke joinstyle="round" endcap="round"/>
              <v:formulas/>
              <v:path arrowok="t" o:connecttype="custom" o:connectlocs="0,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2147483646" o:connectangles="0,0,0,0,0,0,0,0,0,0,0,0,0,0,0,0,0,0,0,0,0,0,0,0,0,0,0,0,0,0,0,0,0,0,0,0,0,0,0,0,0,0,0,0,0,0,0" textboxrect="0,0,371,307"/>
            </v:shape>
            <v:shape id="Freeform 56" o:spid="_x0000_s1077" style="position:absolute;left:30035;top:57578;width:6160;height:5287;visibility:visible;mso-wrap-style:square;v-text-anchor:top" coordsize="371,30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7aZcMA&#10;AADbAAAADwAAAGRycy9kb3ducmV2LnhtbESPT2vCQBDF74LfYRmhN91UWrGpq4gilvZUbQu9Ddlp&#10;EszOLtkxxm/vFgo9Pt6fH2+x6l2jOmpj7dnA/SQDRVx4W3Np4OO4G89BRUG22HgmA1eKsFoOBwvM&#10;rb/wO3UHKVUa4ZijgUok5FrHoiKHceIDcfJ+fOtQkmxLbVu8pHHX6GmWzbTDmhOhwkCbiorT4ewS&#10;92H79NXI6Yhvn+F7J0G/7uedMXejfv0MSqiX//Bf+8UaeJzB75f0A/T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Q7aZcMAAADbAAAADwAAAAAAAAAAAAAAAACYAgAAZHJzL2Rv&#10;d25yZXYueG1sUEsFBgAAAAAEAAQA9QAAAIgDAAAAAA==&#10;" adj="0,,0" path="m,92l15,82,90,64,135,52r5,-6l152,46,201,31,235,19,256,r22,49l305,90r32,51l366,171r4,20l370,197r-5,15l351,212r-24,12l317,224r-9,4l301,222r-18,-1l281,227r-1,8l274,243r-2,4l263,251r,6l262,264r-3,6l268,283r-3,3l263,287r,12l263,306r-53,-9l174,297r-45,-4l86,254,76,239r-5,l61,215,56,178,41,156,40,146,,99,,92e" fillcolor="yellow" strokecolor="windowText" strokeweight="1pt">
              <v:stroke joinstyle="round" endcap="round"/>
              <v:formulas/>
              <v:path arrowok="t" o:connecttype="custom" o:connectlocs="0,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2147483646" o:connectangles="0,0,0,0,0,0,0,0,0,0,0,0,0,0,0,0,0,0,0,0,0,0,0,0,0,0,0,0,0,0,0,0,0,0,0,0,0,0,0,0,0,0,0,0,0,0,0" textboxrect="0,0,371,307"/>
            </v:shape>
            <v:shape id="Freeform 57" o:spid="_x0000_s1078" style="position:absolute;left:43688;top:54514;width:6429;height:8652;visibility:visible;mso-wrap-style:square;v-text-anchor:top" coordsize="388,50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j5RsYA&#10;AADbAAAADwAAAGRycy9kb3ducmV2LnhtbESP3WoCMRSE74W+QzgFb0STFmplNUp/UApFsCqod4fN&#10;6e7SzcmyyerapzeC4OUwM98wk1lrS3Gk2heONTwNFAji1JmCMw3bzbw/AuEDssHSMWk4k4fZ9KEz&#10;wcS4E//QcR0yESHsE9SQh1AlUvo0J4t+4Cri6P262mKIss6kqfEU4baUz0oNpcWC40KOFX3klP6t&#10;G6tht3in1f5zob69Ovw3y17YHxqjdfexfRuDCNSGe/jW/jIaXl7h+iX+ADm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oj5RsYAAADbAAAADwAAAAAAAAAAAAAAAACYAgAAZHJz&#10;L2Rvd25yZXYueG1sUEsFBgAAAAAEAAQA9QAAAIsDAAAAAA==&#10;" adj="0,,0" path="m7,459l45,249r,-11l84,81r33,-6l121,75r10,11l145,96r7,-2l150,85r,-24l176,54r-1,4l179,54r32,-7l219,20,245,r9,l269,20r15,3l295,3r11,14l317,23r11,8l351,51r15,-8l387,35r-6,23l381,72r-11,73l359,204,333,361,312,488r-2,10l230,503,209,492r,-13l218,457r,-38l199,392r-9,15l179,442r-19,15l149,479r-18,19l88,503,36,498,,493,7,459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 o:connectangles="0,0,0,0,0,0,0,0,0,0,0,0,0,0,0,0,0,0,0,0,0,0,0,0,0,0,0,0,0,0,0,0,0,0,0,0,0,0,0,0,0,0,0,0,0,0,0,0,0" textboxrect="0,0,388,504"/>
            </v:shape>
            <v:shape id="Freeform 58" o:spid="_x0000_s1079" style="position:absolute;left:43688;top:54514;width:6429;height:8652;visibility:visible;mso-wrap-style:square;v-text-anchor:top" coordsize="388,50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dtNMMA&#10;AADbAAAADwAAAGRycy9kb3ducmV2LnhtbERPXWvCMBR9F/Yfwh34IppMcIxqLLqxIozB5gT17dJc&#10;22JzU5pUu/365UHw8XC+F2lva3Gh1leONTxNFAji3JmKCw27n/fxCwgfkA3WjknDL3lIlw+DBSbG&#10;XfmbLttQiBjCPkENZQhNIqXPS7LoJ64hjtzJtRZDhG0hTYvXGG5rOVXqWVqsODaU2NBrSfl521kN&#10;+2xNX4e3TH14dfzrPkfhcOyM1sPHfjUHEagPd/HNvTEaZnFs/BJ/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xdtNMMAAADbAAAADwAAAAAAAAAAAAAAAACYAgAAZHJzL2Rv&#10;d25yZXYueG1sUEsFBgAAAAAEAAQA9QAAAIgDAAAAAA==&#10;" adj="0,,0" path="m7,459l45,249r,-11l84,81r33,-6l121,75r10,11l145,96r7,-2l150,85r,-24l176,54r-1,4l179,54r32,-7l219,20,245,r9,l269,20r15,3l295,3r11,14l317,23r11,8l351,51r15,-8l387,35r-6,23l381,72r-11,73l359,204,333,361,312,488r-2,10l230,503,209,492r,-13l218,457r,-38l199,392r-9,15l179,442r-19,15l149,479r-18,19l88,503,36,498,,493,7,459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 o:connectangles="0,0,0,0,0,0,0,0,0,0,0,0,0,0,0,0,0,0,0,0,0,0,0,0,0,0,0,0,0,0,0,0,0,0,0,0,0,0,0,0,0,0,0,0,0,0,0,0,0" textboxrect="0,0,388,504"/>
            </v:shape>
            <v:shape id="Freeform 59" o:spid="_x0000_s1080" style="position:absolute;left:23558;top:59070;width:8763;height:3699;visibility:visible;mso-wrap-style:square;v-text-anchor:top" coordsize="530,2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n+icMA&#10;AADbAAAADwAAAGRycy9kb3ducmV2LnhtbESPQWvCQBSE74L/YXlCb7rRotHoKtIS8Jim1fMj+0yC&#10;2bcxu9W0v75bEDwOM/MNs9n1phE36lxtWcF0EoEgLqyuuVTw9ZmOlyCcR9bYWCYFP+Rgtx0ONpho&#10;e+cPuuW+FAHCLkEFlfdtIqUrKjLoJrYlDt7ZdgZ9kF0pdYf3ADeNnEXRQhqsOSxU2NJbRcUl/zYK&#10;4pjTU/5rrln0epkfD+9ZnJpMqZdRv1+D8NT7Z/jRPmgF8xX8fwk/QG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Pn+icMAAADbAAAADwAAAAAAAAAAAAAAAACYAgAAZHJzL2Rv&#10;d25yZXYueG1sUEsFBgAAAAAEAAQA9QAAAIgDAAAAAA==&#10;" adj="0,,0" path="m,203r529,11l474,165,463,152,453,130,447,92,432,73,431,58,390,13,379,r-7,2l371,6r-7,4l362,20r-5,3l352,29r-5,3l343,39r-15,3l320,35r-5,7l304,44r-16,l282,47,268,35r-14,6l249,41,201,58,177,70,146,85r-6,5l128,73r-25,5l83,90r-5,8l78,107,63,133,44,145r-2,12l24,177r-15,l,192r,11e" filled="f" strokecolor="windowText" strokeweight="1pt">
              <v:stroke joinstyle="round" endcap="round"/>
              <v:formulas/>
              <v:path arrowok="t" o:connecttype="custom" o:connectlocs="0,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2147483646" o:connectangles="0,0,0,0,0,0,0,0,0,0,0,0,0,0,0,0,0,0,0,0,0,0,0,0,0,0,0,0,0,0,0,0,0,0,0,0,0,0,0,0,0,0,0" textboxrect="0,0,530,215"/>
            </v:shape>
            <v:shape id="Freeform 60" o:spid="_x0000_s1081" style="position:absolute;left:23558;top:59070;width:8763;height:3699;visibility:visible;mso-wrap-style:square;v-text-anchor:top" coordsize="530,2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dqcEA&#10;AADbAAAADwAAAGRycy9kb3ducmV2LnhtbERPTWuDQBC9F/Iflin0Vtc2JBbjJoQWwaM1Sc+DO1GJ&#10;O2vdTbT59d1DocfH+852s+nFjUbXWVbwEsUgiGurO24UHA/58xsI55E19pZJwQ852G0XDxmm2k78&#10;SbfKNyKEsEtRQev9kErp6pYMusgOxIE729GgD3BspB5xCuGml69xvJYGOw4NLQ703lJ9qa5GQZJw&#10;/lXdzXcZLy+rU/FRJrkplXp6nPcbEJ5m/y/+cxdawTqsD1/CD5D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uvnanBAAAA2wAAAA8AAAAAAAAAAAAAAAAAmAIAAGRycy9kb3du&#10;cmV2LnhtbFBLBQYAAAAABAAEAPUAAACGAwAAAAA=&#10;" adj="0,,0" path="m,203r529,11l474,165,463,152,453,130,447,92,432,73,431,58,390,13,379,r-7,2l371,6r-7,4l362,20r-5,3l352,29r-5,3l343,39r-15,3l320,35r-5,7l304,44r-16,l282,47,268,35r-14,6l249,41,201,58,177,70,146,85r-6,5l128,73r-25,5l83,90r-5,8l78,107,63,133,44,145r-2,12l24,177r-15,l,192r,11e" filled="f" strokecolor="windowText" strokeweight="1pt">
              <v:stroke joinstyle="round" endcap="round"/>
              <v:formulas/>
              <v:path arrowok="t" o:connecttype="custom" o:connectlocs="0,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2147483646" o:connectangles="0,0,0,0,0,0,0,0,0,0,0,0,0,0,0,0,0,0,0,0,0,0,0,0,0,0,0,0,0,0,0,0,0,0,0,0,0,0,0,0,0,0,0" textboxrect="0,0,530,215"/>
            </v:shape>
            <v:shape id="Freeform 61" o:spid="_x0000_s1082" style="position:absolute;left:46593;top:50244;width:6334;height:5890;visibility:visible;mso-wrap-style:square;v-text-anchor:top" coordsize="383,34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rXDsQA&#10;AADbAAAADwAAAGRycy9kb3ducmV2LnhtbESPT2vCQBTE70K/w/IKXqRuVEhD6ipSkHrwT6vt/ZF9&#10;TYLZt2F31fjtXUHwOMzMb5jpvDONOJPztWUFo2ECgriwuuZSwe9h+ZaB8AFZY2OZFFzJw3z20pti&#10;ru2Ff+i8D6WIEPY5KqhCaHMpfVGRQT+0LXH0/q0zGKJ0pdQOLxFuGjlOklQarDkuVNjSZ0XFcX8y&#10;CpaHQfaO601w6+1fl06OC7/7+laq/9otPkAE6sIz/GivtIJ0BPcv8QfI2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1q1w7EAAAA2wAAAA8AAAAAAAAAAAAAAAAAmAIAAGRycy9k&#10;b3ducmV2LnhtbFBLBQYAAAAABAAEAPUAAACJAwAAAAA=&#10;" adj="0,,0" path="m4,301r30,-6l43,268,69,247r10,l93,268r17,4l120,247r10,18l145,272r15,10l176,298r35,-16l233,317r23,22l280,331r17,-1l335,341,382,188r-8,-5l362,171,329,139r-12,-6l279,48,256,,233,7r-4,7l221,19r-4,8l237,58,217,76r-44,8l134,87,115,81,,305r4,-4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0,2147483646;2147483646,2147483646" o:connectangles="0,0,0,0,0,0,0,0,0,0,0,0,0,0,0,0,0,0,0,0,0,0,0,0,0,0,0,0,0,0,0,0,0,0,0,0" textboxrect="0,0,383,342"/>
            </v:shape>
            <v:shape id="Freeform 62" o:spid="_x0000_s1083" style="position:absolute;left:46593;top:50244;width:6334;height:5890;visibility:visible;mso-wrap-style:square;v-text-anchor:top" coordsize="383,34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hJecQA&#10;AADbAAAADwAAAGRycy9kb3ducmV2LnhtbESPQWvCQBSE70L/w/IKXkrdqBBD6ioiiB6sWm3vj+xr&#10;Esy+Dburxn/fFQoeh5n5hpnOO9OIKzlfW1YwHCQgiAuray4VfJ9W7xkIH5A1NpZJwZ08zGcvvSnm&#10;2t74i67HUIoIYZ+jgiqENpfSFxUZ9APbEkfv1zqDIUpXSu3wFuGmkaMkSaXBmuNChS0tKyrOx4tR&#10;sDq9ZRPcfga33f106fi88Pv1Qan+a7f4ABGoC8/wf3ujFaQjeHyJP0DO/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24SXnEAAAA2wAAAA8AAAAAAAAAAAAAAAAAmAIAAGRycy9k&#10;b3ducmV2LnhtbFBLBQYAAAAABAAEAPUAAACJAwAAAAA=&#10;" adj="0,,0" path="m4,301r30,-6l43,268,69,247r10,l93,268r17,4l120,247r10,18l145,272r15,10l176,298r35,-16l233,317r23,22l280,331r17,-1l335,341,382,188r-8,-5l362,171,329,139r-12,-6l279,48,256,,233,7r-4,7l221,19r-4,8l237,58,217,76r-44,8l134,87,115,81,,305r4,-4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0,2147483646;2147483646,2147483646" o:connectangles="0,0,0,0,0,0,0,0,0,0,0,0,0,0,0,0,0,0,0,0,0,0,0,0,0,0,0,0,0,0,0,0,0,0,0,0" textboxrect="0,0,383,342"/>
            </v:shape>
            <v:shape id="Freeform 63" o:spid="_x0000_s1084" style="position:absolute;left:53641;top:58007;width:7684;height:4937;visibility:visible;mso-wrap-style:square;v-text-anchor:top" coordsize="464,28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c+GcQA&#10;AADbAAAADwAAAGRycy9kb3ducmV2LnhtbESPzWrDMBCE74W+g9hCb41cm4TgRjGmUBMICdTpAyzW&#10;1nZrrYyl+Oftq0Cgx2FmvmF22Ww6MdLgWssKXlcRCOLK6pZrBV+Xj5ctCOeRNXaWScFCDrL948MO&#10;U20n/qSx9LUIEHYpKmi871MpXdWQQbeyPXHwvu1g0Ac51FIPOAW46WQcRRtpsOWw0GBP7w1Vv+XV&#10;KNgeY1m0Y7l261NR/ZyPSbTkiVLPT3P+BsLT7P/D9/ZBK9gkcPsSfoD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nPhnEAAAA2wAAAA8AAAAAAAAAAAAAAAAAmAIAAGRycy9k&#10;b3ducmV2LnhtbFBLBQYAAAAABAAEAPUAAACJAwAAAAA=&#10;" adj="0,,0" path="m,286l15,254,25,233,35,189,60,164,85,141,112,99,123,60,155,11,162,r23,8l197,19r13,4l240,23r32,23l269,31r29,15l314,60r24,3l359,71r24,4l399,90r11,-7l406,71r21,19l438,77r25,6l442,286r-213,l5,286r-5,e" filled="f" strokecolor="windowText" strokeweight="1pt">
              <v:stroke joinstyle="round" endcap="round"/>
              <v:formulas/>
              <v:path arrowok="t" o:connecttype="custom" o:connectlocs="0,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 o:connectangles="0,0,0,0,0,0,0,0,0,0,0,0,0,0,0,0,0,0,0,0,0,0,0,0,0,0,0,0,0,0,0" textboxrect="0,0,464,287"/>
            </v:shape>
            <v:shape id="Freeform 64" o:spid="_x0000_s1085" style="position:absolute;left:53641;top:58007;width:7684;height:4937;visibility:visible;mso-wrap-style:square;v-text-anchor:top" coordsize="464,28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6mbcIA&#10;AADbAAAADwAAAGRycy9kb3ducmV2LnhtbESP3YrCMBSE7xd8h3AE79bUX6QaRQRFEIXt+gCH5thW&#10;m5PSxFrf3giCl8PMfMMsVq0pRUO1KywrGPQjEMSp1QVnCs7/298ZCOeRNZaWScGTHKyWnZ8Fxto+&#10;+I+axGciQNjFqCD3voqldGlOBl3fVsTBu9jaoA+yzqSu8RHgppTDKJpKgwWHhRwr2uSU3pK7UTA7&#10;DOWuaJKJmxx36fV0GEXP9UipXrddz0F4av03/GnvtYLpGN5fwg+Qy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zqZtwgAAANsAAAAPAAAAAAAAAAAAAAAAAJgCAABkcnMvZG93&#10;bnJldi54bWxQSwUGAAAAAAQABAD1AAAAhwMAAAAA&#10;" adj="0,,0" path="m,286l15,254,25,233,35,189,60,164,85,141,112,99,123,60,155,11,162,r23,8l197,19r13,4l240,23r32,23l269,31r29,15l314,60r24,3l359,71r24,4l399,90r11,-7l406,71r21,19l438,77r25,6l442,286r-213,l5,286r-5,e" filled="f" strokecolor="windowText" strokeweight="1pt">
              <v:stroke joinstyle="round" endcap="round"/>
              <v:formulas/>
              <v:path arrowok="t" o:connecttype="custom" o:connectlocs="0,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 o:connectangles="0,0,0,0,0,0,0,0,0,0,0,0,0,0,0,0,0,0,0,0,0,0,0,0,0,0,0,0,0,0,0" textboxrect="0,0,464,287"/>
            </v:shape>
            <v:shape id="Freeform 65" o:spid="_x0000_s1086" style="position:absolute;left:63912;top:58213;width:4572;height:4683;visibility:visible;mso-wrap-style:square;v-text-anchor:top" coordsize="275,27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5rpsMA&#10;AADbAAAADwAAAGRycy9kb3ducmV2LnhtbESPT2vCQBTE7wW/w/KEXopuKjSG6CpSEXr17/mZfSbB&#10;7Nu4u9G0n75bKHgcZuY3zHzZm0bcyfnasoL3cQKCuLC65lLBYb8ZZSB8QNbYWCYF3+RhuRi8zDHX&#10;9sFbuu9CKSKEfY4KqhDaXEpfVGTQj21LHL2LdQZDlK6U2uEjwk0jJ0mSSoM1x4UKW/qsqLjuOqPg&#10;bUp6fzuc0s6tjz/ndZe5bJsp9TrsVzMQgfrwDP+3v7SC9AP+vsQfIB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15rpsMAAADbAAAADwAAAAAAAAAAAAAAAACYAgAAZHJzL2Rv&#10;d25yZXYueG1sUEsFBgAAAAAEAAQA9QAAAIgDAAAAAA==&#10;" adj="0,,0" path="m96,5r14,8l131,28r10,3l153,35,190,3r9,17l175,132r15,10l169,162r6,11l187,180r3,5l199,187r10,2l214,189r15,6l251,218r7,14l262,257r,4l274,272,,272,69,135,68,,96,5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0;2147483646,2147483646" o:connectangles="0,0,0,0,0,0,0,0,0,0,0,0,0,0,0,0,0,0,0,0,0,0,0,0,0,0" textboxrect="0,0,275,273"/>
            </v:shape>
            <v:shape id="Freeform 66" o:spid="_x0000_s1087" style="position:absolute;left:63912;top:58213;width:4572;height:4683;visibility:visible;mso-wrap-style:square;v-text-anchor:top" coordsize="275,27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10cMA&#10;AADbAAAADwAAAGRycy9kb3ducmV2LnhtbESPzWrDMBCE74G8g9hAL6GRk4Nj3Cim1ARyze95a21t&#10;U2vlSnLi9umrQiHHYWa+YTbFaDpxI+dbywqWiwQEcWV1y7WC82n3nIHwAVljZ5kUfJOHYjudbDDX&#10;9s4Huh1DLSKEfY4KmhD6XEpfNWTQL2xPHL0P6wyGKF0ttcN7hJtOrpIklQZbjgsN9vTWUPV5HIyC&#10;+Zr06et8TQdXXn7eyyFz2SFT6mk2vr6ACDSGR/i/vdcK0hT+vsQfIL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10cMAAADbAAAADwAAAAAAAAAAAAAAAACYAgAAZHJzL2Rv&#10;d25yZXYueG1sUEsFBgAAAAAEAAQA9QAAAIgDAAAAAA==&#10;" adj="0,,0" path="m96,5r14,8l131,28r10,3l153,35,190,3r9,17l175,132r15,10l169,162r6,11l187,180r3,5l199,187r10,2l214,189r15,6l251,218r7,14l262,257r,4l274,272,,272,69,135,68,,96,5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0;2147483646,2147483646" o:connectangles="0,0,0,0,0,0,0,0,0,0,0,0,0,0,0,0,0,0,0,0,0,0,0,0,0,0" textboxrect="0,0,275,273"/>
            </v:shape>
            <v:shape id="Freeform 67" o:spid="_x0000_s1088" style="position:absolute;left:65436;top:54927;width:6922;height:5763;visibility:visible;mso-wrap-style:square;v-text-anchor:top" coordsize="419,33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psh8EA&#10;AADbAAAADwAAAGRycy9kb3ducmV2LnhtbESPT4vCMBTE74LfITzBm6Z6cN2uqaxCwZP/Vvb8aF7T&#10;ss1LaaLWb28WBI/DzPyGWa1724gbdb52rGA2TUAQF07XbBRcfvLJEoQPyBobx6TgQR7W2XCwwlS7&#10;O5/odg5GRAj7FBVUIbSplL6oyKKfupY4eqXrLIYoOyN1h/cIt42cJ8lCWqw5LlTY0rai4u98tQqC&#10;4d3meMxre8n3v4ftZzljI5Uaj/rvLxCB+vAOv9o7rWDxAf9f4g+Q2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g6bIfBAAAA2wAAAA8AAAAAAAAAAAAAAAAAmAIAAGRycy9kb3du&#10;cmV2LnhtbFBLBQYAAAAABAAEAPUAAACGAwAAAAA=&#10;" adj="0,,0" path="m10,187l71,147,287,r22,6l331,29r8,4l360,38r37,9l402,53r7,3l415,117r3,11l415,140,102,334,84,322r2,-11l108,211,99,196,60,226,40,219,21,209,11,201,,194r10,-7e" filled="f" strokecolor="windowText" strokeweight="1pt">
              <v:stroke joinstyle="round" endcap="round"/>
              <v:formulas/>
              <v:path arrowok="t" o:connecttype="custom" o:connectlocs="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 o:connectangles="0,0,0,0,0,0,0,0,0,0,0,0,0,0,0,0,0,0,0,0,0,0,0,0" textboxrect="0,0,419,335"/>
            </v:shape>
            <v:shape id="Freeform 68" o:spid="_x0000_s1089" style="position:absolute;left:65436;top:54927;width:6922;height:5763;visibility:visible;mso-wrap-style:square;v-text-anchor:top" coordsize="419,33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0irr8A&#10;AADbAAAADwAAAGRycy9kb3ducmV2LnhtbERPyWrDMBC9F/oPYgq91XILCa5rJZRAwIfmkO0+SOMl&#10;sUbGUm3n76NDIMfH24v1bDsx0uBbxwo+kxQEsXam5VrB6bj9yED4gGywc0wKbuRhvXp9KTA3buI9&#10;jYdQixjCPkcFTQh9LqXXDVn0ieuJI1e5wWKIcKilGXCK4baTX2m6lBZbjg0N9rRpSF8P/1ZBHVBn&#10;Z73Qf4usLytXfuvLbqfU+9v8+wMi0Bye4oe7NAqWcWz8En+AXN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uPSKuvwAAANsAAAAPAAAAAAAAAAAAAAAAAJgCAABkcnMvZG93bnJl&#10;di54bWxQSwUGAAAAAAQABAD1AAAAhAMAAAAA&#10;" adj="0,,0" path="m10,187l71,147,287,r22,6l331,29r8,4l360,38r37,9l402,53r7,3l415,117r3,11l415,140,102,334,84,322r2,-11l108,211,99,196,60,226,40,219,21,209,11,201,,194r10,-7e" fillcolor="yellow" strokecolor="windowText" strokeweight="1pt">
              <v:stroke joinstyle="round" endcap="round"/>
              <v:formulas/>
              <v:path arrowok="t" o:connecttype="custom" o:connectlocs="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 o:connectangles="0,0,0,0,0,0,0,0,0,0,0,0,0,0,0,0,0,0,0,0,0,0,0,0" textboxrect="0,0,419,335"/>
            </v:shape>
            <v:shape id="Freeform 69" o:spid="_x0000_s1090" style="position:absolute;left:66690;top:56546;width:6954;height:6430;visibility:visible;mso-wrap-style:square;v-text-anchor:top" coordsize="420,37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197LsMA&#10;AADbAAAADwAAAGRycy9kb3ducmV2LnhtbESPwWrDMBBE74X+g9hCb42cNhjXiRJKTaDXOA7kuEhb&#10;29haGUt1nHx9VSjkOMzMG2azm20vJhp961jBcpGAINbOtFwrqI77lwyED8gGe8ek4EoedtvHhw3m&#10;xl34QFMZahEh7HNU0IQw5FJ63ZBFv3ADcfS+3WgxRDnW0ox4iXDby9ckSaXFluNCgwN9NqS78scq&#10;WE1861yVFVlVnHWqi1NXvu2Ven6aP9YgAs3hHv5vfxkF6Tv8fYk/Q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197LsMAAADbAAAADwAAAAAAAAAAAAAAAACYAgAAZHJzL2Rv&#10;d25yZXYueG1sUEsFBgAAAAAEAAQA9QAAAIgDAAAAAA==&#10;" adj="0,,0" path="m,254l408,r11,68l414,117r-18,38l396,177r-30,27l359,224r-24,29l343,271r19,12l348,292r10,40l351,363r-239,9l92,357,88,340,76,314,61,291,50,285r-15,l23,279,12,271,,254e" filled="f" strokecolor="windowText" strokeweight="1pt">
              <v:stroke joinstyle="round" endcap="round"/>
              <v:formulas/>
              <v:path arrowok="t" o:connecttype="custom" o:connectlocs="0,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 o:connectangles="0,0,0,0,0,0,0,0,0,0,0,0,0,0,0,0,0,0,0,0,0,0,0,0" textboxrect="0,0,420,373"/>
            </v:shape>
            <v:shape id="Freeform 70" o:spid="_x0000_s1091" style="position:absolute;left:66690;top:56546;width:6954;height:6430;visibility:visible;mso-wrap-style:square;v-text-anchor:top" coordsize="420,37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7xEbsAA&#10;AADbAAAADwAAAGRycy9kb3ducmV2LnhtbERPz2uDMBS+D/o/hFfYbY3dRiu2UcqksOuchR4fyauK&#10;5kVMZt3++uUw2PHj+30sFjuImSbfOVaw3SQgiLUzHTcK6s/zUwrCB2SDg2NS8E0einz1cMTMuDt/&#10;0FyFRsQQ9hkqaEMYMym9bsmi37iROHI3N1kMEU6NNBPeY7gd5HOS7KTFjmNDiyO9taT76ssqeJ35&#10;p3d1WqZ1edU7XV766uWs1ON6OR1ABFrCv/jP/W4U7OP6+CX+AJn/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7xEbsAAAADbAAAADwAAAAAAAAAAAAAAAACYAgAAZHJzL2Rvd25y&#10;ZXYueG1sUEsFBgAAAAAEAAQA9QAAAIUDAAAAAA==&#10;" adj="0,,0" path="m,254l408,r11,68l414,117r-18,38l396,177r-30,27l359,224r-24,29l343,271r19,12l348,292r10,40l351,363r-239,9l92,357,88,340,76,314,61,291,50,285r-15,l23,279,12,271,,254e" filled="f" strokecolor="windowText" strokeweight="1pt">
              <v:stroke joinstyle="round" endcap="round"/>
              <v:formulas/>
              <v:path arrowok="t" o:connecttype="custom" o:connectlocs="0,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 o:connectangles="0,0,0,0,0,0,0,0,0,0,0,0,0,0,0,0,0,0,0,0,0,0,0,0" textboxrect="0,0,420,373"/>
            </v:shape>
            <v:shape id="Freeform 71" o:spid="_x0000_s1092" style="position:absolute;left:72437;top:57372;width:5414;height:5604;visibility:visible;mso-wrap-style:square;v-text-anchor:top" coordsize="327,32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9Kf8QA&#10;AADbAAAADwAAAGRycy9kb3ducmV2LnhtbESPQWvCQBSE74X+h+UVequblNpKdBOkUBQPUmMPHp/Z&#10;ZxKafRt2VxP/vSsUehxm5htmUYymExdyvrWsIJ0kIIgrq1uuFfzsv15mIHxA1thZJgVX8lDkjw8L&#10;zLQdeEeXMtQiQthnqKAJoc+k9FVDBv3E9sTRO1lnMETpaqkdDhFuOvmaJO/SYMtxocGePhuqfsuz&#10;UbBZTdPDFv3h7Xu73Az79bF16JR6fhqXcxCBxvAf/muvtYKPFO5f4g+Q+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PSn/EAAAA2wAAAA8AAAAAAAAAAAAAAAAAmAIAAGRycy9k&#10;b3ducmV2LnhtbFBLBQYAAAAABAAEAPUAAACJAwAAAAA=&#10;" adj="0,,0" path="m,318l10,286,,245r12,-5l247,10r23,7l289,7,320,r,13l323,26r3,13l324,49r-7,10l307,75r-6,18l293,111r-4,23l286,148r-1,15l273,235r5,28l278,321r-151,5l122,326,80,322r-61,l10,322r-2,l,318e" filled="f" strokecolor="windowText" strokeweight="1pt">
              <v:stroke joinstyle="round" endcap="round"/>
              <v:formulas/>
              <v:path arrowok="t" o:connecttype="custom" o:connectlocs="0,2147483646;2147483646,2147483646;0,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 o:connectangles="0,0,0,0,0,0,0,0,0,0,0,0,0,0,0,0,0,0,0,0,0,0,0,0,0,0,0,0,0" textboxrect="0,0,327,327"/>
            </v:shape>
            <v:shape id="Freeform 72" o:spid="_x0000_s1093" style="position:absolute;left:72437;top:57372;width:5414;height:5604;visibility:visible;mso-wrap-style:square;v-text-anchor:top" coordsize="327,32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3UCMMA&#10;AADbAAAADwAAAGRycy9kb3ducmV2LnhtbESPT4vCMBTE7wt+h/AEb2uq6CrVKCKI4kHWPwePz+bZ&#10;FpuXkkRbv/1mYWGPw8z8hpkvW1OJFzlfWlYw6CcgiDOrS84VXM6bzykIH5A1VpZJwZs8LBedjzmm&#10;2jZ8pNcp5CJC2KeooAihTqX0WUEGfd/WxNG7W2cwROlyqR02EW4qOUySL2mw5LhQYE3rgrLH6WkU&#10;7LfjwfWA/jr6Pqz2zXl3Kx06pXrddjUDEagN/+G/9k4rmAzh90v8AXL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3UCMMAAADbAAAADwAAAAAAAAAAAAAAAACYAgAAZHJzL2Rv&#10;d25yZXYueG1sUEsFBgAAAAAEAAQA9QAAAIgDAAAAAA==&#10;" adj="0,,0" path="m,318l10,286,,245r12,-5l247,10r23,7l289,7,320,r,13l323,26r3,13l324,49r-7,10l307,75r-6,18l293,111r-4,23l286,148r-1,15l273,235r5,28l278,321r-151,5l122,326,80,322r-61,l10,322r-2,l,318e" filled="f" strokecolor="windowText" strokeweight="1pt">
              <v:stroke joinstyle="round" endcap="round"/>
              <v:formulas/>
              <v:path arrowok="t" o:connecttype="custom" o:connectlocs="0,2147483646;2147483646,2147483646;0,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 o:connectangles="0,0,0,0,0,0,0,0,0,0,0,0,0,0,0,0,0,0,0,0,0,0,0,0,0,0,0,0,0" textboxrect="0,0,327,327"/>
            </v:shape>
            <v:shape id="Freeform 73" o:spid="_x0000_s1094" style="position:absolute;left:72818;top:49895;width:3239;height:4334;visibility:visible;mso-wrap-style:square;v-text-anchor:top" coordsize="196,25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sTxMQA&#10;AADbAAAADwAAAGRycy9kb3ducmV2LnhtbESPzWrDMBCE74G+g9hCbomcBtziRgmh0GJyi5NLb4u1&#10;tZ1YK1dS/ZOnjwqFHoeZ+YbZ7EbTip6cbywrWC0TEMSl1Q1XCs6n98ULCB+QNbaWScFEHnbbh9kG&#10;M20HPlJfhEpECPsMFdQhdJmUvqzJoF/ajjh6X9YZDFG6SmqHQ4SbVj4lSSoNNhwXauzorabyWvwY&#10;BYe0uE3paaVNcwl7Z8uPz/zbKDV/HPevIAKN4T/81861guc1/H6JP0B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LE8TEAAAA2wAAAA8AAAAAAAAAAAAAAAAAmAIAAGRycy9k&#10;b3ducmV2LnhtbFBLBQYAAAAABAAEAPUAAACJAwAAAAA=&#10;" adj="0,,0" path="m7,59l8,73r3,8l12,98r4,11l16,117r-2,10l13,134r,17l14,160r-1,7l12,174,,194r12,6l32,200r9,1l50,204r12,17l79,231r11,20l103,242r6,-7l139,204r26,31l165,251r14,-8l190,227r5,-9l195,192r-8,-6l176,188r-14,-3l158,185r-6,-6l147,175r-4,-8l137,160r,-11l130,147r-6,-4l116,139,106,121r-3,-19l88,75r21,-4l134,75r11,-1l149,59,130,35,109,19,101,,88,3,77,15,53,19r-3,l34,23,8,31,7,59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 o:connectangles="0,0,0,0,0,0,0,0,0,0,0,0,0,0,0,0,0,0,0,0,0,0,0,0,0,0,0,0,0,0,0,0,0,0,0,0,0,0,0,0,0,0,0,0,0,0,0,0,0,0,0,0,0,0,0,0,0,0" textboxrect="0,0,196,252"/>
            </v:shape>
            <v:shape id="Freeform 74" o:spid="_x0000_s1095" style="position:absolute;left:72818;top:49895;width:3239;height:4334;visibility:visible;mso-wrap-style:square;v-text-anchor:top" coordsize="196,25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2KLsMQA&#10;AADbAAAADwAAAGRycy9kb3ducmV2LnhtbESPzWrDMBCE74G+g9hCbomcEtziRgmh0GJyi5NLb4u1&#10;tZ1YK1dS/ZOnjwqFHoeZ+YbZ7EbTip6cbywrWC0TEMSl1Q1XCs6n98ULCB+QNbaWScFEHnbbh9kG&#10;M20HPlJfhEpECPsMFdQhdJmUvqzJoF/ajjh6X9YZDFG6SmqHQ4SbVj4lSSoNNhwXauzorabyWvwY&#10;BYe0uE3paaVNcwl7Z8uPz/zbKDV/HPevIAKN4T/81861guc1/H6JP0B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9ii7DEAAAA2wAAAA8AAAAAAAAAAAAAAAAAmAIAAGRycy9k&#10;b3ducmV2LnhtbFBLBQYAAAAABAAEAPUAAACJAwAAAAA=&#10;" adj="0,,0" path="m7,59l8,73r3,8l12,98r4,11l16,117r-2,10l13,134r,17l14,160r-1,7l12,174,,194r12,6l32,200r9,1l50,204r12,17l79,231r11,20l103,242r6,-7l139,204r26,31l165,251r14,-8l190,227r5,-9l195,192r-8,-6l176,188r-14,-3l158,185r-6,-6l147,175r-4,-8l137,160r,-11l130,147r-6,-4l116,139,106,121r-3,-19l88,75r21,-4l134,75r11,-1l149,59,130,35,109,19,101,,88,3,77,15,53,19r-3,l34,23,8,31,7,59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 o:connectangles="0,0,0,0,0,0,0,0,0,0,0,0,0,0,0,0,0,0,0,0,0,0,0,0,0,0,0,0,0,0,0,0,0,0,0,0,0,0,0,0,0,0,0,0,0,0,0,0,0,0,0,0,0,0,0,0,0,0" textboxrect="0,0,196,252"/>
            </v:shape>
            <v:shape id="Freeform 75" o:spid="_x0000_s1096" style="position:absolute;left:75025;top:48021;width:3254;height:4890;visibility:visible;mso-wrap-style:square;v-text-anchor:top" coordsize="196,28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pF38UA&#10;AADbAAAADwAAAGRycy9kb3ducmV2LnhtbESP0WrCQBRE34X+w3ILvummhcaSuoqEpuahIMZ+wCV7&#10;m0Szd0N2m0S/vlso+DjMzBlmvZ1MKwbqXWNZwdMyAkFcWt1wpeDrlC1eQTiPrLG1TAqu5GC7eZit&#10;MdF25CMNha9EgLBLUEHtfZdI6cqaDLql7YiD9217gz7IvpK6xzHATSufoyiWBhsOCzV2lNZUXoof&#10;o+DjsOPxPY6yVBfDrcz3pyN+npWaP067NxCeJn8P/7dzrWD1An9fwg+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qkXfxQAAANsAAAAPAAAAAAAAAAAAAAAAAJgCAABkcnMv&#10;ZG93bnJldi54bWxQSwUGAAAAAAQABAD1AAAAigMAAAAA&#10;" adj="0,,0" path="m3,111r,22l,143r12,22l20,175r6,12l31,199r10,12l47,222r6,12l67,247r9,4l84,261r13,14l114,279r15,4l154,283r19,-8l192,268r3,-11l182,234r,-27l154,183r19,-14l170,149r-2,-10l160,135r-20,-8l129,119r-2,-12l127,99,158,67,119,42,100,28,90,27,77,20,69,15r-7,l54,10,42,,28,,23,8,12,12,11,27,8,33,6,43r,12l8,65r4,10l14,86r-3,5l11,103r-8,8e" filled="f" strokecolor="windowText" strokeweight="1pt">
              <v:stroke joinstyle="round" endcap="round"/>
              <v:formulas/>
              <v:path arrowok="t" o:connecttype="custom" o:connectlocs="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0,0,0,0,0,0,0,0,0" textboxrect="0,0,196,284"/>
            </v:shape>
            <v:shape id="Freeform 76" o:spid="_x0000_s1097" style="position:absolute;left:75025;top:48021;width:3254;height:4890;visibility:visible;mso-wrap-style:square;v-text-anchor:top" coordsize="196,28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jbqMQA&#10;AADbAAAADwAAAGRycy9kb3ducmV2LnhtbESPQWuDQBSE74H+h+UVeotrerDBZhOC1DSHQon2Bzzc&#10;V7Vx34q7UZNf3y0Uchxm5htms5tNJ0YaXGtZwSqKQRBXVrdcK/gq8+UahPPIGjvLpOBKDnbbh8UG&#10;U20nPtFY+FoECLsUFTTe96mUrmrIoItsTxy8bzsY9EEOtdQDTgFuOvkcx4k02HJYaLCnrKHqXFyM&#10;gsPnnqe3JM4zXYy36vhenvDjR6mnx3n/CsLT7O/h//ZRK3hJ4O9L+AFy+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F426jEAAAA2wAAAA8AAAAAAAAAAAAAAAAAmAIAAGRycy9k&#10;b3ducmV2LnhtbFBLBQYAAAAABAAEAPUAAACJAwAAAAA=&#10;" adj="0,,0" path="m3,111r,22l,143r12,22l20,175r6,12l31,199r10,12l47,222r6,12l67,247r9,4l84,261r13,14l114,279r15,4l154,283r19,-8l192,268r3,-11l182,234r,-27l154,183r19,-14l170,149r-2,-10l160,135r-20,-8l129,119r-2,-12l127,99,158,67,119,42,100,28,90,27,77,20,69,15r-7,l54,10,42,,28,,23,8,12,12,11,27,8,33,6,43r,12l8,65r4,10l14,86r-3,5l11,103r-8,8e" filled="f" strokecolor="windowText" strokeweight="1pt">
              <v:stroke joinstyle="round" endcap="round"/>
              <v:formulas/>
              <v:path arrowok="t" o:connecttype="custom" o:connectlocs="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0,0,0,0,0,0,0,0,0" textboxrect="0,0,196,284"/>
            </v:shape>
            <v:shape id="Freeform 77" o:spid="_x0000_s1098" style="position:absolute;left:61023;top:56229;width:4064;height:6763;visibility:visible;mso-wrap-style:square;v-text-anchor:top" coordsize="245,39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t3G8QA&#10;AADbAAAADwAAAGRycy9kb3ducmV2LnhtbESPT2vCQBTE7wW/w/KE3urGHjREVxG1YEGhVfH8yL78&#10;wezbmN1o9NO7QqHHYWZ+w0znnanElRpXWlYwHEQgiFOrS84VHA9fHzEI55E1VpZJwZ0czGe9tykm&#10;2t74l657n4sAYZeggsL7OpHSpQUZdANbEwcvs41BH2STS93gLcBNJT+jaCQNlhwWCqxpWVB63rdG&#10;gV3ZbDf6Oa2y9ePSbuJ8+121sVLv/W4xAeGp8//hv/ZGKxiP4fUl/AA5e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5bdxvEAAAA2wAAAA8AAAAAAAAAAAAAAAAAmAIAAGRycy9k&#10;b3ducmV2LnhtbFBLBQYAAAAABAAEAPUAAACJAwAAAAA=&#10;" adj="0,,0" path="m,384r4,3l172,392,244,255,243,114,208,87,194,67,176,52,137,34r-4,-7l104,24,71,27,60,30,36,2,27,,,384e" filled="f" strokecolor="windowText" strokeweight="1pt">
              <v:stroke joinstyle="round" endcap="round"/>
              <v:formulas/>
              <v:path arrowok="t" o:connecttype="custom" o:connectlocs="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0,2147483646" o:connectangles="0,0,0,0,0,0,0,0,0,0,0,0,0,0,0,0" textboxrect="0,0,245,393"/>
            </v:shape>
            <v:shape id="Freeform 78" o:spid="_x0000_s1099" style="position:absolute;left:61023;top:56229;width:4064;height:6763;visibility:visible;mso-wrap-style:square;v-text-anchor:top" coordsize="245,39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8TjacEA&#10;AADbAAAADwAAAGRycy9kb3ducmV2LnhtbERPy4rCMBTdC/5DuMLsNJ1ZaKlGkdEBBxTUGVxfmtsH&#10;Nje1SbX69WYhuDyc92zRmUpcqXGlZQWfowgEcWp1ybmC/7+fYQzCeWSNlWVScCcHi3m/N8NE2xsf&#10;6Hr0uQgh7BJUUHhfJ1K6tCCDbmRr4sBltjHoA2xyqRu8hXBTya8oGkuDJYeGAmv6Lig9H1ujwK5s&#10;thvvT6ts/bi0mzjf/lZtrNTHoFtOQXjq/Fv8cm+0gkkYG76EHyDn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E42nBAAAA2wAAAA8AAAAAAAAAAAAAAAAAmAIAAGRycy9kb3du&#10;cmV2LnhtbFBLBQYAAAAABAAEAPUAAACGAwAAAAA=&#10;" adj="0,,0" path="m,384r4,3l172,392,244,255,243,114,208,87,194,67,176,52,137,34r-4,-7l104,24,71,27,60,30,36,2,27,,,384e" filled="f" strokecolor="windowText" strokeweight="1pt">
              <v:stroke joinstyle="round" endcap="round"/>
              <v:formulas/>
              <v:path arrowok="t" o:connecttype="custom" o:connectlocs="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0,2147483646" o:connectangles="0,0,0,0,0,0,0,0,0,0,0,0,0,0,0,0" textboxrect="0,0,245,393"/>
            </v:shape>
            <v:shape id="Freeform 79" o:spid="_x0000_s1100" style="position:absolute;left:48831;top:55133;width:5953;height:8001;visibility:visible;mso-wrap-style:square;v-text-anchor:top" coordsize="359,46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PlJcAA&#10;AADbAAAADwAAAGRycy9kb3ducmV2LnhtbESPQYvCMBSE7wv+h/AEb2uqB12rUURY8WoV8fhonk2x&#10;eQlN1lZ/vVlY2OMwM98wq01vG/GgNtSOFUzGGQji0umaKwXn0/fnF4gQkTU2jknBkwJs1oOPFeba&#10;dXykRxErkSAcclRgYvS5lKE0ZDGMnSdO3s21FmOSbSV1i12C20ZOs2wmLdacFgx62hkq78WPVXAx&#10;r3npUdZT7/W2uxYZNvu7UqNhv12CiNTH//Bf+6AVzBfw+yX9ALl+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OPlJcAAAADbAAAADwAAAAAAAAAAAAAAAACYAgAAZHJzL2Rvd25y&#10;ZXYueG1sUEsFBgAAAAAEAAQA9QAAAIUDAAAAAA==&#10;" adj="0,,0" path="m94,29r27,25l142,46r21,-1l200,55r5,23l205,86r8,8l242,81r17,5l265,102,282,90r9,-9l301,71r-2,15l300,107r,30l290,138r6,8l358,206r-18,l340,221r9,16l333,253r18,23l337,292r20,34l337,341r-12,12l321,370r-5,29l305,417r-8,20l296,450,,463,76,,94,29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0;2147483646,2147483646" o:connectangles="0,0,0,0,0,0,0,0,0,0,0,0,0,0,0,0,0,0,0,0,0,0,0,0,0,0,0,0,0,0,0,0,0,0,0,0,0" textboxrect="0,0,359,464"/>
            </v:shape>
            <v:shape id="Freeform 80" o:spid="_x0000_s1101" style="position:absolute;left:48831;top:55133;width:5953;height:8001;visibility:visible;mso-wrap-style:square;v-text-anchor:top" coordsize="359,46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w8n70A&#10;AADbAAAADwAAAGRycy9kb3ducmV2LnhtbERPTYvCMBC9L/gfwgh701QPrlRTEUHxandZPA7N2JQ2&#10;k9BEW/31m4Owx8f73u5G24kH9aFxrGAxz0AQV043XCv4+T7O1iBCRNbYOSYFTwqwKyYfW8y1G/hC&#10;jzLWIoVwyFGBidHnUobKkMUwd544cTfXW4wJ9rXUPQ4p3HZymWUrabHh1GDQ08FQ1ZZ3q+DXvL4q&#10;j7JZeq/3w7XMsDu1Sn1Ox/0GRKQx/ovf7rNWsE7r05f0A2TxB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hAw8n70AAADbAAAADwAAAAAAAAAAAAAAAACYAgAAZHJzL2Rvd25yZXYu&#10;eG1sUEsFBgAAAAAEAAQA9QAAAIIDAAAAAA==&#10;" adj="0,,0" path="m94,29r27,25l142,46r21,-1l200,55r5,23l205,86r8,8l242,81r17,5l265,102,282,90r9,-9l301,71r-2,15l300,107r,30l290,138r6,8l358,206r-18,l340,221r9,16l333,253r18,23l337,292r20,34l337,341r-12,12l321,370r-5,29l305,417r-8,20l296,450,,463,76,,94,29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0;2147483646,2147483646" o:connectangles="0,0,0,0,0,0,0,0,0,0,0,0,0,0,0,0,0,0,0,0,0,0,0,0,0,0,0,0,0,0,0,0,0,0,0,0,0" textboxrect="0,0,359,464"/>
            </v:shape>
            <v:shape id="Freeform 81" o:spid="_x0000_s1102" style="position:absolute;left:52149;top:52911;width:4635;height:7858;visibility:visible;mso-wrap-style:square;v-text-anchor:top" coordsize="280,45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Gf8QA&#10;AADbAAAADwAAAGRycy9kb3ducmV2LnhtbESPUUvDMBSF3wf+h3AF37a0KqPWpUOFQQUZbPoDLsm1&#10;KTY3JcnW6q83grDHwznnO5zNdnaDOFOIvWcF5aoAQay96blT8PG+W1YgYkI2OHgmBd8UYdtcLTZY&#10;Gz/xgc7H1IkM4VijApvSWEsZtSWHceVH4ux9+uAwZRk6aQJOGe4GeVsUa+mw57xgcaQXS/rreHIK&#10;1qe3qt29/tjp7mE/mzHo+/ZZK3VzPT89gkg0p0v4v90aBVUJf1/yD5D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vqBn/EAAAA2wAAAA8AAAAAAAAAAAAAAAAAmAIAAGRycy9k&#10;b3ducmV2LnhtbFBLBQYAAAAABAAEAPUAAACJAwAAAAA=&#10;" adj="0,,0" path="m,184r4,29l14,223,39,211r18,6l63,234,95,211r4,-12l97,267r-7,4l115,297r33,31l158,336r-19,l139,349r7,18l133,379r15,29l137,424r17,32l187,421r19,-31l237,328r15,-42l267,195r12,-58l260,117,249,104,236,89,213,70,188,80,169,70r-3,l161,58r-5,-7l139,36r-6,-9l130,3r,-3l110,,99,11r-9,8l69,11,46,32r-3,4l35,62,,184e" filled="f" strokecolor="windowText" strokeweight="1pt">
              <v:stroke joinstyle="round" endcap="round"/>
              <v:formulas/>
              <v:path arrowok="t" o:connecttype="custom" o:connectlocs="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2147483646,2147483646;2147483646,2147483646;2147483646,2147483646;2147483646,2147483646;2147483646,2147483646;2147483646,2147483646;0,2147483646" o:connectangles="0,0,0,0,0,0,0,0,0,0,0,0,0,0,0,0,0,0,0,0,0,0,0,0,0,0,0,0,0,0,0,0,0,0,0,0,0,0,0,0,0,0,0,0,0,0,0" textboxrect="0,0,280,457"/>
            </v:shape>
            <v:shape id="Freeform 82" o:spid="_x0000_s1103" style="position:absolute;left:52149;top:52911;width:4635;height:7858;visibility:visible;mso-wrap-style:square;v-text-anchor:top" coordsize="280,45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YCMQA&#10;AADbAAAADwAAAGRycy9kb3ducmV2LnhtbESPUUvDMBSF3wX/Q7iCby51jlHr0qLCoIIIm/6AS3Jt&#10;is1NSbK12683A8HHwznnO5xNM7tBHCnE3rOC+0UBglh703On4Otze1eCiAnZ4OCZFJwoQlNfX22w&#10;Mn7iHR33qRMZwrFCBTalsZIyaksO48KPxNn79sFhyjJ00gScMtwNclkUa+mw57xgcaRXS/pnf3AK&#10;1of3st2+ne308PgxmzHoVfuilbq9mZ+fQCSa03/4r90aBeUSLl/yD5D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4mAjEAAAA2wAAAA8AAAAAAAAAAAAAAAAAmAIAAGRycy9k&#10;b3ducmV2LnhtbFBLBQYAAAAABAAEAPUAAACJAwAAAAA=&#10;" adj="0,,0" path="m,184r4,29l14,223,39,211r18,6l63,234,95,211r4,-12l97,267r-7,4l115,297r33,31l158,336r-19,l139,349r7,18l133,379r15,29l137,424r17,32l187,421r19,-31l237,328r15,-42l267,195r12,-58l260,117,249,104,236,89,213,70,188,80,169,70r-3,l161,58r-5,-7l139,36r-6,-9l130,3r,-3l110,,99,11r-9,8l69,11,46,32r-3,4l35,62,,184e" filled="f" strokecolor="windowText" strokeweight="1pt">
              <v:stroke joinstyle="round" endcap="round"/>
              <v:formulas/>
              <v:path arrowok="t" o:connecttype="custom" o:connectlocs="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2147483646,2147483646;2147483646,2147483646;2147483646,2147483646;2147483646,2147483646;2147483646,2147483646;2147483646,2147483646;0,2147483646" o:connectangles="0,0,0,0,0,0,0,0,0,0,0,0,0,0,0,0,0,0,0,0,0,0,0,0,0,0,0,0,0,0,0,0,0,0,0,0,0,0,0,0,0,0,0,0,0,0,0" textboxrect="0,0,280,457"/>
            </v:shape>
            <v:shape id="Freeform 83" o:spid="_x0000_s1104" style="position:absolute;left:54308;top:50863;width:4842;height:4445;visibility:visible;mso-wrap-style:square;v-text-anchor:top" coordsize="292,25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LiWcUA&#10;AADbAAAADwAAAGRycy9kb3ducmV2LnhtbESPT2vCQBTE70K/w/IKvekmLfgndZVSEUV7qRW8PrPP&#10;bDD7NmZXE799tyD0OMzMb5jpvLOVuFHjS8cK0kECgjh3uuRCwf5n2R+D8AFZY+WYFNzJw3z21Jti&#10;pl3L33TbhUJECPsMFZgQ6kxKnxuy6AeuJo7eyTUWQ5RNIXWDbYTbSr4myVBaLDkuGKzp01B+3l2t&#10;gstqm44mJ90e0/PXdqMX3fJQGKVenruPdxCBuvAffrTXWsH4Df6+xB8gZ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MuJZxQAAANsAAAAPAAAAAAAAAAAAAAAAAJgCAABkcnMv&#10;ZG93bnJldi54bWxQSwUGAAAAAAQABAD1AAAAigMAAAAA&#10;" adj="0,,0" path="m59,l53,r7,43l30,80,15,105,,121r2,23l18,166r14,11l33,189r27,16l87,193r24,21l129,235r19,22l199,248r15,-13l258,236r33,-1l291,146r,-60l286,22,231,63r-22,5l194,79,182,68,172,67r-6,-7l149,48,129,37,114,51r-8,4l82,30,72,11,65,3,59,e" filled="f" strokecolor="windowText" strokeweight="1pt">
              <v:stroke joinstyle="round" endcap="round"/>
              <v:formulas/>
              <v:path arrowok="t" o:connecttype="custom" o:connectlocs="2147483646,0;2147483646,0;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 o:connectangles="0,0,0,0,0,0,0,0,0,0,0,0,0,0,0,0,0,0,0,0,0,0,0,0,0,0,0,0,0,0,0,0,0,0,0,0" textboxrect="0,0,292,258"/>
            </v:shape>
            <v:shape id="Freeform 84" o:spid="_x0000_s1105" style="position:absolute;left:54308;top:50863;width:4842;height:4445;visibility:visible;mso-wrap-style:square;v-text-anchor:top" coordsize="292,25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t6LcUA&#10;AADbAAAADwAAAGRycy9kb3ducmV2LnhtbESPT2vCQBTE70K/w/IKvekmpfgndZVSEUV7qRW8PrPP&#10;bDD7NmZXE799tyD0OMzMb5jpvLOVuFHjS8cK0kECgjh3uuRCwf5n2R+D8AFZY+WYFNzJw3z21Jti&#10;pl3L33TbhUJECPsMFZgQ6kxKnxuy6AeuJo7eyTUWQ5RNIXWDbYTbSr4myVBaLDkuGKzp01B+3l2t&#10;gstqm44mJ90e0/PXdqMX3fJQGKVenruPdxCBuvAffrTXWsH4Df6+xB8gZ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23otxQAAANsAAAAPAAAAAAAAAAAAAAAAAJgCAABkcnMv&#10;ZG93bnJldi54bWxQSwUGAAAAAAQABAD1AAAAigMAAAAA&#10;" adj="0,,0" path="m59,l53,r7,43l30,80,15,105,,121r2,23l18,166r14,11l33,189r27,16l87,193r24,21l129,235r19,22l199,248r15,-13l258,236r33,-1l291,146r,-60l286,22,231,63r-22,5l194,79,182,68,172,67r-6,-7l149,48,129,37,114,51r-8,4l82,30,72,11,65,3,59,e" filled="f" strokecolor="windowText" strokeweight="1pt">
              <v:stroke joinstyle="round" endcap="round"/>
              <v:formulas/>
              <v:path arrowok="t" o:connecttype="custom" o:connectlocs="2147483646,0;2147483646,0;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 o:connectangles="0,0,0,0,0,0,0,0,0,0,0,0,0,0,0,0,0,0,0,0,0,0,0,0,0,0,0,0,0,0,0,0,0,0,0,0" textboxrect="0,0,292,258"/>
            </v:shape>
            <v:shape id="Freeform 85" o:spid="_x0000_s1106" style="position:absolute;left:50831;top:48688;width:4509;height:4890;visibility:visible;mso-wrap-style:square;v-text-anchor:top" coordsize="272,28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64CMQA&#10;AADbAAAADwAAAGRycy9kb3ducmV2LnhtbESPQWvCQBSE7wX/w/IEL0U3CpUQs4qIhYIn0xY8PrLP&#10;bDD7NmZXTfz13UKhx2FmvmHyTW8bcafO144VzGcJCOLS6ZorBV+f79MUhA/IGhvHpGAgD5v16CXH&#10;TLsHH+lehEpECPsMFZgQ2kxKXxqy6GeuJY7e2XUWQ5RdJXWHjwi3jVwkyVJarDkuGGxpZ6i8FDer&#10;YHlobsmpdYX2389+P+x3x+vroNRk3G9XIAL14T/81/7QCtI3+P0Sf4B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b+uAjEAAAA2wAAAA8AAAAAAAAAAAAAAAAAmAIAAGRycy9k&#10;b3ducmV2LnhtbFBLBQYAAAAABAAEAPUAAACJAwAAAAA=&#10;" adj="0,,0" path="m263,126r8,45l237,210r-13,21l204,250r-10,l178,265r-7,6l160,262r-9,-2l129,279r,4l114,274,98,255,78,235,59,218,27,151,,90,2,88,2,78,29,64,44,51,52,41r8,-2l81,31,87,r23,l118,7,137,r23,35l184,64r24,24l218,99r12,11l245,110r5,8l254,122r9,4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0;2147483646,0;2147483646,2147483646;2147483646,0;2147483646,2147483646;2147483646,2147483646;2147483646,2147483646;2147483646,2147483646;2147483646,2147483646;2147483646,2147483646;2147483646,2147483646;2147483646,2147483646;2147483646,2147483646" o:connectangles="0,0,0,0,0,0,0,0,0,0,0,0,0,0,0,0,0,0,0,0,0,0,0,0,0,0,0,0,0,0,0,0,0,0,0,0,0,0" textboxrect="0,0,272,284"/>
            </v:shape>
            <v:shape id="Freeform 86" o:spid="_x0000_s1107" style="position:absolute;left:50831;top:48688;width:4509;height:4890;visibility:visible;mso-wrap-style:square;v-text-anchor:top" coordsize="272,28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wmf8MA&#10;AADbAAAADwAAAGRycy9kb3ducmV2LnhtbESPQYvCMBSE78L+h/AWvMiauociXdMioiDsyaqwx0fz&#10;ti02L7WJ2vrrjSB4HGbmG2aR9aYRV+pcbVnBbBqBIC6srrlUcNhvvuYgnEfW2FgmBQM5yNKP0QIT&#10;bW+8o2vuSxEg7BJUUHnfJlK6oiKDbmpb4uD9286gD7Irpe7wFuCmkd9RFEuDNYeFCltaVVSc8otR&#10;EP82l+ivtbl2x3u/Htar3XkyKDX+7Jc/IDz1/h1+tbdawTyG55fwA2T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iwmf8MAAADbAAAADwAAAAAAAAAAAAAAAACYAgAAZHJzL2Rv&#10;d25yZXYueG1sUEsFBgAAAAAEAAQA9QAAAIgDAAAAAA==&#10;" adj="0,,0" path="m263,126r8,45l237,210r-13,21l204,250r-10,l178,265r-7,6l160,262r-9,-2l129,279r,4l114,274,98,255,78,235,59,218,27,151,,90,2,88,2,78,29,64,44,51,52,41r8,-2l81,31,87,r23,l118,7,137,r23,35l184,64r24,24l218,99r12,11l245,110r5,8l254,122r9,4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0;2147483646,0;2147483646,2147483646;2147483646,0;2147483646,2147483646;2147483646,2147483646;2147483646,2147483646;2147483646,2147483646;2147483646,2147483646;2147483646,2147483646;2147483646,2147483646;2147483646,2147483646;2147483646,2147483646" o:connectangles="0,0,0,0,0,0,0,0,0,0,0,0,0,0,0,0,0,0,0,0,0,0,0,0,0,0,0,0,0,0,0,0,0,0,0,0,0,0" textboxrect="0,0,272,284"/>
            </v:shape>
            <v:shape id="Freeform 87" o:spid="_x0000_s1108" style="position:absolute;left:59086;top:52149;width:4763;height:4635;visibility:visible;mso-wrap-style:square;v-text-anchor:top" coordsize="288,26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EPK8MA&#10;AADbAAAADwAAAGRycy9kb3ducmV2LnhtbESPQWvCQBSE74X+h+UVetONLW0lukoqWvQkWsHrM/tM&#10;gtm3cXc18d+7BaHHYWa+YcbTztTiSs5XlhUM+gkI4tzqigsFu99FbwjCB2SNtWVScCMP08nz0xhT&#10;bVve0HUbChEh7FNUUIbQpFL6vCSDvm8b4ugdrTMYonSF1A7bCDe1fEuST2mw4rhQYkOzkvLT9mIU&#10;ZIef973bzdZn//FN2Xwlk9ZIpV5fumwEIlAX/sOP9lIrGH7B35f4A+Tk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EPK8MAAADbAAAADwAAAAAAAAAAAAAAAACYAgAAZHJzL2Rv&#10;d25yZXYueG1sUEsFBgAAAAAEAAQA9QAAAIgDAAAAAA==&#10;" adj="0,,0" path="m2,156r7,16l34,203r28,27l76,240r33,-12l123,216r22,20l155,244r22,24l189,264r12,l221,260r-3,-28l218,192,207,160r,-27l218,118r28,-8l253,103,287,91,,,2,152r,4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0;2147483646,2147483646;2147483646,2147483646" o:connectangles="0,0,0,0,0,0,0,0,0,0,0,0,0,0,0,0,0,0,0,0,0,0,0,0" textboxrect="0,0,288,269"/>
            </v:shape>
            <v:shape id="Freeform 88" o:spid="_x0000_s1109" style="position:absolute;left:59086;top:52149;width:4763;height:4635;visibility:visible;mso-wrap-style:square;v-text-anchor:top" coordsize="288,26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36bWcEA&#10;AADbAAAADwAAAGRycy9kb3ducmV2LnhtbERPz2vCMBS+D/Y/hCfsNlM3FKlNpRMd7iR2wq7P5tkW&#10;m5cuyWz33y+HgceP73e2Hk0nbuR8a1nBbJqAIK6sbrlWcPrcPS9B+ICssbNMCn7Jwzp/fMgw1Xbg&#10;I93KUIsYwj5FBU0IfSqlrxoy6Ke2J47cxTqDIUJXS+1wiOGmky9JspAGW44NDfa0aai6lj9GQXF+&#10;f/1yp83h28/fqNh+yGQwUqmnyVisQAQaw138795rBcs4Nn6JP0Dm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N+m1nBAAAA2wAAAA8AAAAAAAAAAAAAAAAAmAIAAGRycy9kb3du&#10;cmV2LnhtbFBLBQYAAAAABAAEAPUAAACGAwAAAAA=&#10;" adj="0,,0" path="m2,156r7,16l34,203r28,27l76,240r33,-12l123,216r22,20l155,244r22,24l189,264r12,l221,260r-3,-28l218,192,207,160r,-27l218,118r28,-8l253,103,287,91,,,2,152r,4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0;2147483646,2147483646;2147483646,2147483646" o:connectangles="0,0,0,0,0,0,0,0,0,0,0,0,0,0,0,0,0,0,0,0,0,0,0,0" textboxrect="0,0,288,269"/>
            </v:shape>
            <v:shape id="Freeform 89" o:spid="_x0000_s1110" style="position:absolute;left:59039;top:49450;width:6254;height:4271;visibility:visible;mso-wrap-style:square;v-text-anchor:top" coordsize="378,24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0Xj3sMA&#10;AADbAAAADwAAAGRycy9kb3ducmV2LnhtbESPy27CMBBF90j9B2sqsQOnLFAIGNQHSCxaRHmth3iI&#10;o8bjELuQ/j1GQury6j6O7mTW2kpcqPGlYwUv/QQEce50yYWC3XbRS0H4gKyxckwK/sjDbPrUmWCm&#10;3ZW/6bIJhYgj7DNUYEKoMyl9bsii77uaOHon11gMUTaF1A1e47it5CBJhtJiyZFgsKZ3Q/nP5tdG&#10;yPrruPr8mOdmX6wOVbrFQXg7K9V9bl/HIAK14T/8aC+1gnQE9y/xB8jp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0Xj3sMAAADbAAAADwAAAAAAAAAAAAAAAACYAgAAZHJzL2Rv&#10;d25yZXYueG1sUEsFBgAAAAAEAAQA9QAAAIgDAAAAAA==&#10;" adj="0,,0" path="m3,125r1,15l4,156r283,91l336,227r28,-36l377,191,357,170r-2,-15l336,172r-8,-4l328,155r-11,8l310,172r-17,11l285,179r-8,-7l270,168r-4,-5l264,156r,-7l262,146r2,-3l270,137r,-6l245,131r-5,-5l232,121r-8,-2l224,71,237,60,228,34,207,20,195,13,146,6,128,,99,32,80,48,69,44,60,24,34,39,16,51,8,86,5,94,,107r3,18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0,2147483646;2147483646,2147483646" o:connectangles="0,0,0,0,0,0,0,0,0,0,0,0,0,0,0,0,0,0,0,0,0,0,0,0,0,0,0,0,0,0,0,0,0,0,0,0,0,0,0,0,0,0,0,0,0,0" textboxrect="0,0,378,248"/>
            </v:shape>
            <v:shape id="Freeform 90" o:spid="_x0000_s1111" style="position:absolute;left:59039;top:49450;width:6254;height:4271;visibility:visible;mso-wrap-style:square;v-text-anchor:top" coordsize="378,24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bcnsEA&#10;AADbAAAADwAAAGRycy9kb3ducmV2LnhtbERPTU8CMRC9k/gfmjHhBl04EFwoRFQSD0oElPOwHbcb&#10;t9NlW2H598zBxOPL+54vO1+rM7WxCmxgNMxAERfBVlwa+NyvB1NQMSFbrAOTgStFWC7uenPMbbjw&#10;ls67VCoJ4ZijAZdSk2sdC0ce4zA0xMJ9h9ZjEtiW2rZ4kXBf63GWTbTHiqXBYUNPjoqf3a+Xko/3&#10;4+bt+aVwX+XmUE/3OE6rkzH9++5xBipRl/7Ff+5Xa+BB1ssX+QF6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m3J7BAAAA2wAAAA8AAAAAAAAAAAAAAAAAmAIAAGRycy9kb3du&#10;cmV2LnhtbFBLBQYAAAAABAAEAPUAAACGAwAAAAA=&#10;" adj="0,,0" path="m3,125r1,15l4,156r283,91l336,227r28,-36l377,191,357,170r-2,-15l336,172r-8,-4l328,155r-11,8l310,172r-17,11l285,179r-8,-7l270,168r-4,-5l264,156r,-7l262,146r2,-3l270,137r,-6l245,131r-5,-5l232,121r-8,-2l224,71,237,60,228,34,207,20,195,13,146,6,128,,99,32,80,48,69,44,60,24,34,39,16,51,8,86,5,94,,107r3,18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0,2147483646;2147483646,2147483646" o:connectangles="0,0,0,0,0,0,0,0,0,0,0,0,0,0,0,0,0,0,0,0,0,0,0,0,0,0,0,0,0,0,0,0,0,0,0,0,0,0,0,0,0,0,0,0,0,0" textboxrect="0,0,378,248"/>
            </v:shape>
            <v:shape id="Freeform 91" o:spid="_x0000_s1112" style="position:absolute;left:70231;top:52911;width:5334;height:4334;visibility:visible;mso-wrap-style:square;v-text-anchor:top" coordsize="322,25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VLqMMA&#10;AADbAAAADwAAAGRycy9kb3ducmV2LnhtbESPT4vCMBTE78J+h/AW9qZpZfFP1yiLIHoSq168PZq3&#10;Td3mpTRR67c3guBxmJnfMLNFZ2txpdZXjhWkgwQEceF0xaWC42HVn4DwAVlj7ZgU3MnDYv7Rm2Gm&#10;3Y1zuu5DKSKEfYYKTAhNJqUvDFn0A9cQR+/PtRZDlG0pdYu3CLe1HCbJSFqsOC4YbGhpqPjfX6yC&#10;ZHzani/n73W6MnqyM/mwlLlV6uuz+/0BEagL7/CrvdEKpik8v8QfIO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hVLqMMAAADbAAAADwAAAAAAAAAAAAAAAACYAgAAZHJzL2Rv&#10;d25yZXYueG1sUEsFBgAAAAAEAAQA9QAAAIgDAAAAAA==&#10;" adj="0,,0" path="m15,100l,116r16,7l43,147r14,4l72,153r32,12l116,171r4,30l121,225r8,26l190,214r16,-18l220,186r17,-2l286,165r3,-18l301,123r7,-8l316,104r5,-9l321,77r-1,-2l320,59,304,41,295,28,276,50,264,64,246,75,232,55,216,45,204,28,190,23r-20,l155,19,144,16r-6,-5l134,2,128,,112,,95,11r-7,8l80,31,76,43,61,53,44,66,30,83,15,100e" filled="f" strokecolor="windowText" strokeweight="1pt">
              <v:stroke joinstyle="round" endcap="round"/>
              <v:formulas/>
              <v:path arrowok="t" o:connecttype="custom" o:connectlocs="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2147483646,2147483646;2147483646,2147483646;2147483646,2147483646;2147483646,2147483646;2147483646,2147483646;2147483646,2147483646;2147483646,2147483646;2147483646,2147483646" o:connectangles="0,0,0,0,0,0,0,0,0,0,0,0,0,0,0,0,0,0,0,0,0,0,0,0,0,0,0,0,0,0,0,0,0,0,0,0,0,0,0,0,0,0,0,0,0,0,0,0" textboxrect="0,0,322,252"/>
            </v:shape>
            <v:shape id="Freeform 92" o:spid="_x0000_s1113" style="position:absolute;left:70231;top:52911;width:5334;height:4334;visibility:visible;mso-wrap-style:square;v-text-anchor:top" coordsize="322,25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V38MA&#10;AADbAAAADwAAAGRycy9kb3ducmV2LnhtbESPT4vCMBTE78J+h/AW9qapZfFP1yiLIHoSq168PZq3&#10;Td3mpTRR67c3guBxmJnfMLNFZ2txpdZXjhUMBwkI4sLpiksFx8OqPwHhA7LG2jEpuJOHxfyjN8NM&#10;uxvndN2HUkQI+wwVmBCaTEpfGLLoB64hjt6fay2GKNtS6hZvEW5rmSbJSFqsOC4YbGhpqPjfX6yC&#10;ZHzani/n7/VwZfRkZ/K0lLlV6uuz+/0BEagL7/CrvdEKpik8v8QfIO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sfV38MAAADbAAAADwAAAAAAAAAAAAAAAACYAgAAZHJzL2Rv&#10;d25yZXYueG1sUEsFBgAAAAAEAAQA9QAAAIgDAAAAAA==&#10;" adj="0,,0" path="m15,100l,116r16,7l43,147r14,4l72,153r32,12l116,171r4,30l121,225r8,26l190,214r16,-18l220,186r17,-2l286,165r3,-18l301,123r7,-8l316,104r5,-9l321,77r-1,-2l320,59,304,41,295,28,276,50,264,64,246,75,232,55,216,45,204,28,190,23r-20,l155,19,144,16r-6,-5l134,2,128,,112,,95,11r-7,8l80,31,76,43,61,53,44,66,30,83,15,100e" filled="f" strokecolor="windowText" strokeweight="1pt">
              <v:stroke joinstyle="round" endcap="round"/>
              <v:formulas/>
              <v:path arrowok="t" o:connecttype="custom" o:connectlocs="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2147483646,2147483646;2147483646,2147483646;2147483646,2147483646;2147483646,2147483646;2147483646,2147483646;2147483646,2147483646;2147483646,2147483646;2147483646,2147483646" o:connectangles="0,0,0,0,0,0,0,0,0,0,0,0,0,0,0,0,0,0,0,0,0,0,0,0,0,0,0,0,0,0,0,0,0,0,0,0,0,0,0,0,0,0,0,0,0,0,0,0" textboxrect="0,0,322,252"/>
            </v:shape>
            <v:shape id="Freeform 93" o:spid="_x0000_s1114" style="position:absolute;left:72294;top:54641;width:5461;height:6811;visibility:visible;mso-wrap-style:square;v-text-anchor:top" coordsize="330,39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m0SMUA&#10;AADbAAAADwAAAGRycy9kb3ducmV2LnhtbESPT2vCQBTE74V+h+UVetNNLZQaXUXqn+pFMdpDb4/s&#10;azY0+zZk1yR+e7cg9DjMzG+Y6by3lWip8aVjBS/DBARx7nTJhYLzaT14B+EDssbKMSm4kof57PFh&#10;iql2HR+pzUIhIoR9igpMCHUqpc8NWfRDVxNH78c1FkOUTSF1g12E20qOkuRNWiw5Lhis6cNQ/ptd&#10;rILF5vO7WO32pt18XbKuXx46DK1Sz0/9YgIiUB/+w/f2VisYv8Lfl/gD5O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GbRIxQAAANsAAAAPAAAAAAAAAAAAAAAAAJgCAABkcnMv&#10;ZG93bnJldi54bWxQSwUGAAAAAAQABAD1AAAAigMAAAAA&#10;" adj="0,,0" path="m80,97l97,84r18,-3l160,63r5,-14l172,33r4,-15l192,r23,39l240,60r32,31l298,122r31,29l329,156r-34,10l279,175r-24,-8l24,395,4,383,,363,24,329r,-14l58,287r-3,-7l54,266,76,223r3,-25l80,175,76,149,67,110,80,97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 o:connectangles="0,0,0,0,0,0,0,0,0,0,0,0,0,0,0,0,0,0,0,0,0,0,0,0,0,0,0,0,0,0,0" textboxrect="0,0,330,396"/>
            </v:shape>
            <v:shape id="Freeform 94" o:spid="_x0000_s1115" style="position:absolute;left:72294;top:54641;width:5461;height:6811;visibility:visible;mso-wrap-style:square;v-text-anchor:top" coordsize="330,39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PAsPMUA&#10;AADbAAAADwAAAGRycy9kb3ducmV2LnhtbESPT2vCQBTE74V+h+UVetNNpZQaXUXqn+pFMdpDb4/s&#10;azY0+zZk1yR+e7cg9DjMzG+Y6by3lWip8aVjBS/DBARx7nTJhYLzaT14B+EDssbKMSm4kof57PFh&#10;iql2HR+pzUIhIoR9igpMCHUqpc8NWfRDVxNH78c1FkOUTSF1g12E20qOkuRNWiw5Lhis6cNQ/ptd&#10;rILF5vO7WO32pt18XbKuXx46DK1Sz0/9YgIiUB/+w/f2VisYv8Lfl/gD5O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8Cw8xQAAANsAAAAPAAAAAAAAAAAAAAAAAJgCAABkcnMv&#10;ZG93bnJldi54bWxQSwUGAAAAAAQABAD1AAAAigMAAAAA&#10;" adj="0,,0" path="m80,97l97,84r18,-3l160,63r5,-14l172,33r4,-15l192,r23,39l240,60r32,31l298,122r31,29l329,156r-34,10l279,175r-24,-8l24,395,4,383,,363,24,329r,-14l58,287r-3,-7l54,266,76,223r3,-25l80,175,76,149,67,110,80,97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 o:connectangles="0,0,0,0,0,0,0,0,0,0,0,0,0,0,0,0,0,0,0,0,0,0,0,0,0,0,0,0,0,0,0" textboxrect="0,0,330,396"/>
            </v:shape>
            <v:shape id="Freeform 95" o:spid="_x0000_s1116" style="position:absolute;left:39846;top:58975;width:4540;height:4080;visibility:visible;mso-wrap-style:square;v-text-anchor:top" coordsize="274,2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gbmcQA&#10;AADbAAAADwAAAGRycy9kb3ducmV2LnhtbESPUWsCMRCE3wv9D2ELvkjdU7DYq1FKRSxCLVV/wHLZ&#10;XtJeNscl6vXfNwWhj8PMfMPMl71v1Jm76IJoGI8KUCxVME5qDcfD+n4GKiYSQ00Q1vDDEZaL25s5&#10;lSZc5IPP+1SrDJFYkgabUlsixsqypzgKLUv2PkPnKWXZ1Wg6umS4b3BSFA/oyUlesNTyi+Xqe3/y&#10;GlZbxMOb2yY3G+42/ftxhVP7pfXgrn9+ApW4T//ha/vVaHicwt+X/ANw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YoG5nEAAAA2wAAAA8AAAAAAAAAAAAAAAAAmAIAAGRycy9k&#10;b3ducmV2LnhtbFBLBQYAAAAABAAEAPUAAACJAwAAAAA=&#10;" adj="0,,0" path="m23,232r206,5l273,8,221,27,197,18r-16,9l154,27,54,,45,14r7,23l30,21,23,31r-8,8l,41,,57,,88r3,22l27,151r,18l23,217r,11l23,232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0;2147483646,2147483646;2147483646,2147483646;2147483646,2147483646;2147483646,2147483646;2147483646,2147483646;0,2147483646;0,2147483646;0,2147483646;2147483646,2147483646;2147483646,2147483646;2147483646,2147483646;2147483646,2147483646;2147483646,2147483646;2147483646,2147483646" o:connectangles="0,0,0,0,0,0,0,0,0,0,0,0,0,0,0,0,0,0,0,0,0,0" textboxrect="0,0,274,238"/>
            </v:shape>
            <v:shape id="Freeform 96" o:spid="_x0000_s1117" style="position:absolute;left:39846;top:58975;width:4540;height:4080;visibility:visible;mso-wrap-style:square;v-text-anchor:top" coordsize="274,2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qF7sQA&#10;AADbAAAADwAAAGRycy9kb3ducmV2LnhtbESP3UoDMRSE7wXfIRzBG3HPKljqumkpLaIUbOnPAxw2&#10;x010c7JsYru+vREEL4eZ+Yap56Pv1ImH6IJouCtKUCxNME5aDcfD8+0UVEwkhrogrOGbI8xnlxc1&#10;VSacZcenfWpVhkisSINNqa8QY2PZUyxCz5K99zB4SlkOLZqBzhnuO7wvywl6cpIXLPW8tNx87r+8&#10;htUa8fDm1slNbzYv4/a4wgf7ofX11bh4ApV4TP/hv/ar0fA4gd8v+Qfg7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6he7EAAAA2wAAAA8AAAAAAAAAAAAAAAAAmAIAAGRycy9k&#10;b3ducmV2LnhtbFBLBQYAAAAABAAEAPUAAACJAwAAAAA=&#10;" adj="0,,0" path="m23,232r206,5l273,8,221,27,197,18r-16,9l154,27,54,,45,14r7,23l30,21,23,31r-8,8l,41,,57,,88r3,22l27,151r,18l23,217r,11l23,232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0;2147483646,2147483646;2147483646,2147483646;2147483646,2147483646;2147483646,2147483646;2147483646,2147483646;0,2147483646;0,2147483646;0,2147483646;2147483646,2147483646;2147483646,2147483646;2147483646,2147483646;2147483646,2147483646;2147483646,2147483646;2147483646,2147483646" o:connectangles="0,0,0,0,0,0,0,0,0,0,0,0,0,0,0,0,0,0,0,0,0,0" textboxrect="0,0,274,238"/>
            </v:shape>
            <v:shape id="Freeform 97" o:spid="_x0000_s1118" style="position:absolute;left:38544;top:53244;width:6525;height:6414;visibility:visible;mso-wrap-style:square;v-text-anchor:top" coordsize="393,37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AZ/8QA&#10;AADbAAAADwAAAGRycy9kb3ducmV2LnhtbESPQWsCMRSE70L/Q3gFbzVrhdpujVKKggUPrbvQ62Pz&#10;utm6eVk20Y3/3giCx2FmvmEWq2hbcaLeN44VTCcZCOLK6YZrBWWxeXoF4QOyxtYxKTiTh9XyYbTA&#10;XLuBf+i0D7VIEPY5KjAhdLmUvjJk0U9cR5y8P9dbDEn2tdQ9DgluW/mcZS/SYsNpwWBHn4aqw/5o&#10;FQx+PsTytyt2hzKuZ1/fxXRt/pUaP8aPdxCBYriHb+2tVvA2h+uX9APk8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jwGf/EAAAA2wAAAA8AAAAAAAAAAAAAAAAAmAIAAGRycy9k&#10;b3ducmV2LnhtbFBLBQYAAAAABAAEAPUAAACJAwAAAAA=&#10;" adj="0,,0" path="m23,301r58,15l108,353r22,18l122,346r8,-16l233,359r26,l275,351r24,8l351,340r4,-28l392,162,371,120,359,107,351,86,341,81,322,67,317,57,303,44,286,31,264,25,259,13,235,8,224,,206,31,193,51,177,67r-15,5l140,60,123,51,115,39,78,60r-7,7l42,90r24,20l71,126r-2,57l62,200,50,229r-2,8l28,240,12,267,,293r23,8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 o:connectangles="0,0,0,0,0,0,0,0,0,0,0,0,0,0,0,0,0,0,0,0,0,0,0,0,0,0,0,0,0,0,0,0,0,0,0,0,0,0,0,0,0,0,0,0,0" textboxrect="0,0,393,372"/>
            </v:shape>
            <v:shape id="Freeform 98" o:spid="_x0000_s1119" style="position:absolute;left:38544;top:53244;width:6525;height:6414;visibility:visible;mso-wrap-style:square;v-text-anchor:top" coordsize="393,37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nAt8IA&#10;AADbAAAADwAAAGRycy9kb3ducmV2LnhtbERPS2vCQBC+F/wPywi91Y2WFo2uEgSlhyK+Dh6H7JgE&#10;szMhu8bUX989FHr8+N6LVe9q1VHrK2ED41ECijgXW3Fh4HzavE1B+YBssRYmAz/kYbUcvCwwtfLg&#10;A3XHUKgYwj5FA2UITaq1z0ty6EfSEEfuKq3DEGFbaNviI4a7Wk+S5FM7rDg2lNjQuqT8drw7A+tu&#10;+v38KLL99Xx57t53W9lLJsa8DvtsDipQH/7Ff+4va2AWx8Yv8Qfo5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mcC3wgAAANsAAAAPAAAAAAAAAAAAAAAAAJgCAABkcnMvZG93&#10;bnJldi54bWxQSwUGAAAAAAQABAD1AAAAhwMAAAAA&#10;" adj="0,,0" path="m23,301r58,15l108,353r22,18l122,346r8,-16l233,359r26,l275,351r24,8l351,340r4,-28l392,162,371,120,359,107,351,86,341,81,322,67,317,57,303,44,286,31,264,25,259,13,235,8,224,,206,31,193,51,177,67r-15,5l140,60,123,51,115,39,78,60r-7,7l42,90r24,20l71,126r-2,57l62,200,50,229r-2,8l28,240,12,267,,293r23,8e" fillcolor="yellow"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 o:connectangles="0,0,0,0,0,0,0,0,0,0,0,0,0,0,0,0,0,0,0,0,0,0,0,0,0,0,0,0,0,0,0,0,0,0,0,0,0,0,0,0,0,0,0,0,0" textboxrect="0,0,393,372"/>
            </v:shape>
            <v:shape id="Freeform 99" o:spid="_x0000_s1120" style="position:absolute;left:34385;top:58308;width:5969;height:4858;visibility:visible;mso-wrap-style:square;v-text-anchor:top" coordsize="361,28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GQ7sQA&#10;AADbAAAADwAAAGRycy9kb3ducmV2LnhtbESP0WrCQBRE3wv+w3KFvtWN1dYkZpUiFCx9qvEDLtlr&#10;EszejdnVJH59t1DwcZiZM0y2HUwjbtS52rKC+SwCQVxYXXOp4Jh/vsQgnEfW2FgmBSM52G4mTxmm&#10;2vb8Q7eDL0WAsEtRQeV9m0rpiooMupltiYN3sp1BH2RXSt1hH+Cmka9R9C4N1hwWKmxpV1FxPlyN&#10;ggsuvu67Y+GS77dVL/fLfIzHXKnn6fCxBuFp8I/wf3uvFSQJ/H0JP0B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rhkO7EAAAA2wAAAA8AAAAAAAAAAAAAAAAAmAIAAGRycy9k&#10;b3ducmV2LnhtbFBLBQYAAAAABAAEAPUAAACJAwAAAAA=&#10;" adj="0,,0" path="m,249r6,-7l,229,,209r9,-3l17,194r,-8l21,177r18,3l45,189r12,-6l64,183r8,-3l89,171r14,l107,156r-3,-19l98,126,92,114r9,-4l119,102r7,-3l132,98r9,-3l156,92r2,-25l170,58r15,l233,10,253,r30,7l330,23r18,15l360,59r-7,8l347,74r-7,3l327,80r5,12l330,132r3,12l356,190r1,22l355,227r-3,40l352,277r-11,5l280,282r-76,-8l156,274r-30,l74,274,28,266r-4,-2l,264,,249e" filled="f" strokecolor="windowText" strokeweight="1pt">
              <v:stroke joinstyle="round" endcap="round"/>
              <v:formulas/>
              <v:path arrowok="t" o:connecttype="custom" o:connectlocs="0,2147483646;2147483646,2147483646;0,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2147483646" o:connectangles="0,0,0,0,0,0,0,0,0,0,0,0,0,0,0,0,0,0,0,0,0,0,0,0,0,0,0,0,0,0,0,0,0,0,0,0,0,0,0,0,0,0,0,0,0,0,0,0,0,0,0,0,0,0,0,0" textboxrect="0,0,361,283"/>
            </v:shape>
            <v:shape id="Freeform 100" o:spid="_x0000_s1121" style="position:absolute;left:42656;top:33797;width:5350;height:6001;visibility:visible;mso-wrap-style:square;v-text-anchor:top" coordsize="323,35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z0LsQA&#10;AADcAAAADwAAAGRycy9kb3ducmV2LnhtbESPTW/CMAyG75P2HyJP2m0kbBKaOgJim9gQtwE79GY1&#10;pq1onC4J0P17fEDiZsvvx+PpfPCdOlFMbWAL45EBRVwF13JtYbddPr2CShnZYReYLPxTgvns/m6K&#10;hQtn/qHTJtdKQjgVaKHJuS+0TlVDHtMo9MRy24foMcsaa+0iniXcd/rZmIn22LI0NNjTR0PVYXP0&#10;0vsV2+8X81e+7015XC/L3537HFv7+DAs3kBlGvJNfHWvnOAbwZdnZAI9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z89C7EAAAA3AAAAA8AAAAAAAAAAAAAAAAAmAIAAGRycy9k&#10;b3ducmV2LnhtbFBLBQYAAAAABAAEAPUAAACJAwAAAAA=&#10;" adj="0,,0" path="m107,2r66,34l212,119r101,31l309,163r13,17l299,186r-8,13l287,196r,3l282,208r-6,19l261,269r1,20l249,298r-20,10l213,302r-10,16l195,347r-12,2l165,331,67,315,9,273r5,-12l8,254,,241,18,214r13,l31,201r15,-5l55,172,76,139r3,-28l70,87,84,71,97,70,96,40r,-19l100,8,107,r,2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 o:connectangles="0,0,0,0,0,0,0,0,0,0,0,0,0,0,0,0,0,0,0,0,0,0,0,0,0,0,0,0,0,0,0,0,0,0,0,0,0,0,0,0,0" textboxrect="0,0,323,350"/>
            </v:shape>
            <v:shape id="Freeform 101" o:spid="_x0000_s1122" style="position:absolute;left:42656;top:33797;width:5350;height:6001;visibility:visible;mso-wrap-style:square;v-text-anchor:top" coordsize="323,35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BRtcUA&#10;AADcAAAADwAAAGRycy9kb3ducmV2LnhtbESPT2sCMRDF7wW/Qxiht5psC6WsRlGLbfFW/xz2NmzG&#10;3cXNZJtE3X57IwjeZnhv3u/NZNbbVpzJh8axhmykQBCXzjRcadhtVy8fIEJENtg6Jg3/FGA2HTxN&#10;MDfuwr903sRKpBAOOWqoY+xyKUNZk8Uwch1x0g7OW4xp9ZU0Hi8p3LbyVal3abHhRKixo2VN5XFz&#10;son75ZvvN/VXLA6qOK1XxX5nPjOtn4f9fAwiUh8f5vv1j0n1VQa3Z9IEcn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sFG1xQAAANwAAAAPAAAAAAAAAAAAAAAAAJgCAABkcnMv&#10;ZG93bnJldi54bWxQSwUGAAAAAAQABAD1AAAAigMAAAAA&#10;" adj="0,,0" path="m107,2r66,34l212,119r101,31l309,163r13,17l299,186r-8,13l287,196r,3l282,208r-6,19l261,269r1,20l249,298r-20,10l213,302r-10,16l195,347r-12,2l165,331,67,315,9,273r5,-12l8,254,,241,18,214r13,l31,201r15,-5l55,172,76,139r3,-28l70,87,84,71,97,70,96,40r,-19l100,8,107,r,2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 o:connectangles="0,0,0,0,0,0,0,0,0,0,0,0,0,0,0,0,0,0,0,0,0,0,0,0,0,0,0,0,0,0,0,0,0,0,0,0,0,0,0,0,0" textboxrect="0,0,323,350"/>
            </v:shape>
            <v:shape id="Freeform 102" o:spid="_x0000_s1123" style="position:absolute;left:37480;top:42799;width:7303;height:5238;visibility:visible;mso-wrap-style:square;v-text-anchor:top" coordsize="441,30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sdaMMA&#10;AADcAAAADwAAAGRycy9kb3ducmV2LnhtbERPTWvCQBC9C/0PyxR6M7sVWiS6Bik0LdQejB48Dtkx&#10;G5KdDdlV03/fLRS8zeN9zrqYXC+uNIbWs4bnTIEgrr1pudFwPLzPlyBCRDbYeyYNPxSg2DzM1pgb&#10;f+M9XavYiBTCIUcNNsYhlzLUlhyGzA/EiTv70WFMcGykGfGWwl0vF0q9SoctpwaLA71Zqrvq4jSU&#10;qlenl+rj+2u5K7vdxdimLietnx6n7QpEpCnexf/uT5PmqwX8PZMukJ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zsdaMMAAADcAAAADwAAAAAAAAAAAAAAAACYAgAAZHJzL2Rv&#10;d25yZXYueG1sUEsFBgAAAAAEAAQA9QAAAIgDAAAAAA==&#10;" adj="0,,0" path="m3,231l32,201,28,183r4,-17l50,157r,-14l79,114,82,94,92,75,118,62,130,39,157,15,161,r15,19l195,1r9,2l210,8r5,3l234,6r10,l268,59r44,15l359,63r42,34l413,78r27,15l399,161,315,130r-11,8l297,140r1,8l288,159r,24l280,183r-8,3l269,193r-9,6l255,207r-2,11l241,217r-15,5l219,231r-5,10l204,246r-4,10l185,261r-9,2l157,268r-21,12l103,304,60,280r-10,2l42,268,20,258,,234r3,-3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 o:connectangles="0,0,0,0,0,0,0,0,0,0,0,0,0,0,0,0,0,0,0,0,0,0,0,0,0,0,0,0,0,0,0,0,0,0,0,0,0,0,0,0,0,0,0,0,0,0,0,0,0,0,0,0,0,0,0,0" textboxrect="0,0,441,305"/>
            </v:shape>
            <v:shape id="Freeform 103" o:spid="_x0000_s1124" style="position:absolute;left:37480;top:42799;width:7303;height:5238;visibility:visible;mso-wrap-style:square;v-text-anchor:top" coordsize="441,30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e488IA&#10;AADcAAAADwAAAGRycy9kb3ducmV2LnhtbERPTWsCMRC9F/wPYQRvNalika1RiuAq1B669eBx2Ew3&#10;i5vJsom6/vtGELzN433OYtW7RlyoC7VnDW9jBYK49KbmSsPhd/M6BxEissHGM2m4UYDVcvCywMz4&#10;K//QpYiVSCEcMtRgY2wzKUNpyWEY+5Y4cX++cxgT7CppOrymcNfIiVLv0mHNqcFiS2tL5ak4Ow25&#10;atRxVmy/v+b7/LQ/G1uVea/1aNh/foCI1Men+OHemTRfTeH+TLpAL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d7jzwgAAANwAAAAPAAAAAAAAAAAAAAAAAJgCAABkcnMvZG93&#10;bnJldi54bWxQSwUGAAAAAAQABAD1AAAAhwMAAAAA&#10;" adj="0,,0" path="m3,231l32,201,28,183r4,-17l50,157r,-14l79,114,82,94,92,75,118,62,130,39,157,15,161,r15,19l195,1r9,2l210,8r5,3l234,6r10,l268,59r44,15l359,63r42,34l413,78r27,15l399,161,315,130r-11,8l297,140r1,8l288,159r,24l280,183r-8,3l269,193r-9,6l255,207r-2,11l241,217r-15,5l219,231r-5,10l204,246r-4,10l185,261r-9,2l157,268r-21,12l103,304,60,280r-10,2l42,268,20,258,,234r3,-3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 o:connectangles="0,0,0,0,0,0,0,0,0,0,0,0,0,0,0,0,0,0,0,0,0,0,0,0,0,0,0,0,0,0,0,0,0,0,0,0,0,0,0,0,0,0,0,0,0,0,0,0,0,0,0,0,0,0,0,0" textboxrect="0,0,441,305"/>
            </v:shape>
            <v:shape id="Freeform 104" o:spid="_x0000_s1125" style="position:absolute;left:49387;top:41481;width:5397;height:7366;visibility:visible;mso-wrap-style:square;v-text-anchor:top" coordsize="326,42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0Bo8sMA&#10;AADcAAAADwAAAGRycy9kb3ducmV2LnhtbERPS2sCMRC+F/wPYQrearYqpa5GUcFHoT3U9uJt2Ew3&#10;SzeTJYm76783QqG3+fies1j1thYt+VA5VvA8ykAQF05XXCr4/to9vYIIEVlj7ZgUXCnAajl4WGCu&#10;Xcef1J5iKVIIhxwVmBibXMpQGLIYRq4hTtyP8xZjgr6U2mOXwm0tx1n2Ii1WnBoMNrQ1VPyeLlYB&#10;+82sxe5QfNTm+naYnPfvs91eqeFjv56DiNTHf/Gf+6jT/GwK92fSBX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0Bo8sMAAADcAAAADwAAAAAAAAAAAAAAAACYAgAAZHJzL2Rv&#10;d25yZXYueG1sUEsFBgAAAAAEAAQA9QAAAIgDAAAAAA==&#10;" adj="0,,0" path="m,133r7,17l3,169,,208r11,4l16,207r4,4l26,212r1,5l31,226r7,-7l52,222r4,10l60,253r4,30l71,287r16,11l99,296r12,2l120,314r6,15l128,348r17,30l164,403r9,20l179,423r7,-3l198,420r8,8l227,417r,-11l215,400r,-8l204,386r13,-10l217,369r-7,-7l210,348r18,-10l252,338r15,18l275,348r5,-2l276,321r32,-7l325,308,315,284,305,274r-4,-8l293,255r,-5l301,243r,-17l206,3,191,r-5,15l177,27r-8,25l166,69r-2,20l144,99r-8,3l128,99r-8,17l108,120r,6l92,143,90,131r-11,5l69,141,60,127,49,109r-17,9l,133e" filled="f" strokecolor="windowText" strokeweight="1pt">
              <v:stroke joinstyle="round" endcap="round"/>
              <v:formulas/>
              <v:path arrowok="t" o:connecttype="custom" o:connectlocs="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 o:connectangles="0,0,0,0,0,0,0,0,0,0,0,0,0,0,0,0,0,0,0,0,0,0,0,0,0,0,0,0,0,0,0,0,0,0,0,0,0" textboxrect="0,0,326,429"/>
            </v:shape>
            <v:shape id="Freeform 105" o:spid="_x0000_s1126" style="position:absolute;left:49387;top:41481;width:5397;height:7366;visibility:visible;mso-wrap-style:square;v-text-anchor:top" coordsize="326,42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0TsMA&#10;AADcAAAADwAAAGRycy9kb3ducmV2LnhtbERPyWrDMBC9B/oPYgK9xbILDcGNYkrI0ksoWSjtbWpN&#10;bVNrJCw1dv6+CgRym8dbZ14MphVn6nxjWUGWpCCIS6sbrhScjuvJDIQPyBpby6TgQh6KxcNojrm2&#10;Pe/pfAiViCHsc1RQh+ByKX1Zk0GfWEccuR/bGQwRdpXUHfYx3LTyKU2n0mDDsaFGR8uayt/Dn1Hw&#10;vuL1d/W1XTXuQvqj33y6XWaVehwPry8gAg3hLr6533Scnz7D9Zl4gVz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0TsMAAADcAAAADwAAAAAAAAAAAAAAAACYAgAAZHJzL2Rv&#10;d25yZXYueG1sUEsFBgAAAAAEAAQA9QAAAIgDAAAAAA==&#10;" adj="0,,0" path="m,133r7,17l3,169,,208r11,4l16,207r4,4l26,212r1,5l31,226r7,-7l52,222r4,10l60,253r4,30l71,287r16,11l99,296r12,2l120,314r6,15l128,348r17,30l164,403r9,20l179,423r7,-3l198,420r8,8l227,417r,-11l215,400r,-8l204,386r13,-10l217,369r-7,-7l210,348r18,-10l252,338r15,18l275,348r5,-2l276,321r32,-7l325,308,315,284,305,274r-4,-8l293,255r,-5l301,243r,-17l206,3,191,r-5,15l177,27r-8,25l166,69r-2,20l144,99r-8,3l128,99r-8,17l108,120r,6l92,143,90,131r-11,5l69,141,60,127,49,109r-17,9l,133e" fillcolor="yellow" strokecolor="windowText" strokeweight="1pt">
              <v:stroke joinstyle="round" endcap="round"/>
              <v:formulas/>
              <v:path arrowok="t" o:connecttype="custom" o:connectlocs="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 o:connectangles="0,0,0,0,0,0,0,0,0,0,0,0,0,0,0,0,0,0,0,0,0,0,0,0,0,0,0,0,0,0,0,0,0,0,0,0,0" textboxrect="0,0,326,429"/>
            </v:shape>
            <v:shape id="Freeform 106" o:spid="_x0000_s1127" style="position:absolute;left:40163;top:38496;width:6414;height:5985;visibility:visible;mso-wrap-style:square;v-text-anchor:top" coordsize="387,34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3ApMMA&#10;AADcAAAADwAAAGRycy9kb3ducmV2LnhtbERPTWsCMRC9C/6HMEJvbrZaVLZGaQXBQy9Ve+ht3Mwm&#10;i5vJsom6/vumIHibx/uc5bp3jbhSF2rPCl6zHARx6XXNRsHxsB0vQISIrLHxTAruFGC9Gg6WWGh/&#10;42+67qMRKYRDgQpsjG0hZSgtOQyZb4kTV/nOYUywM1J3eEvhrpGTPJ9JhzWnBostbSyV5/3FKThN&#10;f828Pb99XnZf962xrvqZlJVSL6P+4x1EpD4+xQ/3Tqf5+Qz+n0kXyN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s3ApMMAAADcAAAADwAAAAAAAAAAAAAAAACYAgAAZHJzL2Rv&#10;d25yZXYueG1sUEsFBgAAAAAEAAQA9QAAAIgDAAAAAA==&#10;" adj="0,,0" path="m162,1l127,19,102,60,80,65r7,24l79,108r-15,2l72,124r3,5l80,132,62,152,52,185r-9,27l27,232,,249r16,19l33,251r12,2l53,261r22,-5l82,256r24,53l148,321r49,-9l240,347r12,-22l282,276r31,-36l343,194r-3,-15l350,158r4,-1l350,145,386,98,345,74r-10,l316,57,220,41,162,r,1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 o:connectangles="0,0,0,0,0,0,0,0,0,0,0,0,0,0,0,0,0,0,0,0,0,0,0,0,0,0,0,0,0,0,0,0,0,0,0,0,0,0,0,0" textboxrect="0,0,387,348"/>
            </v:shape>
            <v:shape id="Freeform 107" o:spid="_x0000_s1128" style="position:absolute;left:40163;top:38496;width:6414;height:5985;visibility:visible;mso-wrap-style:square;v-text-anchor:top" coordsize="387,34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FlP8IA&#10;AADcAAAADwAAAGRycy9kb3ducmV2LnhtbERPS2sCMRC+C/0PYQreNFstWlajVEHw0IuvQ2/jZjZZ&#10;3EyWTdT13zcFwdt8fM+ZLztXixu1ofKs4GOYgSAuvK7YKDgeNoMvECEia6w9k4IHBVgu3npzzLW/&#10;845u+2hECuGQowIbY5NLGQpLDsPQN8SJK33rMCbYGqlbvKdwV8tRlk2kw4pTg8WG1paKy/7qFJzH&#10;v2baXD5X1+3PY2OsK0+jolSq/959z0BE6uJL/HRvdZqfTeH/mXSBX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gWU/wgAAANwAAAAPAAAAAAAAAAAAAAAAAJgCAABkcnMvZG93&#10;bnJldi54bWxQSwUGAAAAAAQABAD1AAAAhwMAAAAA&#10;" adj="0,,0" path="m162,1l127,19,102,60,80,65r7,24l79,108r-15,2l72,124r3,5l80,132,62,152,52,185r-9,27l27,232,,249r16,19l33,251r12,2l53,261r22,-5l82,256r24,53l148,321r49,-9l240,347r12,-22l282,276r31,-36l343,194r-3,-15l350,158r4,-1l350,145,386,98,345,74r-10,l316,57,220,41,162,r,1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 o:connectangles="0,0,0,0,0,0,0,0,0,0,0,0,0,0,0,0,0,0,0,0,0,0,0,0,0,0,0,0,0,0,0,0,0,0,0,0,0,0,0,0" textboxrect="0,0,387,348"/>
            </v:shape>
            <v:shape id="Freeform 108" o:spid="_x0000_s1129" style="position:absolute;left:40052;top:45069;width:5922;height:6889;visibility:visible;mso-wrap-style:square;v-text-anchor:top" coordsize="358,4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c9kMQA&#10;AADcAAAADwAAAGRycy9kb3ducmV2LnhtbESPQYvCQAyF7wv+hyGCt3WqyLJWR1FBENnLWg8eQye2&#10;1U6mdEZb/705LOwt4b2892W57l2tntSGyrOByTgBRZx7W3Fh4JztP79BhYhssfZMBl4UYL0afCwx&#10;tb7jX3qeYqEkhEOKBsoYm1TrkJfkMIx9Qyza1bcOo6xtoW2LnYS7Wk+T5Es7rFgaSmxoV1J+Pz2c&#10;gfw4zX663m1xc7uEeV3Mtq/HwZjRsN8sQEXq47/57/pgBT8RWnlGJtCr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XPZDEAAAA3AAAAA8AAAAAAAAAAAAAAAAAmAIAAGRycy9k&#10;b3ducmV2LnhtbFBLBQYAAAAABAAEAPUAAACJAwAAAAA=&#10;" adj="0,,0" path="m6,321r8,5l21,333r58,10l87,347r4,11l97,363r8,4l116,373r9,6l132,383r5,8l139,392r4,7l151,399r7,l172,388r4,-2l178,379r3,-8l182,367r,-5l182,358r-1,-9l178,345r-8,-2l162,339r-19,l149,326r6,-7l172,316r15,-2l198,311r6,-6l206,300r6,-8l216,290r12,-11l240,266r7,-7l253,256r8,3l267,263r7,8l276,274r9,6l288,285r1,3l299,288r5,-8l308,279r1,-12l316,261r4,-9l328,248r8,-3l344,237r7,-8l352,225r5,-4l347,216r-10,-7l308,184r,-12l308,167r,-2l301,159,289,147r-7,-5l279,139r-7,-4l268,129r-7,-6l253,123r-6,-3l240,118r,-9l240,104r3,-9l247,93r3,-7l248,85,247,75r-4,-6l240,65r-3,-6l234,54r3,-7l240,39r3,-8l243,29,160,,146,6r-3,3l143,15,133,27r,4l133,44r,7l127,51r-9,3l116,59r-7,6l108,65r-6,7l100,82r,4l87,86,74,90r-6,5l64,104,53,114r-5,9l45,126r-4,5l30,142r6,16l48,172r5,9l55,182r5,12l64,205r2,13l59,227r-8,9l44,252r-5,14l32,274,22,286r-7,12l10,307,,318r6,3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 o:connectangles="0,0,0,0,0,0,0,0,0,0,0,0,0,0,0,0,0,0,0,0,0,0,0,0,0,0,0,0,0,0,0,0,0,0,0,0,0,0,0,0,0,0,0,0" textboxrect="0,0,358,400"/>
            </v:shape>
            <v:shape id="Freeform 109" o:spid="_x0000_s1130" style="position:absolute;left:40052;top:45069;width:5922;height:6889;visibility:visible;mso-wrap-style:square;v-text-anchor:top" coordsize="358,4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uYC74A&#10;AADcAAAADwAAAGRycy9kb3ducmV2LnhtbERPSwrCMBDdC94hjOBOU0VEq1FUEETc+Fm4HJqxrTaT&#10;0kRbb28Ewd083nfmy8YU4kWVyy0rGPQjEMSJ1TmnCi7nbW8CwnlkjYVlUvAmB8tFuzXHWNuaj/Q6&#10;+VSEEHYxKsi8L2MpXZKRQde3JXHgbrYy6AOsUqkrrEO4KeQwisbSYM6hIcOSNhklj9PTKEj2w/Oh&#10;bswaV/ermxbpaP1+7pTqdprVDISnxv/FP/dOh/nRFL7PhAvk4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XbmAu+AAAA3AAAAA8AAAAAAAAAAAAAAAAAmAIAAGRycy9kb3ducmV2&#10;LnhtbFBLBQYAAAAABAAEAPUAAACDAwAAAAA=&#10;" adj="0,,0" path="m6,321r8,5l21,333r58,10l87,347r4,11l97,363r8,4l116,373r9,6l132,383r5,8l139,392r4,7l151,399r7,l172,388r4,-2l178,379r3,-8l182,367r,-5l182,358r-1,-9l178,345r-8,-2l162,339r-19,l149,326r6,-7l172,316r15,-2l198,311r6,-6l206,300r6,-8l216,290r12,-11l240,266r7,-7l253,256r8,3l267,263r7,8l276,274r9,6l288,285r1,3l299,288r5,-8l308,279r1,-12l316,261r4,-9l328,248r8,-3l344,237r7,-8l352,225r5,-4l347,216r-10,-7l308,184r,-12l308,167r,-2l301,159,289,147r-7,-5l279,139r-7,-4l268,129r-7,-6l253,123r-6,-3l240,118r,-9l240,104r3,-9l247,93r3,-7l248,85,247,75r-4,-6l240,65r-3,-6l234,54r3,-7l240,39r3,-8l243,29,160,,146,6r-3,3l143,15,133,27r,4l133,44r,7l127,51r-9,3l116,59r-7,6l108,65r-6,7l100,82r,4l87,86,74,90r-6,5l64,104,53,114r-5,9l45,126r-4,5l30,142r6,16l48,172r5,9l55,182r5,12l64,205r2,13l59,227r-8,9l44,252r-5,14l32,274,22,286r-7,12l10,307,,318r6,3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 o:connectangles="0,0,0,0,0,0,0,0,0,0,0,0,0,0,0,0,0,0,0,0,0,0,0,0,0,0,0,0,0,0,0,0,0,0,0,0,0,0,0,0,0,0,0,0" textboxrect="0,0,358,400"/>
            </v:shape>
            <v:shape id="Freeform 110" o:spid="_x0000_s1131" style="position:absolute;left:56324;top:42052;width:4572;height:4541;visibility:visible;mso-wrap-style:square;v-text-anchor:top" coordsize="276,26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ahisQA&#10;AADcAAAADwAAAGRycy9kb3ducmV2LnhtbESPQWvCQBCF74L/YZlCL1I3BiySuoYSKZSCh2p+wJgd&#10;k8XsbMiumv77zqHQ2wzvzXvfbMvJ9+pOY3SBDayWGSjiJljHrYH69PGyARUTssU+MBn4oQjlbj7b&#10;YmHDg7/pfkytkhCOBRroUhoKrWPTkce4DAOxaJcwekyyjq22Iz4k3Pc6z7JX7dGxNHQ4UNVRcz3e&#10;vIGFP1PK81vDbk37ynH9dchqY56fpvc3UImm9G/+u/60gr8SfHlGJtC7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nWoYrEAAAA3AAAAA8AAAAAAAAAAAAAAAAAmAIAAGRycy9k&#10;b3ducmV2LnhtbFBLBQYAAAAABAAEAPUAAACJAwAAAAA=&#10;" adj="0,,0" path="m140,13l123,,,171r8,15l15,199r5,3l24,205r12,9l42,222r6,5l61,227r7,l73,227r3,l85,235r,4l92,243r11,l112,247r1,l121,250r16,1l161,263r6,-3l171,254r5,-3l179,246r7,-3l194,239r1,-10l210,227r2,-8l222,203r10,-23l244,158r6,-13l255,128,275,86r-7,-4l262,77,226,61,195,46r-6,l180,42r-4,-5l168,29r-7,-5l154,20r-5,-3l140,13e" filled="f" strokecolor="windowText" strokeweight="1pt">
              <v:stroke joinstyle="round" endcap="round"/>
              <v:formulas/>
              <v:path arrowok="t" o:connecttype="custom" o:connectlocs="2147483646,2147483646;2147483646,0;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0,0,0,0,0,0" textboxrect="0,0,276,264"/>
            </v:shape>
            <v:shape id="Freeform 111" o:spid="_x0000_s1132" style="position:absolute;left:56324;top:42052;width:4572;height:4541;visibility:visible;mso-wrap-style:square;v-text-anchor:top" coordsize="276,26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oEEcAA&#10;AADcAAAADwAAAGRycy9kb3ducmV2LnhtbERPzYrCMBC+C75DGGEvsqYtKEttFFGERfCg2weYbcY2&#10;2ExKE7X79htB8DYf3+8U68G24k69N44VpLMEBHHltOFaQfmz//wC4QOyxtYxKfgjD+vVeFRgrt2D&#10;T3Q/h1rEEPY5KmhC6HIpfdWQRT9zHXHkLq63GCLsa6l7fMRw28osSRbSouHY0GBH24aq6/lmFUzt&#10;L4Usu1Vs5rTbGi4Px6RU6mMybJYgAg3hLX65v3Wcn6bwfCZeIF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poEEcAAAADcAAAADwAAAAAAAAAAAAAAAACYAgAAZHJzL2Rvd25y&#10;ZXYueG1sUEsFBgAAAAAEAAQA9QAAAIUDAAAAAA==&#10;" adj="0,,0" path="m140,13l123,,,171r8,15l15,199r5,3l24,205r12,9l42,222r6,5l61,227r7,l73,227r3,l85,235r,4l92,243r11,l112,247r1,l121,250r16,1l161,263r6,-3l171,254r5,-3l179,246r7,-3l194,239r1,-10l210,227r2,-8l222,203r10,-23l244,158r6,-13l255,128,275,86r-7,-4l262,77,226,61,195,46r-6,l180,42r-4,-5l168,29r-7,-5l154,20r-5,-3l140,13e" filled="f" strokecolor="windowText" strokeweight="1pt">
              <v:stroke joinstyle="round" endcap="round"/>
              <v:formulas/>
              <v:path arrowok="t" o:connecttype="custom" o:connectlocs="2147483646,2147483646;2147483646,0;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0,0,0,0,0,0" textboxrect="0,0,276,264"/>
            </v:shape>
            <v:shape id="Freeform 112" o:spid="_x0000_s1133" style="position:absolute;left:57451;top:36750;width:6906;height:3763;visibility:visible;mso-wrap-style:square;v-text-anchor:top" coordsize="418,2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hFSsMA&#10;AADcAAAADwAAAGRycy9kb3ducmV2LnhtbERPS4vCMBC+L/gfwgh7W9N6EKlGEXVBYVl8gXgbmrEt&#10;NpO2yWrXX28Ewdt8fM8ZT1tTiis1rrCsIO5FIIhTqwvOFBz2319DEM4jaywtk4J/cjCddD7GmGh7&#10;4y1ddz4TIYRdggpy76tESpfmZND1bEUcuLNtDPoAm0zqBm8h3JSyH0UDabDg0JBjRfOc0svuzyjY&#10;7Fd1fd8u4vsQl/PTT306/uJaqc9uOxuB8NT6t/jlXukwP+7D85lwgZ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ThFSsMAAADcAAAADwAAAAAAAAAAAAAAAACYAgAAZHJzL2Rv&#10;d25yZXYueG1sUEsFBgAAAAAEAAQA9QAAAIgDAAAAAA==&#10;" adj="0,,0" path="m8,158l24,139,39,121,51,107,54,97r11,1l68,103r,6l68,116r2,2l75,120r3,1l86,124r4,l92,127r7,l99,124r1,-3l100,118r,-2l126,98r4,-4l140,94r2,l156,82r7,-3l169,76r10,-3l187,70r7,-4l196,58r7,-4l218,46r3,l229,38r5,-5l256,27r8,-5l275,19r9,-6l291,7,296,r4,l306,7r3,3l316,10,325,r9,l336,r1,l341,3r11,4l356,10r8,2l374,10,378,r9,l395,r15,10l417,17r,5l405,40r-4,6l400,55,264,218r-8,l249,218r-9,l234,214r,-8l229,205r-8,l218,206r-4,4l208,210r-9,l188,202r-7,-8l179,190r-10,l165,190r-8,2l153,194r-7,6l142,200r-9,6l119,210r-8,4l101,214r-9,-3l74,202,57,193,40,186,30,182,20,178,8,173,,169,8,158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0;2147483646,0;2147483646,2147483646;2147483646,2147483646;2147483646,0;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0,0,0,0,0" textboxrect="0,0,418,219"/>
            </v:shape>
            <v:shape id="Freeform 113" o:spid="_x0000_s1134" style="position:absolute;left:57451;top:36750;width:6906;height:3763;visibility:visible;mso-wrap-style:square;v-text-anchor:top" coordsize="418,2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fdIsIA&#10;AADcAAAADwAAAGRycy9kb3ducmV2LnhtbERPS4vCMBC+L/gfwgheljX1gSzVKCoIggfRVbwOzWzT&#10;tZmUJmr11xtB2Nt8fM+ZzBpbiivVvnCsoNdNQBBnThecKzj8rL6+QfiArLF0TAru5GE2bX1MMNXu&#10;xju67kMuYgj7FBWYEKpUSp8Zsui7riKO3K+rLYYI61zqGm8x3JaynyQjabHg2GCwoqWh7Ly/WAWb&#10;xWlu8r5bjLQ70vYv+Rw+lhelOu1mPgYRqAn/4rd7reP83gBez8QL5PQ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B90iwgAAANwAAAAPAAAAAAAAAAAAAAAAAJgCAABkcnMvZG93&#10;bnJldi54bWxQSwUGAAAAAAQABAD1AAAAhwMAAAAA&#10;" adj="0,,0" path="m8,158l24,139,39,121,51,107,54,97r11,1l68,103r,6l68,116r2,2l75,120r3,1l86,124r4,l92,127r7,l99,124r1,-3l100,118r,-2l126,98r4,-4l140,94r2,l156,82r7,-3l169,76r10,-3l187,70r7,-4l196,58r7,-4l218,46r3,l229,38r5,-5l256,27r8,-5l275,19r9,-6l291,7,296,r4,l306,7r3,3l316,10,325,r9,l336,r1,l341,3r11,4l356,10r8,2l374,10,378,r9,l395,r15,10l417,17r,5l405,40r-4,6l400,55,264,218r-8,l249,218r-9,l234,214r,-8l229,205r-8,l218,206r-4,4l208,210r-9,l188,202r-7,-8l179,190r-10,l165,190r-8,2l153,194r-7,6l142,200r-9,6l119,210r-8,4l101,214r-9,-3l74,202,57,193,40,186,30,182,20,178,8,173,,169,8,158e" fillcolor="yellow"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0;2147483646,0;2147483646,2147483646;2147483646,2147483646;2147483646,0;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0,0,0,0,0" textboxrect="0,0,418,219"/>
            </v:shape>
            <v:shape id="Freeform 114" o:spid="_x0000_s1135" style="position:absolute;left:57451;top:27574;width:4080;height:3906;visibility:visible;mso-wrap-style:square;v-text-anchor:top" coordsize="247,22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NrZ8IA&#10;AADcAAAADwAAAGRycy9kb3ducmV2LnhtbERPTWvCQBC9C/6HZYTemo2pWE1dpZZU9Ngo9jpkp0lo&#10;djbsbjX9912h4G0e73NWm8F04kLOt5YVTJMUBHFldcu1gtPx/XEBwgdkjZ1lUvBLHjbr8WiFubZX&#10;/qBLGWoRQ9jnqKAJoc+l9FVDBn1ie+LIfVlnMEToaqkdXmO46WSWpnNpsOXY0GBPbw1V3+WPUWAL&#10;9sX5eXtYngu5zXazp+yzYKUeJsPrC4hAQ7iL/917HedPZ3B7Jl4g1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w2tnwgAAANwAAAAPAAAAAAAAAAAAAAAAAJgCAABkcnMvZG93&#10;bnJldi54bWxQSwUGAAAAAAQABAD1AAAAhwMAAAAA&#10;" adj="0,,0" path="m16,151r-8,8l2,160,,169r8,10l17,184r11,6l36,193r9,3l62,205r1,5l63,219r9,7l78,226r12,l97,216r11,-6l112,210r7,-4l121,202r,-9l133,175r5,-16l146,150r11,-9l165,132r11,-4l188,123r15,-5l203,93r6,-7l224,77,239,47r,-1l246,38,233,29r-9,-6l209,2,194,7r-9,4l176,15r-8,-2l154,r-8,7l138,13r-9,4l96,17,86,20r-8,3l72,23r-6,l65,23r-15,l44,23,25,42r14,8l47,74,45,90r-3,11l40,108r-2,6l36,122r-4,9l28,137r-4,5l16,151e" filled="f" strokecolor="windowText" strokeweight="1pt">
              <v:stroke joinstyle="round" endcap="round"/>
              <v:formulas/>
              <v:path arrowok="t" o:connecttype="custom" o:connectlocs="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 textboxrect="0,0,247,227"/>
            </v:shape>
            <v:shape id="Freeform 115" o:spid="_x0000_s1136" style="position:absolute;left:57451;top:27574;width:4080;height:3906;visibility:visible;mso-wrap-style:square;v-text-anchor:top" coordsize="247,22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O/MEA&#10;AADcAAAADwAAAGRycy9kb3ducmV2LnhtbERPS2vCQBC+F/wPyxS86cbUao2uUiWKHn1gr0N2mgSz&#10;syG7avz3bkHobT6+58wWranEjRpXWlYw6EcgiDOrS84VnI7r3hcI55E1VpZJwYMcLOadtxkm2t55&#10;T7eDz0UIYZeggsL7OpHSZQUZdH1bEwfu1zYGfYBNLnWD9xBuKhlH0UgaLDk0FFjTqqDscrgaBTZl&#10;l57Hy93knMplvBl+xD8pK9V9b7+nIDy1/l/8cm91mD/4hL9nwgVy/g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OPzvzBAAAA3AAAAA8AAAAAAAAAAAAAAAAAmAIAAGRycy9kb3du&#10;cmV2LnhtbFBLBQYAAAAABAAEAPUAAACGAwAAAAA=&#10;" adj="0,,0" path="m16,151r-8,8l2,160,,169r8,10l17,184r11,6l36,193r9,3l62,205r1,5l63,219r9,7l78,226r12,l97,216r11,-6l112,210r7,-4l121,202r,-9l133,175r5,-16l146,150r11,-9l165,132r11,-4l188,123r15,-5l203,93r6,-7l224,77,239,47r,-1l246,38,233,29r-9,-6l209,2,194,7r-9,4l176,15r-8,-2l154,r-8,7l138,13r-9,4l96,17,86,20r-8,3l72,23r-6,l65,23r-15,l44,23,25,42r14,8l47,74,45,90r-3,11l40,108r-2,6l36,122r-4,9l28,137r-4,5l16,151e" filled="f" strokecolor="windowText" strokeweight="1pt">
              <v:stroke joinstyle="round" endcap="round"/>
              <v:formulas/>
              <v:path arrowok="t" o:connecttype="custom" o:connectlocs="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 textboxrect="0,0,247,227"/>
            </v:shape>
            <v:shape id="Freeform 116" o:spid="_x0000_s1137" style="position:absolute;left:11255;top:53514;width:6017;height:5779;visibility:visible;mso-wrap-style:square;v-text-anchor:top" coordsize="364,33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u6gcAA&#10;AADcAAAADwAAAGRycy9kb3ducmV2LnhtbERPTYvCMBC9C/6HMMLeNNUFlWoUEYT1tmrF69CMbbCZ&#10;1Ca19d9vFhb2No/3OettbyvxosYbxwqmkwQEce604UJBdjmMlyB8QNZYOSYFb/Kw3QwHa0y16/hE&#10;r3MoRAxhn6KCMoQ6ldLnJVn0E1cTR+7uGoshwqaQusEuhttKzpJkLi0ajg0l1rQvKX+cW6vAzN58&#10;/W677Jg9j6fCLG6PFj+V+hj1uxWIQH34F/+5v3ScP53D7zPxArn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Yu6gcAAAADcAAAADwAAAAAAAAAAAAAAAACYAgAAZHJzL2Rvd25y&#10;ZXYueG1sUEsFBgAAAAAEAAQA9QAAAIUDAAAAAA==&#10;" adj="0,,0" path="m4,260r20,41l61,335,79,315r4,4l106,331r26,-21l148,275r77,-5l299,272r46,-12l363,249,345,196r-31,7l235,144,195,68,199,,148,44,85,72r12,48l50,169r-22,4l4,200,,254r4,6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0,2147483646;2147483646,2147483646" o:connectangles="0,0,0,0,0,0,0,0,0,0,0,0,0,0,0,0,0,0,0,0,0,0,0,0,0" textboxrect="0,0,364,336"/>
            </v:shape>
            <v:shape id="Freeform 117" o:spid="_x0000_s1138" style="position:absolute;left:11255;top:53514;width:6017;height:5779;visibility:visible;mso-wrap-style:square;v-text-anchor:top" coordsize="364,33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GjsL0A&#10;AADcAAAADwAAAGRycy9kb3ducmV2LnhtbERPSwrCMBDdC94hjOBOU134qUYRUVBxY/UAQzO2xWZS&#10;mljr7Y0guJvH+85y3ZpSNFS7wrKC0TACQZxaXXCm4HbdD2YgnEfWWFomBW9ysF51O0uMtX3xhZrE&#10;ZyKEsItRQe59FUvp0pwMuqGtiAN3t7VBH2CdSV3jK4SbUo6jaCINFhwacqxom1P6SJ5GgcedvJ6O&#10;zdns9TuZb01UNpedUv1eu1mA8NT6v/jnPugwfzSF7zPhArn6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euGjsL0AAADcAAAADwAAAAAAAAAAAAAAAACYAgAAZHJzL2Rvd25yZXYu&#10;eG1sUEsFBgAAAAAEAAQA9QAAAIIDAAAAAA==&#10;" adj="0,,0" path="m4,260r20,41l61,335,79,315r4,4l106,331r26,-21l148,275r77,-5l299,272r46,-12l363,249,345,196r-31,7l235,144,195,68,199,,148,44,85,72r12,48l50,169r-22,4l4,200,,254r4,6e" fillcolor="yellow"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0,2147483646;2147483646,2147483646" o:connectangles="0,0,0,0,0,0,0,0,0,0,0,0,0,0,0,0,0,0,0,0,0,0,0,0,0" textboxrect="0,0,364,336"/>
            </v:shape>
            <v:shape id="Freeform 118" o:spid="_x0000_s1139" style="position:absolute;left:69961;top:28940;width:1460;height:1397;visibility:visible;mso-wrap-style:square;v-text-anchor:top" coordsize="88,8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48w8UA&#10;AADcAAAADwAAAGRycy9kb3ducmV2LnhtbESPQWvDMAyF74P9B6PBbqvTQsfI6pYQGOuhl3WDkpuI&#10;1Tg0kjPbTbN/Px8Gu0m8p/c+bXYzD2qiEHsvBpaLAhRJ620vnYGvz7enF1AxoVgcvJCBH4qw297f&#10;bbC0/iYfNB1Tp3KIxBINuJTGUuvYOmKMCz+SZO3sA2PKa+i0DXjL4TzoVVE8a8ZecoPDkWpH7eV4&#10;ZQMV1y7y97o+XJrT+6oKZ26ayZjHh7l6BZVoTv/mv+u9zfjLTJufyRPo7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jjzDxQAAANwAAAAPAAAAAAAAAAAAAAAAAJgCAABkcnMv&#10;ZG93bnJldi54bWxQSwUGAAAAAAQABAD1AAAAigMAAAAA&#10;" adj="0,,0" path="m35,r5,6l46,7r,4l46,16r,4l50,20r5,l61,20r1,3l70,27r,10l80,48r6,9l87,62r,13l86,80r-8,1l66,75r-4,l55,75r-5,5l46,80,33,71,26,67r,-6l16,50,9,48,4,45,1,44,,35,1,31,4,27,7,23r5,-3l19,16r2,-5l26,7,29,6,33,1,35,e" filled="f" strokecolor="windowText" strokeweight="1pt">
              <v:stroke joinstyle="round" endcap="round"/>
              <v:formulas/>
              <v:path arrowok="t" o:connecttype="custom" o:connectlocs="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0" o:connectangles="0,0,0,0,0,0,0,0,0,0,0,0,0,0,0,0,0,0,0,0,0,0,0,0,0,0,0,0,0,0,0,0,0,0,0,0,0,0,0,0,0" textboxrect="0,0,88,82"/>
            </v:shape>
            <v:shape id="Freeform 119" o:spid="_x0000_s1140" style="position:absolute;left:69961;top:28940;width:1460;height:1397;visibility:visible;mso-wrap-style:square;v-text-anchor:top" coordsize="88,8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sKZWMIA&#10;AADcAAAADwAAAGRycy9kb3ducmV2LnhtbERPTUvDQBC9C/0Pywje7KYFRWO3JQRED16sBcltyE6z&#10;oZnZdHdN4793BcHbPN7nbHYzD2qiEHsvBlbLAhRJ620vnYHDx/PtA6iYUCwOXsjAN0XYbRdXGyyt&#10;v8g7TfvUqRwisUQDLqWx1Dq2jhjj0o8kmTv6wJgyDJ22AS85nAe9Lop7zdhLbnA4Uu2oPe2/2EDF&#10;tYt8vqvfTs3ny7oKR26ayZib67l6ApVoTv/iP/erzfNXj/D7TL5Ab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wplYwgAAANwAAAAPAAAAAAAAAAAAAAAAAJgCAABkcnMvZG93&#10;bnJldi54bWxQSwUGAAAAAAQABAD1AAAAhwMAAAAA&#10;" adj="0,,0" path="m35,r5,6l46,7r,4l46,16r,4l50,20r5,l61,20r1,3l70,27r,10l80,48r6,9l87,62r,13l86,80r-8,1l66,75r-4,l55,75r-5,5l46,80,33,71,26,67r,-6l16,50,9,48,4,45,1,44,,35,1,31,4,27,7,23r5,-3l19,16r2,-5l26,7,29,6,33,1,35,e" filled="f" strokecolor="windowText" strokeweight="1pt">
              <v:stroke joinstyle="round" endcap="round"/>
              <v:formulas/>
              <v:path arrowok="t" o:connecttype="custom" o:connectlocs="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0" o:connectangles="0,0,0,0,0,0,0,0,0,0,0,0,0,0,0,0,0,0,0,0,0,0,0,0,0,0,0,0,0,0,0,0,0,0,0,0,0,0,0,0,0" textboxrect="0,0,88,82"/>
            </v:shape>
            <v:shape id="Freeform 120" o:spid="_x0000_s1141" style="position:absolute;left:64357;top:28829;width:5239;height:6238;visibility:visible;mso-wrap-style:square;v-text-anchor:top" coordsize="316,36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d4eD8YA&#10;AADcAAAADwAAAGRycy9kb3ducmV2LnhtbESPQUsDMRCF7wX/QxjBW5u1QtG1aSmVQsGDulXE27AZ&#10;N4vJZNmk2+2/dw6F3mZ4b977Zrkeg1cD9amNbOB+VoAirqNtuTHwedhNH0GljGzRRyYDZ0qwXt1M&#10;lljaeOIPGqrcKAnhVKIBl3NXap1qRwHTLHbEov3GPmCWtW+07fEk4cHreVEsdMCWpcFhR1tH9V91&#10;DAYe8O3dPb0ORz+c7aLe/vjNy/eXMXe34+YZVKYxX82X670V/LngyzMygV7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d4eD8YAAADcAAAADwAAAAAAAAAAAAAAAACYAgAAZHJz&#10;L2Rvd25yZXYueG1sUEsFBgAAAAAEAAQA9QAAAIsDAAAAAA==&#10;" adj="0,,0" path="m46,r6,1l57,6r7,12l68,31,78,42r5,9l89,51r7,4l101,55r1,6l102,70r7,6l113,82r11,-2l129,84r3,8l133,98r4,13l141,113r7,9l158,121r5,1l168,113r7,17l176,137r14,8l190,147r7,-2l198,154r3,6l212,171r-3,11l215,185r10,-1l235,187r6,3l250,193r9,l271,202r10,6l296,219r5,9l307,234r5,6l315,246r-7,9l307,255r-4,3l297,258r-1,4l293,269r-3,7l290,283r,7l290,295r,4l288,302r-4,3l284,316r,2l281,325r-7,4l271,331r-6,19l265,353r-3,9l254,362r-13,l227,357r-13,-7l212,346r-3,-4l197,331r-7,-6l178,316r-3,-6l163,302r-13,-9l141,299r-6,1l129,305r-5,5l117,316r,2l,92,1,84,1,71r,-9l8,60r,-9l14,51r1,l20,51,23,39r5,-8l33,23,38,12,38,1,46,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0" o:connectangles="0,0,0,0,0,0,0,0,0,0,0,0,0,0,0,0,0,0,0,0,0,0,0,0,0,0,0,0,0,0,0,0,0,0,0,0,0,0,0,0,0,0,0,0,0,0,0,0,0,0" textboxrect="0,0,316,363"/>
            </v:shape>
            <v:shape id="Freeform 121" o:spid="_x0000_s1142" style="position:absolute;left:64357;top:28829;width:5239;height:6238;visibility:visible;mso-wrap-style:square;v-text-anchor:top" coordsize="316,36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K7lMIA&#10;AADcAAAADwAAAGRycy9kb3ducmV2LnhtbERPS2sCMRC+F/ofwhR6q1ktiK5GEYsg9ND6QrwNm3Gz&#10;NJksm7iu/74RBG/z8T1nOu+cFS01ofKsoN/LQBAXXldcKtjvVh8jECEia7SeScGNAsxnry9TzLW/&#10;8obabSxFCuGQowITY51LGQpDDkPP18SJO/vGYUywKaVu8JrCnZWDLBtKhxWnBoM1LQ0Vf9uLU/CJ&#10;P79m/N1ebHvTw2J5souv40Gp97duMQERqYtP8cO91mn+oA/3Z9IFcvY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ruUwgAAANwAAAAPAAAAAAAAAAAAAAAAAJgCAABkcnMvZG93&#10;bnJldi54bWxQSwUGAAAAAAQABAD1AAAAhwMAAAAA&#10;" adj="0,,0" path="m46,r6,1l57,6r7,12l68,31,78,42r5,9l89,51r7,4l101,55r1,6l102,70r7,6l113,82r11,-2l129,84r3,8l133,98r4,13l141,113r7,9l158,121r5,1l168,113r7,17l176,137r14,8l190,147r7,-2l198,154r3,6l212,171r-3,11l215,185r10,-1l235,187r6,3l250,193r9,l271,202r10,6l296,219r5,9l307,234r5,6l315,246r-7,9l307,255r-4,3l297,258r-1,4l293,269r-3,7l290,283r,7l290,295r,4l288,302r-4,3l284,316r,2l281,325r-7,4l271,331r-6,19l265,353r-3,9l254,362r-13,l227,357r-13,-7l212,346r-3,-4l197,331r-7,-6l178,316r-3,-6l163,302r-13,-9l141,299r-6,1l129,305r-5,5l117,316r,2l,92,1,84,1,71r,-9l8,60r,-9l14,51r1,l20,51,23,39r5,-8l33,23,38,12,38,1,46,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0" o:connectangles="0,0,0,0,0,0,0,0,0,0,0,0,0,0,0,0,0,0,0,0,0,0,0,0,0,0,0,0,0,0,0,0,0,0,0,0,0,0,0,0,0,0,0,0,0,0,0,0,0,0" textboxrect="0,0,316,363"/>
            </v:shape>
            <v:shape id="Freeform 122" o:spid="_x0000_s1143" style="position:absolute;left:66278;top:27209;width:5191;height:6255;visibility:visible;mso-wrap-style:square;v-text-anchor:top" coordsize="314,36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7VNfcQA&#10;AADcAAAADwAAAGRycy9kb3ducmV2LnhtbERPO2/CMBDeK/U/WFeJrTjNQFHAINoKgUoHXgPjER9x&#10;lPgcYgPh39eVKrHdp+9542lna3Gl1peOFbz1ExDEudMlFwr2u/nrEIQPyBprx6TgTh6mk+enMWba&#10;3XhD120oRAxhn6ECE0KTSelzQxZ93zXEkTu51mKIsC2kbvEWw20t0yQZSIslxwaDDX0ayqvtxSqo&#10;Bj8fq/P3vjKHr3e5HB6LRbJYK9V76WYjEIG68BD/u5c6zk9T+HsmXiA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e1TX3EAAAA3AAAAA8AAAAAAAAAAAAAAAAAmAIAAGRycy9k&#10;b3ducmV2LnhtbFBLBQYAAAAABAAEAPUAAACJAwAAAAA=&#10;" adj="0,,0" path="m,171r6,l11,171r3,4l15,182r4,9l20,196r4,9l27,207r6,7l36,214r4,4l44,218r4,-4l52,207r4,4l57,218r3,7l60,231r3,3l72,236r11,5l85,241r2,8l90,256r4,9l94,276r6,3l109,278r7,1l128,284r8,3l144,287r14,9l165,301r2,4l173,310r5,2l188,323r5,3l197,334r3,2l200,340r-3,6l197,349r8,7l205,358r4,4l216,362r4,-4l231,356r4,l240,352r14,-5l249,336r9,-11l254,314r4,-4l271,301r5,-5l288,292r8,-1l303,287r8,-6l313,270r-2,-14l313,241r-5,-10l308,223r-9,-4l285,218r-9,-7l269,211r-6,3l244,218r-1,-4l240,206r,-10l240,191r4,-4l252,179r2,-12l248,161r-4,-6l239,148r-15,-5l224,135r7,-8l239,120r1,-4l249,107r3,-4l252,95,249,83,248,71r-8,l239,71r-8,-1l224,70r-8,l205,67r-8,-4l193,59r-5,4l178,59r-5,-8l176,44r2,-17l178,23r-5,-4l161,10,159,5r-11,l132,2,129,,,167r,4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 o:connectangles="0,0,0,0,0,0,0,0,0,0,0,0,0,0,0,0,0,0,0,0,0,0,0,0,0,0,0,0,0,0,0,0,0,0,0,0,0,0,0,0,0,0,0,0,0,0,0,0,0,0,0,0,0,0,0,0,0,0" textboxrect="0,0,314,363"/>
            </v:shape>
            <v:shape id="Freeform 123" o:spid="_x0000_s1144" style="position:absolute;left:66278;top:27114;width:5191;height:6239;visibility:visible;mso-wrap-style:square;v-text-anchor:top" coordsize="314,36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no5sQA&#10;AADcAAAADwAAAGRycy9kb3ducmV2LnhtbERPS2sCMRC+C/0PYQreNFsFla1R+kAU9dBaDz1ON9PN&#10;spvJuom6/nsjCN7m43vOdN7aSpyo8YVjBS/9BARx5nTBuYL9z6I3AeEDssbKMSm4kIf57KkzxVS7&#10;M3/TaRdyEUPYp6jAhFCnUvrMkEXfdzVx5P5dYzFE2ORSN3iO4baSgyQZSYsFxwaDNX0Yysrd0Soo&#10;R9v3zWG9L83v51iuJn/5Mll+KdV9bt9eQQRqw0N8d690nD8Ywu2ZeIGcX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56ObEAAAA3AAAAA8AAAAAAAAAAAAAAAAAmAIAAGRycy9k&#10;b3ducmV2LnhtbFBLBQYAAAAABAAEAPUAAACJAwAAAAA=&#10;" adj="0,,0" path="m,171r6,l11,171r3,4l15,182r4,9l20,196r4,9l27,207r6,7l36,214r4,4l44,218r4,-4l52,207r4,4l57,218r3,7l60,231r3,3l72,236r11,5l85,241r2,8l90,256r4,9l94,276r6,3l109,278r7,1l128,284r8,3l144,287r14,9l165,301r2,4l173,310r5,2l188,323r5,3l197,334r3,2l200,340r-3,6l197,349r8,7l205,358r4,4l216,362r4,-4l231,356r4,l240,352r14,-5l249,336r9,-11l254,314r4,-4l271,301r5,-5l288,292r8,-1l303,287r8,-6l313,270r-2,-14l313,241r-5,-10l308,223r-9,-4l285,218r-9,-7l269,211r-6,3l244,218r-1,-4l240,206r,-10l240,191r4,-4l252,179r2,-12l248,161r-4,-6l239,148r-15,-5l224,135r7,-8l239,120r1,-4l249,107r3,-4l252,95,249,83,248,71r-8,l239,71r-8,-1l224,70r-8,l205,67r-8,-4l193,59r-5,4l178,59r-5,-8l176,44r2,-17l178,23r-5,-4l161,10,159,5r-11,l132,2,129,,,167r,4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 o:connectangles="0,0,0,0,0,0,0,0,0,0,0,0,0,0,0,0,0,0,0,0,0,0,0,0,0,0,0,0,0,0,0,0,0,0,0,0,0,0,0,0,0,0,0,0,0,0,0,0,0,0,0,0,0,0,0,0,0,0" textboxrect="0,0,314,363"/>
            </v:shape>
            <v:shape id="Freeform 124" o:spid="_x0000_s1145" style="position:absolute;left:65214;top:33893;width:3620;height:4826;visibility:visible;mso-wrap-style:square;v-text-anchor:top" coordsize="219,28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cPu8MA&#10;AADcAAAADwAAAGRycy9kb3ducmV2LnhtbERPTWvCQBC9C/0PyxR6002laEldpVhFDxXUerC3ITtN&#10;0mZnQ3bU2F/vCoK3ebzPGU1aV6kjNaH0bOC5l4AizrwtOTew+5p3X0EFQbZYeSYDZwowGT90Rpha&#10;f+INHbeSqxjCIUUDhUidah2yghyGnq+JI/fjG4cSYZNr2+AphrtK95NkoB2WHBsKrGlaUPa3PTgD&#10;OS6+d7/rxVDs3n5Oaf+/msmHMU+P7fsbKKFW7uKbe2nj/P4LXJ+JF+jx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lcPu8MAAADcAAAADwAAAAAAAAAAAAAAAACYAgAAZHJzL2Rv&#10;d25yZXYueG1sUEsFBgAAAAAEAAQA9QAAAIgDAAAAAA==&#10;" adj="0,,0" path="m199,67r-11,1l180,62,161,52,149,39,142,28r-8,-6l125,17r-6,-6l109,7,102,3,100,,92,1,83,7,73,17r-6,3l63,31,51,41,39,56,23,78,4,96,,105r7,18l8,133r-2,9l,149r,7l6,160,,171r4,5l6,183r1,5l11,192r4,3l18,196r6,2l35,192r5,1l47,200r,15l50,221r7,8l67,226,77,212r11,3l99,223r8,4l110,241r7,9l122,256r9,4l144,269r6,7l161,279r5,l178,279r8,-3l190,274r-6,-5l184,260r,-12l186,246r4,-9l193,229r,-6l193,221r,-6l191,208r,-4l196,200r5,-5l201,192r7,l216,192r2,-1l218,187r,-7l211,179r-1,-5l208,174r-1,-2l205,171r-3,l197,171r,-3l196,160r5,-6l201,153r,-5l201,141r-5,-8l193,124r,-5l193,112r3,-7l201,96r4,-6l207,83r1,-5l212,68,199,67e" filled="f" strokecolor="windowText" strokeweight="1pt">
              <v:stroke joinstyle="round" endcap="round"/>
              <v:formulas/>
              <v:path arrowok="t" o:connecttype="custom" o:connectlocs="2147483646,2147483646;2147483646,2147483646;2147483646,2147483646;2147483646,2147483646;2147483646,2147483646;2147483646,0;2147483646,2147483646;2147483646,2147483646;2147483646,2147483646;2147483646,2147483646;0,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0,0,0,0,0,0" textboxrect="0,0,219,280"/>
            </v:shape>
            <v:shape id="Freeform 125" o:spid="_x0000_s1146" style="position:absolute;left:65214;top:33893;width:3620;height:4826;visibility:visible;mso-wrap-style:square;v-text-anchor:top" coordsize="219,28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Q8dcMA&#10;AADcAAAADwAAAGRycy9kb3ducmV2LnhtbERP22rCQBB9L/Qflin0rW4UqpK6EUlbKoKgafs+ZCcX&#10;zc6m2a2Jf+8Kgm9zONdZLAfTiBN1rrasYDyKQBDnVtdcKvj5/nyZg3AeWWNjmRScycEyeXxYYKxt&#10;z3s6Zb4UIYRdjAoq79tYSpdXZNCNbEscuMJ2Bn2AXSl1h30IN42cRNFUGqw5NFTYUlpRfsz+jYLt&#10;x1+xOezH2dfve9ruZm61TalX6vlpWL2B8DT4u/jmXuswf/IK12fCBTK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qQ8dcMAAADcAAAADwAAAAAAAAAAAAAAAACYAgAAZHJzL2Rv&#10;d25yZXYueG1sUEsFBgAAAAAEAAQA9QAAAIgDAAAAAA==&#10;" adj="0,,0" path="m199,67r-11,1l180,62,161,52,149,39,142,28r-8,-6l125,17r-6,-6l109,7,102,3,100,,92,1,83,7,73,17r-6,3l63,31,51,41,39,56,23,78,4,96,,105r7,18l8,133r-2,9l,149r,7l6,160,,171r4,5l6,183r1,5l11,192r4,3l18,196r6,2l35,192r5,1l47,200r,15l50,221r7,8l67,226,77,212r11,3l99,223r8,4l110,241r7,9l122,256r9,4l144,269r6,7l161,279r5,l178,279r8,-3l190,274r-6,-5l184,260r,-12l186,246r4,-9l193,229r,-6l193,221r,-6l191,208r,-4l196,200r5,-5l201,192r7,l216,192r2,-1l218,187r,-7l211,179r-1,-5l208,174r-1,-2l205,171r-3,l197,171r,-3l196,160r5,-6l201,153r,-5l201,141r-5,-8l193,124r,-5l193,112r3,-7l201,96r4,-6l207,83r1,-5l212,68,199,67e" fillcolor="yellow" strokecolor="windowText" strokeweight="1pt">
              <v:stroke joinstyle="round" endcap="round"/>
              <v:formulas/>
              <v:path arrowok="t" o:connecttype="custom" o:connectlocs="2147483646,2147483646;2147483646,2147483646;2147483646,2147483646;2147483646,2147483646;2147483646,2147483646;2147483646,0;2147483646,2147483646;2147483646,2147483646;2147483646,2147483646;2147483646,2147483646;0,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0,0,0,0,0,0" textboxrect="0,0,219,280"/>
            </v:shape>
            <v:shape id="Freeform 126" o:spid="_x0000_s1147" style="position:absolute;left:60023;top:24161;width:3270;height:4096;visibility:visible;mso-wrap-style:square;v-text-anchor:top" coordsize="198,23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dilsMA&#10;AADcAAAADwAAAGRycy9kb3ducmV2LnhtbERPTWvCQBC9F/oflin0EsymQoNGV9FCofVSjPY+zY6b&#10;YHY2za6a/vuuIHibx/uc+XKwrThT7xvHCl7SDARx5XTDRsF+9z6agPABWWPrmBT8kYfl4vFhjoV2&#10;F97SuQxGxBD2BSqoQ+gKKX1Vk0Wfuo44cgfXWwwR9kbqHi8x3LZynGW5tNhwbKixo7eaqmN5sgpe&#10;N5+n1q69+f2eJF8/043RydEo9fw0rGYgAg3hLr65P3ScP87h+ky8QC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dilsMAAADcAAAADwAAAAAAAAAAAAAAAACYAgAAZHJzL2Rv&#10;d25yZXYueG1sUEsFBgAAAAAEAAQA9QAAAIgDAAAAAA==&#10;" adj="0,,0" path="m65,l197,111r-7,18l170,156r-10,5l133,188r-19,28l91,238,70,222,55,200r-11,5l32,210r-11,4l15,214,7,205,,198r,-7l3,180r,-10l3,158r6,-8l18,142r3,-6l21,133r8,-11l36,109r,-9l36,88,40,74,44,62,48,52r,-15l53,31,60,9,64,2,64,r1,e" filled="f" strokecolor="windowText" strokeweight="1pt">
              <v:stroke joinstyle="round" endcap="round"/>
              <v:formulas/>
              <v:path arrowok="t" o:connecttype="custom" o:connectlocs="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 o:connectangles="0,0,0,0,0,0,0,0,0,0,0,0,0,0,0,0,0,0,0,0,0,0,0,0,0,0,0,0,0,0,0,0,0,0,0,0,0" textboxrect="0,0,198,239"/>
            </v:shape>
            <v:shape id="Freeform 127" o:spid="_x0000_s1148" style="position:absolute;left:60023;top:24161;width:3270;height:4096;visibility:visible;mso-wrap-style:square;v-text-anchor:top" coordsize="198,23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vHDcMA&#10;AADcAAAADwAAAGRycy9kb3ducmV2LnhtbERPTWvCQBC9F/wPywi9SN0otNqYVVQoVC+lsb2P2XET&#10;kp2N2VXjv+8WCr3N431OtuptI67U+cqxgsk4AUFcOF2xUfB1eHuag/ABWWPjmBTcycNqOXjIMNXu&#10;xp90zYMRMYR9igrKENpUSl+UZNGPXUscuZPrLIYIOyN1h7cYbhs5TZIXabHi2FBiS9uSijq/WAXP&#10;+92lsRtvzt/z0cfxdW/0qDZKPQ779QJEoD78i//c7zrOn87g95l4gV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fvHDcMAAADcAAAADwAAAAAAAAAAAAAAAACYAgAAZHJzL2Rv&#10;d25yZXYueG1sUEsFBgAAAAAEAAQA9QAAAIgDAAAAAA==&#10;" adj="0,,0" path="m65,l197,111r-7,18l170,156r-10,5l133,188r-19,28l91,238,70,222,55,200r-11,5l32,210r-11,4l15,214,7,205,,198r,-7l3,180r,-10l3,158r6,-8l18,142r3,-6l21,133r8,-11l36,109r,-9l36,88,40,74,44,62,48,52r,-15l53,31,60,9,64,2,64,r1,e" filled="f" strokecolor="windowText" strokeweight="1pt">
              <v:stroke joinstyle="round" endcap="round"/>
              <v:formulas/>
              <v:path arrowok="t" o:connecttype="custom" o:connectlocs="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 o:connectangles="0,0,0,0,0,0,0,0,0,0,0,0,0,0,0,0,0,0,0,0,0,0,0,0,0,0,0,0,0,0,0,0,0,0,0,0,0" textboxrect="0,0,198,239"/>
            </v:shape>
            <v:shape id="Freeform 128" o:spid="_x0000_s1149" style="position:absolute;left:55880;top:21336;width:5207;height:6683;visibility:visible;mso-wrap-style:square;v-text-anchor:top" coordsize="315,38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CzDscA&#10;AADcAAAADwAAAGRycy9kb3ducmV2LnhtbESPT2vDMAzF74N+B6PCbqvdjP0hq1vKoGyw9dBulB5F&#10;rCWhsRxsr8n26afDoDeJ9/TeT4vV6Dt1ppjawBbmMwOKuAqu5drC58fm5hFUysgOu8Bk4YcSrJaT&#10;qwWWLgy8o/M+10pCOJVoocm5L7VOVUMe0yz0xKJ9hegxyxpr7SIOEu47XRhzrz22LA0N9vTcUHXa&#10;f3sLJmw3R7PrXuYP/XD7uy3e3u8O0drr6bh+ApVpzBfz//WrE/xCaOUZmUA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fAsw7HAAAA3AAAAA8AAAAAAAAAAAAAAAAAmAIAAGRy&#10;cy9kb3ducmV2LnhtbFBLBQYAAAAABAAEAPUAAACMAwAAAAA=&#10;" adj="0,,0" path="m310,173r4,-10l124,r-8,11l130,25r,8l125,35r-1,6l119,44r-3,9l116,57r3,10l124,71r,5l112,93r,3l112,103r7,4l119,117,73,173r,8l75,190r6,l91,196r-3,4l76,213r-7,12l64,230r,4l73,242r3,3l85,252r,12l82,264r-9,1l69,276r-5,13l58,298r-4,3l30,306r-7,12l12,324r,6l4,339,,342r,5l12,352r5,3l36,365r10,6l55,369r6,-10l58,352r,-10l61,339r8,-5l75,329r9,-11l88,311r3,3l104,318r4,1l120,319r16,-7l131,325r-6,6l124,334r-2,4l122,347r12,12l134,376r3,8l143,387r13,l165,384r8,3l181,383r13,-3l207,380r15,l241,371r8,-5l249,358r4,-16l253,322r5,-8l269,306r,-9l276,292r4,-10l286,273r,-24l290,237r8,-19l298,201r7,-16l310,173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0,0,0,0" textboxrect="0,0,315,388"/>
            </v:shape>
            <v:shape id="Freeform 129" o:spid="_x0000_s1150" style="position:absolute;left:55880;top:21336;width:5207;height:6683;visibility:visible;mso-wrap-style:square;v-text-anchor:top" coordsize="315,38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njssIA&#10;AADcAAAADwAAAGRycy9kb3ducmV2LnhtbERPTWvCQBC9F/wPywje6kZBq9FVJCCt9NS0B49DdkyC&#10;2dmwu01if71bELzN433Odj+YRnTkfG1ZwWyagCAurK65VPDzfXxdgfABWWNjmRTcyMN+N3rZYqpt&#10;z1/U5aEUMYR9igqqENpUSl9UZNBPbUscuYt1BkOErpTaYR/DTSPnSbKUBmuODRW2lFVUXPNfoyDP&#10;cPnpsu69P89OiyPf8rfVX6bUZDwcNiACDeEpfrg/dJw/X8P/M/ECub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yeOywgAAANwAAAAPAAAAAAAAAAAAAAAAAJgCAABkcnMvZG93&#10;bnJldi54bWxQSwUGAAAAAAQABAD1AAAAhwMAAAAA&#10;" adj="0,,0" path="m310,173r4,-10l124,r-8,11l130,25r,8l125,35r-1,6l119,44r-3,9l116,57r3,10l124,71r,5l112,93r,3l112,103r7,4l119,117,73,173r,8l75,190r6,l91,196r-3,4l76,213r-7,12l64,230r,4l73,242r3,3l85,252r,12l82,264r-9,1l69,276r-5,13l58,298r-4,3l30,306r-7,12l12,324r,6l4,339,,342r,5l12,352r5,3l36,365r10,6l55,369r6,-10l58,352r,-10l61,339r8,-5l75,329r9,-11l88,311r3,3l104,318r4,1l120,319r16,-7l131,325r-6,6l124,334r-2,4l122,347r12,12l134,376r3,8l143,387r13,l165,384r8,3l181,383r13,-3l207,380r15,l241,371r8,-5l249,358r4,-16l253,322r5,-8l269,306r,-9l276,292r4,-10l286,273r,-24l290,237r8,-19l298,201r7,-16l310,173e" fillcolor="yellow"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0,0,0,0" textboxrect="0,0,315,388"/>
            </v:shape>
            <v:shape id="Freeform 130" o:spid="_x0000_s1151" style="position:absolute;left:61849;top:23352;width:6667;height:6810;visibility:visible;mso-wrap-style:square;v-text-anchor:top" coordsize="402,39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btrMcA&#10;AADcAAAADwAAAGRycy9kb3ducmV2LnhtbESPT2vCQBDF74V+h2UKvRTdtJaqqau0RaFCPfjvPmTH&#10;JJidDdmtbr69cyj0NsN7895vZovkGnWhLtSeDTwPM1DEhbc1lwYO+9VgAipEZIuNZzLQU4DF/P5u&#10;hrn1V97SZRdLJSEccjRQxdjmWoeiIodh6Fti0U6+cxhl7UptO7xKuGv0S5a9aYc1S0OFLX1VVJx3&#10;v87AuN+mqT4df87Tp/r1ENefm36ZjHl8SB/voCKl+G/+u/62gj8SfHlGJtD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s27azHAAAA3AAAAA8AAAAAAAAAAAAAAAAAmAIAAGRy&#10;cy9kb3ducmV2LnhtbFBLBQYAAAAABAAEAPUAAACMAwAAAAA=&#10;" adj="0,,0" path="m,264l13,250r7,-13l32,225,44,215r3,-6l58,204r6,-9l80,176r4,-12l85,155,113,80r7,-7l120,61r4,-10l124,38,135,22r4,-10l145,4,167,r15,l188,8r14,7l220,22r22,l250,28r5,12l260,51r7,1l292,68r8,5l315,88r-6,14l300,104r,9l300,114r-5,3l281,120r-8,8l273,134r1,9l273,157r,15l273,176r14,l295,176r4,9l305,195r6,7l328,208r24,5l358,215r18,6l395,224r6,l263,395r-7,-3l258,387r,-8l255,373r-5,l242,369r-8,-5l224,349r-4,-8l209,326r-5,-5l194,318r-8,3l175,321r-9,-3l,260r,4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 o:connectangles="0,0,0,0,0,0,0,0,0,0,0,0,0,0,0,0,0,0,0,0,0,0,0,0,0,0,0,0,0,0,0,0,0,0,0,0" textboxrect="0,0,402,396"/>
            </v:shape>
            <v:shape id="Freeform 131" o:spid="_x0000_s1152" style="position:absolute;left:61849;top:23352;width:6667;height:6810;visibility:visible;mso-wrap-style:square;v-text-anchor:top" coordsize="402,39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llPcQA&#10;AADcAAAADwAAAGRycy9kb3ducmV2LnhtbESPQWsCMRCF7wX/QxjBW82qUGQ1iihCKXioVcTbsBk3&#10;i5vJkkSN/fVNodDbDO99b97Ml8m24k4+NI4VjIYFCOLK6YZrBYev7esURIjIGlvHpOBJAZaL3ssc&#10;S+0e/En3faxFDuFQogITY1dKGSpDFsPQdcRZuzhvMebV11J7fORw28pxUbxJiw3nCwY7Whuqrvub&#10;zTWuU92ZZtd+4He6HU/+vHHprNSgn1YzEJFS/Df/0e86c5MR/D6TJ5C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ZZT3EAAAA3AAAAA8AAAAAAAAAAAAAAAAAmAIAAGRycy9k&#10;b3ducmV2LnhtbFBLBQYAAAAABAAEAPUAAACJAwAAAAA=&#10;" adj="0,,0" path="m,264l13,250r7,-13l32,225,44,215r3,-6l58,204r6,-9l80,176r4,-12l85,155,113,80r7,-7l120,61r4,-10l124,38,135,22r4,-10l145,4,167,r15,l188,8r14,7l220,22r22,l250,28r5,12l260,51r7,1l292,68r8,5l315,88r-6,14l300,104r,9l300,114r-5,3l281,120r-8,8l273,134r1,9l273,157r,15l273,176r14,l295,176r4,9l305,195r6,7l328,208r24,5l358,215r18,6l395,224r6,l263,395r-7,-3l258,387r,-8l255,373r-5,l242,369r-8,-5l224,349r-4,-8l209,326r-5,-5l194,318r-8,3l175,321r-9,-3l,260r,4e" fillcolor="yellow"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 o:connectangles="0,0,0,0,0,0,0,0,0,0,0,0,0,0,0,0,0,0,0,0,0,0,0,0,0,0,0,0,0,0,0,0,0,0,0,0" textboxrect="0,0,402,396"/>
            </v:shape>
            <v:shape id="Freeform 132" o:spid="_x0000_s1153" style="position:absolute;left:60118;top:27844;width:6223;height:8493;visibility:visible;mso-wrap-style:square;v-text-anchor:top" coordsize="376,49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18S8QA&#10;AADcAAAADwAAAGRycy9kb3ducmV2LnhtbERPS2sCMRC+F/wPYQQvRbM+EFmNIkKlB3tQFx+3YTPd&#10;XbqZbJNUt/++KQje5uN7zmLVmlrcyPnKsoLhIAFBnFtdcaEgO771ZyB8QNZYWyYFv+Rhtey8LDDV&#10;9s57uh1CIWII+xQVlCE0qZQ+L8mgH9iGOHKf1hkMEbpCaof3GG5qOUqSqTRYcWwosaFNSfnX4cco&#10;aHfHk/6ebC9Z/XF9HbrqfJXyrFSv267nIAK14Sl+uN91nD8ewf8z8QK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6dfEvEAAAA3AAAAA8AAAAAAAAAAAAAAAAAmAIAAGRycy9k&#10;b3ducmV2LnhtbFBLBQYAAAAABAAEAPUAAACJAwAAAAA=&#10;" adj="0,,0" path="m159,17l106,,96,13,87,26r-6,1l79,32r-3,6l70,47,64,57r-3,5l59,62r-8,8l44,75r,5l44,88r,5l44,103r-8,3l26,108r-8,2l12,118r-4,l4,118,,124r8,5l15,135r1,6l22,152r6,2l32,155r-2,2l33,160r11,9l44,170r7,3l57,173r2,l64,178r,6l64,190r,3l64,201r2,16l72,234r19,9l96,249r12,7l121,260r12,l137,260r5,l149,265r8,8l157,276r2,1l164,290r,8l167,304r2,10l169,325r,9l169,344r-5,10l159,359r,3l169,374r7,8l190,391r,6l197,399r7,9l206,410r3,9l214,427r7,10l221,448r10,16l231,471r6,11l241,485r4,4l249,491r4,l263,491r9,-2l278,489r15,2l303,493r9,l316,482r,-6l309,460r-2,-3l309,448r16,-13l329,429r10,-10l346,408r13,-17l371,382r4,-8l256,149r2,-8l258,124r7,-13l275,108,287,80r6,-6l295,60,159,17e" filled="f" strokecolor="windowText" strokeweight="1pt">
              <v:stroke joinstyle="round" endcap="round"/>
              <v:formulas/>
              <v:path arrowok="t" o:connecttype="custom" o:connectlocs="2147483646,0;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0,0,0,0,0,0,0,0,0,0,0" textboxrect="0,0,376,494"/>
            </v:shape>
            <v:shape id="Freeform 133" o:spid="_x0000_s1154" style="position:absolute;left:60118;top:27844;width:6223;height:8493;visibility:visible;mso-wrap-style:square;v-text-anchor:top" coordsize="376,49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HZ0MQA&#10;AADcAAAADwAAAGRycy9kb3ducmV2LnhtbERPS2sCMRC+F/wPYYReimbVIrIaRYSKBz1Uxcdt2Iy7&#10;i5vJNkl1/fdGKPQ2H99zJrPGVOJGzpeWFfS6CQjizOqScwX73VdnBMIHZI2VZVLwIA+zaettgqm2&#10;d/6m2zbkIoawT1FBEUKdSumzggz6rq2JI3exzmCI0OVSO7zHcFPJfpIMpcGSY0OBNS0Kyq7bX6Og&#10;We8O+udzedpXm/NHz5XHs5RHpd7bzXwMIlAT/sV/7pWO8wcDeD0TL5DT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HR2dDEAAAA3AAAAA8AAAAAAAAAAAAAAAAAmAIAAGRycy9k&#10;b3ducmV2LnhtbFBLBQYAAAAABAAEAPUAAACJAwAAAAA=&#10;" adj="0,,0" path="m159,17l106,,96,13,87,26r-6,1l79,32r-3,6l70,47,64,57r-3,5l59,62r-8,8l44,75r,5l44,88r,5l44,103r-8,3l26,108r-8,2l12,118r-4,l4,118,,124r8,5l15,135r1,6l22,152r6,2l32,155r-2,2l33,160r11,9l44,170r7,3l57,173r2,l64,178r,6l64,190r,3l64,201r2,16l72,234r19,9l96,249r12,7l121,260r12,l137,260r5,l149,265r8,8l157,276r2,1l164,290r,8l167,304r2,10l169,325r,9l169,344r-5,10l159,359r,3l169,374r7,8l190,391r,6l197,399r7,9l206,410r3,9l214,427r7,10l221,448r10,16l231,471r6,11l241,485r4,4l249,491r4,l263,491r9,-2l278,489r15,2l303,493r9,l316,482r,-6l309,460r-2,-3l309,448r16,-13l329,429r10,-10l346,408r13,-17l371,382r4,-8l256,149r2,-8l258,124r7,-13l275,108,287,80r6,-6l295,60,159,17e" filled="f" strokecolor="windowText" strokeweight="1pt">
              <v:stroke joinstyle="round" endcap="round"/>
              <v:formulas/>
              <v:path arrowok="t" o:connecttype="custom" o:connectlocs="2147483646,0;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0,0,0,0,0,0,0,0,0,0,0" textboxrect="0,0,376,494"/>
            </v:shape>
            <v:shape id="Freeform 134" o:spid="_x0000_s1155" style="position:absolute;left:21844;top:55959;width:5889;height:5763;visibility:visible;mso-wrap-style:square;v-text-anchor:top" coordsize="356,33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Fk48IA&#10;AADcAAAADwAAAGRycy9kb3ducmV2LnhtbERP24rCMBB9F/Yfwgj7pqm6iHSN4q6Igr54+YChGduy&#10;zSTbxLbr128Ewbc5nOvMl52pREO1Ly0rGA0TEMSZ1SXnCi7nzWAGwgdkjZVlUvBHHpaLt94cU21b&#10;PlJzCrmIIexTVFCE4FIpfVaQQT+0jjhyV1sbDBHWudQ1tjHcVHKcJFNpsOTYUKCj74Kyn9PNKGhH&#10;9ztdf93ui9xhvb00s/1te1Dqvd+tPkEE6sJL/HTvdJw/+YDHM/ECufg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IWTjwgAAANwAAAAPAAAAAAAAAAAAAAAAAJgCAABkcnMvZG93&#10;bnJldi54bWxQSwUGAAAAAAQABAD1AAAAhwMAAAAA&#10;" adj="0,,0" path="m8,88l17,78,32,62,67,55,91,86r9,4l135,57,167,39r40,-8l233,r21,30l255,51r14,11l283,73r2,6l293,88r9,10l316,110r3,l322,127r33,93l348,222r-44,17l252,263r-2,l249,268r-4,l239,268r-6,-9l226,255r-14,l205,259r-11,6l188,268r-4,5l181,283r-3,12l174,299r-7,9l167,314r-13,8l150,326r-5,8l142,334r-3,l112,278r-4,-15l102,243,92,217,89,202r-8,-1l75,194,63,179,51,162,39,150,25,130,12,112,8,102,,94,8,88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 o:connectangles="0,0,0,0,0,0,0,0,0,0,0,0,0,0,0,0,0,0,0,0,0,0,0,0,0,0,0,0,0,0,0,0,0,0,0,0,0,0,0,0,0,0,0,0,0,0,0,0,0,0,0,0,0,0,0,0,0,0,0,0" textboxrect="0,0,356,335"/>
            </v:shape>
            <v:shape id="Freeform 135" o:spid="_x0000_s1156" style="position:absolute;left:21844;top:55959;width:5889;height:5763;visibility:visible;mso-wrap-style:square;v-text-anchor:top" coordsize="356,33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3BeMIA&#10;AADcAAAADwAAAGRycy9kb3ducmV2LnhtbERP24rCMBB9F/Yfwgj7pqnKinSN4q6Igr54+YChGduy&#10;zSTbxLbr128Ewbc5nOvMl52pREO1Ly0rGA0TEMSZ1SXnCi7nzWAGwgdkjZVlUvBHHpaLt94cU21b&#10;PlJzCrmIIexTVFCE4FIpfVaQQT+0jjhyV1sbDBHWudQ1tjHcVHKcJFNpsOTYUKCj74Kyn9PNKGhH&#10;9ztdf93ui9xhvb00s/1te1Dqvd+tPkEE6sJL/HTvdJw/+YDHM/ECufg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bcF4wgAAANwAAAAPAAAAAAAAAAAAAAAAAJgCAABkcnMvZG93&#10;bnJldi54bWxQSwUGAAAAAAQABAD1AAAAhwMAAAAA&#10;" adj="0,,0" path="m8,88l17,78,32,62,67,55,91,86r9,4l135,57,167,39r40,-8l233,r21,30l255,51r14,11l283,73r2,6l293,88r9,10l316,110r3,l322,127r33,93l348,222r-44,17l252,263r-2,l249,268r-4,l239,268r-6,-9l226,255r-14,l205,259r-11,6l188,268r-4,5l181,283r-3,12l174,299r-7,9l167,314r-13,8l150,326r-5,8l142,334r-3,l112,278r-4,-15l102,243,92,217,89,202r-8,-1l75,194,63,179,51,162,39,150,25,130,12,112,8,102,,94,8,88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 o:connectangles="0,0,0,0,0,0,0,0,0,0,0,0,0,0,0,0,0,0,0,0,0,0,0,0,0,0,0,0,0,0,0,0,0,0,0,0,0,0,0,0,0,0,0,0,0,0,0,0,0,0,0,0,0,0,0,0,0,0,0,0" textboxrect="0,0,356,335"/>
            </v:shape>
            <v:shape id="Freeform 136" o:spid="_x0000_s1157" style="position:absolute;left:26558;top:55435;width:6811;height:4461;visibility:visible;mso-wrap-style:square;v-text-anchor:top" coordsize="411,25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z6q8IA&#10;AADcAAAADwAAAGRycy9kb3ducmV2LnhtbERPS2vCQBC+F/wPywi91Y0GraRuRIRi7ammkvM0O3m0&#10;2dmQ3Zr4791Cwdt8fM/ZbEfTigv1rrGsYD6LQBAXVjdcKTh/vj6tQTiPrLG1TAqu5GCbTh42mGg7&#10;8Ikuma9ECGGXoILa+y6R0hU1GXQz2xEHrrS9QR9gX0nd4xDCTSsXUbSSBhsODTV2tK+p+Ml+jQL8&#10;fh7yj/x9GX/ZY5TF5eGU+4NSj9Nx9wLC0+jv4n/3mw7z4xX8PRMukOk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HPqrwgAAANwAAAAPAAAAAAAAAAAAAAAAAJgCAABkcnMvZG93&#10;bnJldi54bWxQSwUGAAAAAAQABAD1AAAAhwMAAAAA&#10;" adj="0,,0" path="m19,125r-8,-4l1,110,,103,11,97,20,87r7,-7l39,64,61,37,73,30,96,18r7,6l112,32r8,7l132,42r8,-2l150,32r16,11l180,39r8,-7l208,25,238,12,292,r8,32l309,42r17,22l336,78r14,17l360,109r3,3l379,131r,1l393,144r17,12l367,169r-17,l346,177,224,207r-13,12l209,224r-7,-7l196,211r-6,4l184,221r-4,5l180,229r-4,5l166,243r-4,8l144,251r-5,-5l132,252r-9,3l112,255r-11,3l100,255,88,246r-15,7l69,244,62,226,48,183,36,150r3,-5l36,137r-4,l19,125e" filled="f" strokecolor="windowText" strokeweight="1pt">
              <v:stroke joinstyle="round" endcap="round"/>
              <v:formulas/>
              <v:path arrowok="t" o:connecttype="custom" o:connectlocs="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 textboxrect="0,0,411,259"/>
            </v:shape>
            <v:shape id="Freeform 137" o:spid="_x0000_s1158" style="position:absolute;left:26558;top:55435;width:6811;height:4461;visibility:visible;mso-wrap-style:square;v-text-anchor:top" coordsize="411,25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QJ2cMA&#10;AADcAAAADwAAAGRycy9kb3ducmV2LnhtbERPzWrCQBC+F3yHZYReim6MsdaYjYhQKHoy9QGG7DQJ&#10;ZmdjdjXp23cLhd7m4/udbDeaVjyod41lBYt5BIK4tLrhSsHl8332BsJ5ZI2tZVLwTQ52+eQpw1Tb&#10;gc/0KHwlQgi7FBXU3neplK6syaCb2444cF+2N+gD7CupexxCuGllHEWv0mDDoaHGjg41ldfibhSc&#10;NhedJNciiTeHo11Fx7u8LV+Uep6O+y0IT6P/F/+5P3SYv1zD7zPhA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5QJ2cMAAADcAAAADwAAAAAAAAAAAAAAAACYAgAAZHJzL2Rv&#10;d25yZXYueG1sUEsFBgAAAAAEAAQA9QAAAIgDAAAAAA==&#10;" adj="0,,0" path="m19,125r-8,-4l1,110,,103,11,97,20,87r7,-7l39,64,61,37,73,30,96,18r7,6l112,32r8,7l132,42r8,-2l150,32r16,11l180,39r8,-7l208,25,238,12,292,r8,32l309,42r17,22l336,78r14,17l360,109r3,3l379,131r,1l393,144r17,12l367,169r-17,l346,177,224,207r-13,12l209,224r-7,-7l196,211r-6,4l184,221r-4,5l180,229r-4,5l166,243r-4,8l144,251r-5,-5l132,252r-9,3l112,255r-11,3l100,255,88,246r-15,7l69,244,62,226,48,183,36,150r3,-5l36,137r-4,l19,125e" fillcolor="yellow" strokecolor="windowText" strokeweight="1pt">
              <v:stroke joinstyle="round" endcap="round"/>
              <v:formulas/>
              <v:path arrowok="t" o:connecttype="custom" o:connectlocs="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 textboxrect="0,0,411,259"/>
            </v:shape>
            <v:shape id="Freeform 138" o:spid="_x0000_s1159" style="position:absolute;left:59832;top:43497;width:5652;height:4985;visibility:visible;mso-wrap-style:square;v-text-anchor:top" coordsize="341,29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XAFscA&#10;AADcAAAADwAAAGRycy9kb3ducmV2LnhtbESPQWvCQBCF74X+h2WE3urGKiqpq6SKICiUaov0NmTH&#10;JDQ7G7Jbjf5651DobYb35r1vZovO1epMbag8Gxj0E1DEubcVFwY+D+vnKagQkS3WnsnAlQIs5o8P&#10;M0ytv/AHnfexUBLCIUUDZYxNqnXIS3IY+r4hFu3kW4dR1rbQtsWLhLtavyTJWDusWBpKbGhZUv6z&#10;/3UGXHVcfm/Gp112vL5NDtvs9v41Whnz1OuyV1CRuvhv/rveWMEfCq08IxPo+R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R1wBbHAAAA3AAAAA8AAAAAAAAAAAAAAAAAmAIAAGRy&#10;cy9kb3ducmV2LnhtbFBLBQYAAAAABAAEAPUAAACMAwAAAAA=&#10;" adj="0,,0" path="m68,l62,,39,56,28,80,,138r13,4l19,147r17,9l39,160r,8l39,172r-3,6l36,186r8,7l47,198r4,7l59,213r12,l90,222r11,6l105,233r3,l117,233r15,-5l132,218r-5,-5l125,204r,-3l141,190r9,-8l162,193r8,12l181,215r17,13l208,237r1,2l209,252r12,-3l221,251r5,-2l235,249r13,-4l255,254r10,11l280,269r7,4l293,281r15,6l319,289r12,-9l338,269r2,-15l331,250r-4,-5l320,237r-2,-7l318,217r4,-13l327,193r4,-15l338,166r-14,l300,172r-16,l280,170r-22,-4l246,156r-15,-4l216,145r-9,-10l197,129r-12,-3l174,126r-15,3l133,53r-6,-2l117,51r-4,-5l98,40,93,23,89,11,83,6,74,2,68,e" filled="f" strokecolor="windowText" strokeweight="1pt">
              <v:stroke joinstyle="round" endcap="round"/>
              <v:formulas/>
              <v:path arrowok="t" o:connecttype="custom" o:connectlocs="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 o:connectangles="0,0,0,0,0,0,0,0,0,0,0,0,0,0,0,0,0,0,0,0,0,0,0,0,0,0,0,0,0,0,0,0,0,0,0,0,0,0,0,0,0,0" textboxrect="0,0,341,290"/>
            </v:shape>
            <v:shape id="Freeform 139" o:spid="_x0000_s1160" style="position:absolute;left:59832;top:43497;width:5652;height:4985;visibility:visible;mso-wrap-style:square;v-text-anchor:top" coordsize="341,29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NykMMA&#10;AADcAAAADwAAAGRycy9kb3ducmV2LnhtbERPzWrCQBC+C32HZQq96UZbxKZuRApCSg/F1AeYZqfZ&#10;kOxsyK5J6tO7BcHbfHy/s91NthUD9b52rGC5SEAQl07XXCk4fR/mGxA+IGtsHZOCP/Kwyx5mW0y1&#10;G/lIQxEqEUPYp6jAhNClUvrSkEW/cB1x5H5dbzFE2FdS9zjGcNvKVZKspcWaY4PBjt4NlU1xtgqk&#10;nvLy4/TzaS77TTMuD/mAXy9KPT1O+zcQgaZwF9/cuY7zn1/h/5l4gcy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bNykMMAAADcAAAADwAAAAAAAAAAAAAAAACYAgAAZHJzL2Rv&#10;d25yZXYueG1sUEsFBgAAAAAEAAQA9QAAAIgDAAAAAA==&#10;" adj="0,,0" path="m68,l62,,39,56,28,80,,138r13,4l19,147r17,9l39,160r,8l39,172r-3,6l36,186r8,7l47,198r4,7l59,213r12,l90,222r11,6l105,233r3,l117,233r15,-5l132,218r-5,-5l125,204r,-3l141,190r9,-8l162,193r8,12l181,215r17,13l208,237r1,2l209,252r12,-3l221,251r5,-2l235,249r13,-4l255,254r10,11l280,269r7,4l293,281r15,6l319,289r12,-9l338,269r2,-15l331,250r-4,-5l320,237r-2,-7l318,217r4,-13l327,193r4,-15l338,166r-14,l300,172r-16,l280,170r-22,-4l246,156r-15,-4l216,145r-9,-10l197,129r-12,-3l174,126r-15,3l133,53r-6,-2l117,51r-4,-5l98,40,93,23,89,11,83,6,74,2,68,e" fillcolor="yellow" strokecolor="windowText" strokeweight="1pt">
              <v:stroke joinstyle="round" endcap="round"/>
              <v:formulas/>
              <v:path arrowok="t" o:connecttype="custom" o:connectlocs="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 o:connectangles="0,0,0,0,0,0,0,0,0,0,0,0,0,0,0,0,0,0,0,0,0,0,0,0,0,0,0,0,0,0,0,0,0,0,0,0,0,0,0,0,0,0" textboxrect="0,0,341,290"/>
            </v:shape>
            <v:shape id="Freeform 140" o:spid="_x0000_s1161" style="position:absolute;left:81819;top:48514;width:3826;height:6731;visibility:visible;mso-wrap-style:square;v-text-anchor:top" coordsize="231,39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VonMUA&#10;AADcAAAADwAAAGRycy9kb3ducmV2LnhtbESPQWvDMAyF74X+B6PCbq3TboyS1Qmj3WCHXpYUehWx&#10;mmSL5RB7rfvvp8NgN4n39N6nXZncoK40hd6zgfUqA0XceNtza+BUvy+3oEJEtjh4JgN3ClAW89kO&#10;c+tv/EnXKrZKQjjkaKCLccy1Dk1HDsPKj8SiXfzkMMo6tdpOeJNwN+hNlj1rhz1LQ4cj7Ttqvqsf&#10;Z6A/Pp7Tsa6bxG942Ryyarv/uhvzsEivL6Aipfhv/rv+sIL/JPjyjEy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WicxQAAANwAAAAPAAAAAAAAAAAAAAAAAJgCAABkcnMv&#10;ZG93bnJldi54bWxQSwUGAAAAAAQABAD1AAAAigMAAAAA&#10;" adj="0,,0" path="m61,6l68,4r11,6l85,10,104,7r4,-1l124,6r8,1l136,7r19,16l146,45r-3,6l138,57r-3,8l132,68r4,3l136,78r14,7l157,84r,-3l190,81r7,10l208,89r8,-7l222,73r8,13l230,104r-2,4l213,120r-8,10l198,142r-8,24l190,169r4,6l189,187r-12,3l165,206r-12,11l143,226r-2,19l141,262r2,11l143,283r-5,24l137,307r-25,16l112,326r,6l104,337r-7,7l89,350,70,372,68,361r-12,4l54,374r,8l47,390r-11,l28,390r4,-18l32,359,28,337,22,323,17,305,9,292r,-9l13,262,9,255,4,245,,222,9,193r,-18l17,154r2,-6l22,136r2,-16l30,104,40,66,43,51,47,26,54,r7,6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 o:connectangles="0,0,0,0,0,0,0,0,0,0,0,0,0,0,0,0,0,0,0,0,0,0,0,0,0,0,0,0,0,0,0,0,0,0,0,0,0,0,0,0,0" textboxrect="0,0,231,391"/>
            </v:shape>
            <v:shape id="Freeform 141" o:spid="_x0000_s1162" style="position:absolute;left:81819;top:48482;width:3826;height:6715;visibility:visible;mso-wrap-style:square;v-text-anchor:top" coordsize="231,39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m8XcMA&#10;AADcAAAADwAAAGRycy9kb3ducmV2LnhtbERPTWvCQBC9F/wPyxS81Y3FqkQ3IkVF6kktBW9DdpqE&#10;ZGfj7tbEf+8WCr3N433OctWbRtzI+cqygvEoAUGcW11xoeDzvH2Zg/ABWWNjmRTcycMqGzwtMdW2&#10;4yPdTqEQMYR9igrKENpUSp+XZNCPbEscuW/rDIYIXSG1wy6Gm0a+JslUGqw4NpTY0ntJeX36MQrq&#10;j/Ztx9f5xh0uW+r2ZzP7yndKDZ/79QJEoD78i//cex3nT8bw+0y8QGY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fm8XcMAAADcAAAADwAAAAAAAAAAAAAAAACYAgAAZHJzL2Rv&#10;d25yZXYueG1sUEsFBgAAAAAEAAQA9QAAAIgDAAAAAA==&#10;" adj="0,,0" path="m61,6l68,4r11,6l85,10,104,7r4,-1l124,6r8,1l136,7r19,16l146,45r-3,6l138,57r-3,8l132,68r4,3l136,78r14,7l157,84r,-3l190,81r7,10l208,89r8,-7l222,73r8,13l230,104r-2,4l213,120r-8,10l198,142r-8,24l190,169r4,6l189,187r-12,3l165,206r-12,11l143,226r-2,19l141,262r2,11l143,283r-5,24l137,307r-25,16l112,326r,6l104,337r-7,7l89,350,70,372,68,361r-12,4l54,374r,8l47,390r-11,l28,390r4,-18l32,359,28,337,22,323,17,305,9,292r,-9l13,262,9,255,4,245,,222,9,193r,-18l17,154r2,-6l22,136r2,-16l30,104,40,66,43,51,47,26,54,r7,6e" fillcolor="yellow"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 o:connectangles="0,0,0,0,0,0,0,0,0,0,0,0,0,0,0,0,0,0,0,0,0,0,0,0,0,0,0,0,0,0,0,0,0,0,0,0,0,0,0,0,0" textboxrect="0,0,231,391"/>
            </v:shape>
            <v:shape id="Freeform 142" o:spid="_x0000_s1163" style="position:absolute;left:76993;top:57134;width:4445;height:5858;visibility:visible;mso-wrap-style:square;v-text-anchor:top" coordsize="268,34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pZY8UA&#10;AADcAAAADwAAAGRycy9kb3ducmV2LnhtbERPS2vCQBC+F/wPywi91U2DLSW6SqwVquChPlp6G7Jj&#10;NpidDdmtif/eLRR6m4/vOdN5b2txodZXjhU8jhIQxIXTFZcKDvvVwwsIH5A11o5JwZU8zGeDuylm&#10;2nX8QZddKEUMYZ+hAhNCk0npC0MW/cg1xJE7udZiiLAtpW6xi+G2lmmSPEuLFccGgw29GirOux+r&#10;gJ7e1ltafB/HX/nncrUx+WmZdkrdD/t8AiJQH/7Ff+53HeePU/h9Jl4gZ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GlljxQAAANwAAAAPAAAAAAAAAAAAAAAAAJgCAABkcnMv&#10;ZG93bnJldi54bWxQSwUGAAAAAAQABAD1AAAAigMAAAAA&#10;" adj="0,,0" path="m240,336r-8,4l183,336r-50,l108,340r-9,-4l48,334r-17,l3,334r,-55l,247,3,214r7,-32l11,149r7,-23l26,109,32,88,48,63,51,51,47,39,45,25,58,11,68,,87,11r4,2l103,30r,15l108,51r-5,8l99,62r-2,8l103,74r5,4l119,88r2,2l121,99r9,7l133,109r9,-5l151,102r,-3l158,99r14,-3l172,114r,13l176,145r6,3l191,157r18,4l213,161r12,9l247,182r5,8l255,197r,5l255,205r8,13l267,224r-2,5l263,231r,8l243,239r-3,l240,257r,23l240,288r3,4l240,310r,6l234,328r6,8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 textboxrect="0,0,268,341"/>
            </v:shape>
            <v:shape id="Freeform 143" o:spid="_x0000_s1164" style="position:absolute;left:76993;top:57134;width:4445;height:5858;visibility:visible;mso-wrap-style:square;v-text-anchor:top" coordsize="268,34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b8+MQA&#10;AADcAAAADwAAAGRycy9kb3ducmV2LnhtbERPS2vCQBC+C/0PyxS86UZri6SuklaFttCDz+JtyI7Z&#10;0OxsyK4m/fduodDbfHzPmS06W4krNb50rGA0TEAQ506XXCjY79aDKQgfkDVWjknBD3lYzO96M0y1&#10;a3lD120oRAxhn6ICE0KdSulzQxb90NXEkTu7xmKIsCmkbrCN4baS4yR5khZLjg0Ga3o1lH9vL1YB&#10;Pa7eP+nldJh8Zcfl+sNk5+W4Vap/32XPIAJ14V/8537Tcf7kAX6fiRfI+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W/PjEAAAA3AAAAA8AAAAAAAAAAAAAAAAAmAIAAGRycy9k&#10;b3ducmV2LnhtbFBLBQYAAAAABAAEAPUAAACJAwAAAAA=&#10;" adj="0,,0" path="m240,336r-8,4l183,336r-50,l108,340r-9,-4l48,334r-17,l3,334r,-55l,247,3,214r7,-32l11,149r7,-23l26,109,32,88,48,63,51,51,47,39,45,25,58,11,68,,87,11r4,2l103,30r,15l108,51r-5,8l99,62r-2,8l103,74r5,4l119,88r2,2l121,99r9,7l133,109r9,-5l151,102r,-3l158,99r14,-3l172,114r,13l176,145r6,3l191,157r18,4l213,161r12,9l247,182r5,8l255,197r,5l255,205r8,13l267,224r-2,5l263,231r,8l243,239r-3,l240,257r,23l240,288r3,4l240,310r,6l234,328r6,8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 textboxrect="0,0,268,341"/>
            </v:shape>
            <v:shape id="Freeform 144" o:spid="_x0000_s1165" style="position:absolute;left:79867;top:57388;width:3699;height:5604;visibility:visible;mso-wrap-style:square;v-text-anchor:top" coordsize="223,32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aE8MA&#10;AADcAAAADwAAAGRycy9kb3ducmV2LnhtbERP22rCQBB9L/gPywh9Ed0YpEh0FVGkFvpQLx8wZsds&#10;MDsbshsT+/XdQqFvczjXWa57W4kHNb50rGA6SUAQ506XXCi4nPfjOQgfkDVWjknBkzysV4OXJWba&#10;dXykxykUIoawz1CBCaHOpPS5IYt+4mriyN1cYzFE2BRSN9jFcFvJNEnepMWSY4PBmraG8vuptQra&#10;dDd9/75Ue/OprU0/RqNr99Uq9TrsNwsQgfrwL/5zH3ScP5vB7zPxArn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9aE8MAAADcAAAADwAAAAAAAAAAAAAAAACYAgAAZHJzL2Rv&#10;d25yZXYueG1sUEsFBgAAAAAEAAQA9QAAAIgDAAAAAA==&#10;" adj="0,,0" path="m,89r3,41l12,138r8,4l37,146r18,8l59,155r11,12l82,176r,9l83,187r,3l89,200r6,9l94,216r-7,6l79,222r-4,l70,224r-3,l67,230r,3l67,242r3,19l70,265r-3,5l70,280r,11l67,304r-6,7l67,319r3,2l122,325r5,l135,325r15,-6l161,319r29,l207,319r15,2l219,304r-5,-18l213,265,201,251r-4,-12l186,204,174,175r-6,-29l158,112,155,78,148,39,137,13,131,7,124,2,118,,98,15r-4,l87,19r-8,7l75,26r-8,l61,23,59,15,40,13,27,10,20,7,19,19r-1,4l11,35,9,43,7,51r5,8l15,60r4,7l20,75r-4,6l11,83,6,81,,81r,8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 o:connectangles="0,0,0,0,0,0,0,0,0,0,0,0,0,0,0,0,0,0,0,0,0,0,0,0,0,0,0,0,0,0,0,0,0,0,0,0,0,0,0,0" textboxrect="0,0,223,326"/>
            </v:shape>
            <v:shape id="Freeform 145" o:spid="_x0000_s1166" style="position:absolute;left:79867;top:57388;width:3699;height:5604;visibility:visible;mso-wrap-style:square;v-text-anchor:top" coordsize="223,32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jZN8MA&#10;AADcAAAADwAAAGRycy9kb3ducmV2LnhtbERPS2vCQBC+F/wPywi9iNlYqsSYVYJQKvRSH3gesmMS&#10;zM6G3a2m/vpuodDbfHzPKTaD6cSNnG8tK5glKQjiyuqWawWn49s0A+EDssbOMin4Jg+b9eipwFzb&#10;O+/pdgi1iCHsc1TQhNDnUvqqIYM+sT1x5C7WGQwRulpqh/cYbjr5kqYLabDl2NBgT9uGquvhyyh4&#10;6Oy9O31cl2629FmYlJ99eS6Veh4P5QpEoCH8i//cOx3nv87h95l4gV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PjZN8MAAADcAAAADwAAAAAAAAAAAAAAAACYAgAAZHJzL2Rv&#10;d25yZXYueG1sUEsFBgAAAAAEAAQA9QAAAIgDAAAAAA==&#10;" adj="0,,0" path="m,89r3,41l12,138r8,4l37,146r18,8l59,155r11,12l82,176r,9l83,187r,3l89,200r6,9l94,216r-7,6l79,222r-4,l70,224r-3,l67,230r,3l67,242r3,19l70,265r-3,5l70,280r,11l67,304r-6,7l67,319r3,2l122,325r5,l135,325r15,-6l161,319r29,l207,319r15,2l219,304r-5,-18l213,265,201,251r-4,-12l186,204,174,175r-6,-29l158,112,155,78,148,39,137,13,131,7,124,2,118,,98,15r-4,l87,19r-8,7l75,26r-8,l61,23,59,15,40,13,27,10,20,7,19,19r-1,4l11,35,9,43,7,51r5,8l15,60r4,7l20,75r-4,6l11,83,6,81,,81r,8e" fillcolor="yellow"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 o:connectangles="0,0,0,0,0,0,0,0,0,0,0,0,0,0,0,0,0,0,0,0,0,0,0,0,0,0,0,0,0,0,0,0,0,0,0,0,0,0,0,0" textboxrect="0,0,223,326"/>
            </v:shape>
            <v:shape id="Freeform 146" o:spid="_x0000_s1167" style="position:absolute;left:78613;top:57007;width:1571;height:2016;visibility:visible;mso-wrap-style:square;v-text-anchor:top" coordsize="96,11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cbjsEA&#10;AADcAAAADwAAAGRycy9kb3ducmV2LnhtbERPTWvCQBC9F/wPywjemk0lhJC6ihUFLx6a2vs0O80G&#10;s7Mxu9H477uFQm/zeJ+z2ky2EzcafOtYwUuSgiCunW65UXD+ODwXIHxA1tg5JgUP8rBZz55WWGp3&#10;53e6VaERMYR9iQpMCH0ppa8NWfSJ64kj9+0GiyHCoZF6wHsMt51cpmkuLbYcGwz2tDNUX6rRKlh+&#10;dW+n9GDOe86qIh/34fOqtVKL+bR9BRFoCv/iP/dRx/lZDr/PxAvk+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53G47BAAAA3AAAAA8AAAAAAAAAAAAAAAAAmAIAAGRycy9kb3du&#10;cmV2LnhtbFBLBQYAAAAABAAEAPUAAACGAwAAAAA=&#10;" adj="0,,0" path="m95,98r,-9l90,85,86,78,85,74r,-8l86,58r8,-7l94,42r1,-4l94,23,82,21,70,19,61,12,50,4,37,,24,6,20,7r-6,8l11,15,6,21,,31r5,8l6,48r5,11l5,67,2,70,,75r5,5l8,85,24,98r,7l28,111r9,6l54,107r1,-2l67,104r11,l88,105r7,-7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0,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 textboxrect="0,0,96,118"/>
            </v:shape>
            <v:shape id="Freeform 147" o:spid="_x0000_s1168" style="position:absolute;left:78613;top:57007;width:1571;height:2016;visibility:visible;mso-wrap-style:square;v-text-anchor:top" coordsize="96,11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u+FcIA&#10;AADcAAAADwAAAGRycy9kb3ducmV2LnhtbERPTWvCQBC9F/wPywi9NRslWImuokWhlx4a433Mjtlg&#10;djbNrib9991Cobd5vM9Zb0fbigf1vnGsYJakIIgrpxuuFZSn48sShA/IGlvHpOCbPGw3k6c15toN&#10;/EmPItQihrDPUYEJocul9JUhiz5xHXHkrq63GCLsa6l7HGK4beU8TRfSYsOxwWBHb4aqW3G3CuaX&#10;dv+RHk154KxYLu6HcP7SWqnn6bhbgQg0hn/xn/tdx/nZK/w+Ey+Qm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O74VwgAAANwAAAAPAAAAAAAAAAAAAAAAAJgCAABkcnMvZG93&#10;bnJldi54bWxQSwUGAAAAAAQABAD1AAAAhwMAAAAA&#10;" adj="0,,0" path="m95,98r,-9l90,85,86,78,85,74r,-8l86,58r8,-7l94,42r1,-4l94,23,82,21,70,19,61,12,50,4,37,,24,6,20,7r-6,8l11,15,6,21,,31r5,8l6,48r5,11l5,67,2,70,,75r5,5l8,85,24,98r,7l28,111r9,6l54,107r1,-2l67,104r11,l88,105r7,-7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0,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 textboxrect="0,0,96,118"/>
            </v:shape>
            <v:shape id="Freeform 148" o:spid="_x0000_s1169" style="position:absolute;left:74295;top:50974;width:3889;height:4128;visibility:visible;mso-wrap-style:square;v-text-anchor:top" coordsize="234,23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52scA&#10;AADcAAAADwAAAGRycy9kb3ducmV2LnhtbESPQUvDQBCF70L/wzKCF2k3WrESuy1WLUgR0bSl1yE7&#10;TUKzs0t2bdN/3zkI3mZ4b977ZjrvXauO1MXGs4G7UQaKuPS24crAZr0cPoGKCdli65kMnCnCfDa4&#10;mmJu/Yl/6FikSkkIxxwN1CmFXOtY1uQwjnwgFm3vO4dJ1q7StsOThLtW32fZo3bYsDTUGOi1pvJQ&#10;/DoDYbIfh88VLb75fff1trh1sdg6Y26u+5dnUIn69G/+u/6wgv8gtPKMTKB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Tf+drHAAAA3AAAAA8AAAAAAAAAAAAAAAAAmAIAAGRy&#10;cy9kb3ducmV2LnhtbFBLBQYAAAAABAAEAPUAAACMAwAAAAA=&#10;" adj="0,,0" path="m60,l49,11r-9,l28,11r-7,l20,7,,11,15,37r1,18l20,62r6,11l28,78r12,3l49,85r,9l56,103r4,9l68,119r8,2l88,123r11,-2l102,132r4,10l108,143r13,-6l126,147r3,7l133,162r9,14l153,180r3,5l157,189r7,10l166,204r4,8l172,214r3,3l175,222r7,5l196,233r10,5l221,233r,-4l222,218r-2,-14l213,191r15,-12l228,176r5,-15l224,154r4,-7l233,136r,-11l220,125r-20,11l188,140r-8,2l176,137r-8,-9l163,123,152,112r-10,-7l133,96,121,83r-9,-5l106,70,99,62,88,47,81,34,72,21,65,5,60,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 o:connectangles="0,0,0,0,0,0,0,0,0,0,0,0,0,0,0,0,0,0,0,0,0,0,0,0,0,0,0,0,0,0,0,0,0,0,0,0" textboxrect="0,0,234,239"/>
            </v:shape>
            <v:shape id="Freeform 149" o:spid="_x0000_s1170" style="position:absolute;left:74295;top:50974;width:3889;height:4128;visibility:visible;mso-wrap-style:square;v-text-anchor:top" coordsize="234,23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NcQcQA&#10;AADcAAAADwAAAGRycy9kb3ducmV2LnhtbERP22oCMRB9L/gPYQp9KZptlVq3G6X2AlJE2q3i67CZ&#10;veBmEjaprn/fCIW+zeFcJ1v0phVH6nxjWcHdKAFBXFjdcKVg+/0+fAThA7LG1jIpOJOHxXxwlWGq&#10;7Ym/6JiHSsQQ9ikqqENwqZS+qMmgH1lHHLnSdgZDhF0ldYenGG5aeZ8kD9Jgw7GhRkcvNRWH/Mco&#10;cNNy7NYftPzkt/3mdXlrfL4zSt1c989PIAL14V/8517pOH8yg8sz8QI5/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TXEHEAAAA3AAAAA8AAAAAAAAAAAAAAAAAmAIAAGRycy9k&#10;b3ducmV2LnhtbFBLBQYAAAAABAAEAPUAAACJAwAAAAA=&#10;" adj="0,,0" path="m60,l49,11r-9,l28,11r-7,l20,7,,11,15,37r1,18l20,62r6,11l28,78r12,3l49,85r,9l56,103r4,9l68,119r8,2l88,123r11,-2l102,132r4,10l108,143r13,-6l126,147r3,7l133,162r9,14l153,180r3,5l157,189r7,10l166,204r4,8l172,214r3,3l175,222r7,5l196,233r10,5l221,233r,-4l222,218r-2,-14l213,191r15,-12l228,176r5,-15l224,154r4,-7l233,136r,-11l220,125r-20,11l188,140r-8,2l176,137r-8,-9l163,123,152,112r-10,-7l133,96,121,83r-9,-5l106,70,99,62,88,47,81,34,72,21,65,5,60,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 o:connectangles="0,0,0,0,0,0,0,0,0,0,0,0,0,0,0,0,0,0,0,0,0,0,0,0,0,0,0,0,0,0,0,0,0,0,0,0" textboxrect="0,0,234,239"/>
            </v:shape>
            <v:shape id="Freeform 150" o:spid="_x0000_s1171" style="position:absolute;left:75501;top:53355;width:3429;height:3541;visibility:visible;mso-wrap-style:square;v-text-anchor:top" coordsize="207,20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o8W8IA&#10;AADcAAAADwAAAGRycy9kb3ducmV2LnhtbESPQWvCQBCF7wX/wzKCt7pRVErqKjUgeG300OOQnSah&#10;2dmwu8bor+8cBG8zvDfvfbPdj65TA4XYejawmGegiCtvW64NXM7H9w9QMSFb7DyTgTtF2O8mb1vM&#10;rb/xNw1lqpWEcMzRQJNSn2sdq4YcxrnviUX79cFhkjXU2ga8Sbjr9DLLNtphy9LQYE9FQ9VfeXUG&#10;HnhdrQOXh8Xojnbzo4viPrTGzKbj1yeoRGN6mZ/XJyv4a8GXZ2QCvfs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yjxbwgAAANwAAAAPAAAAAAAAAAAAAAAAAJgCAABkcnMvZG93&#10;bnJldi54bWxQSwUGAAAAAAQABAD1AAAAhwMAAAAA&#10;" adj="0,,0" path="m11,93r11,21l30,120r19,15l63,147r16,14l83,161r19,11l109,181r8,l128,185r5,l140,185r14,l155,185r12,6l174,198r16,7l194,201r12,-10l190,177r-8,-10l177,159r-7,-6l159,145r-10,-6l136,129,125,112r-8,-8l109,93,102,81,94,69,93,63,86,51,79,42,68,36,63,26,55,14,48,,32,6r,11l30,23,22,33r-7,9l3,49r,8l3,66,,77,11,93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0,2147483646;2147483646,2147483646" o:connectangles="0,0,0,0,0,0,0,0,0,0,0,0,0,0,0,0,0,0,0,0,0,0,0,0,0,0,0,0,0,0,0,0,0,0,0,0,0,0,0,0,0,0,0,0,0,0,0,0,0" textboxrect="0,0,207,206"/>
            </v:shape>
            <v:shape id="Freeform 151" o:spid="_x0000_s1172" style="position:absolute;left:75501;top:53355;width:3429;height:3541;visibility:visible;mso-wrap-style:square;v-text-anchor:top" coordsize="207,20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aZwL8A&#10;AADcAAAADwAAAGRycy9kb3ducmV2LnhtbERPTYvCMBC9L/gfwgh7W9OKilSjaEHwancPHodmbIvN&#10;pCSxVn/9RhC8zeN9zno7mFb05HxjWUE6SUAQl1Y3XCn4+z38LEH4gKyxtUwKHuRhuxl9rTHT9s4n&#10;6otQiRjCPkMFdQhdJqUvazLoJ7YjjtzFOoMhQldJ7fAew00rp0mykAYbjg01dpTXVF6Lm1HwxNts&#10;7rjYp4M56MVZ5vmjb5T6Hg+7FYhAQ/iI3+6jjvPnKbyeiRfIz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hpnAvwAAANwAAAAPAAAAAAAAAAAAAAAAAJgCAABkcnMvZG93bnJl&#10;di54bWxQSwUGAAAAAAQABAD1AAAAhAMAAAAA&#10;" adj="0,,0" path="m11,93r11,21l30,120r19,15l63,147r16,14l83,161r19,11l109,181r8,l128,185r5,l140,185r14,l155,185r12,6l174,198r16,7l194,201r12,-10l190,177r-8,-10l177,159r-7,-6l159,145r-10,-6l136,129,125,112r-8,-8l109,93,102,81,94,69,93,63,86,51,79,42,68,36,63,26,55,14,48,,32,6r,11l30,23,22,33r-7,9l3,49r,8l3,66,,77,11,93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0,2147483646;2147483646,2147483646" o:connectangles="0,0,0,0,0,0,0,0,0,0,0,0,0,0,0,0,0,0,0,0,0,0,0,0,0,0,0,0,0,0,0,0,0,0,0,0,0,0,0,0,0,0,0,0,0,0,0,0,0" textboxrect="0,0,207,206"/>
            </v:shape>
            <v:shape id="Freeform 152" o:spid="_x0000_s1173" style="position:absolute;left:77231;top:54610;width:2604;height:2174;visibility:visible;mso-wrap-style:square;v-text-anchor:top" coordsize="157,12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P3rMUA&#10;AADcAAAADwAAAGRycy9kb3ducmV2LnhtbERPS2vCQBC+F/oflhG81Y2htpK6SrH4wENLUg8eh+yY&#10;BLOzcXfV+O+7hUJv8/E9Z7boTSuu5HxjWcF4lIAgLq1uuFKw/149TUH4gKyxtUwK7uRhMX98mGGm&#10;7Y1zuhahEjGEfYYK6hC6TEpf1mTQj2xHHLmjdQZDhK6S2uEthptWpknyIg02HBtq7GhZU3kqLkbB&#10;7muVG5fu1s/n1301LTafH4fDRanhoH9/AxGoD//iP/dWx/mTFH6fiRfI+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Y/esxQAAANwAAAAPAAAAAAAAAAAAAAAAAJgCAABkcnMv&#10;ZG93bnJldi54bWxQSwUGAAAAAAQABAD1AAAAigMAAAAA&#10;" adj="0,,0" path="m,11r4,9l24,42r7,12l35,60r9,6l55,75r6,2l65,80r8,10l78,95r8,9l94,113r7,6l103,121r8,4l119,125r4,-12l131,112r4,-4l139,104r5,-2l144,100r3,-10l151,85r3,-21l154,60r2,-6l144,42r,-6l135,28r-1,-4l126,23r-7,-5l111,18r-8,l101,20r-7,l80,24,67,20,65,16,55,8,49,7,46,2,42,r3,21l34,24r-6,4l16,20,,11e" filled="f" strokecolor="windowText" strokeweight="1pt">
              <v:stroke joinstyle="round" endcap="round"/>
              <v:formulas/>
              <v:path arrowok="t" o:connecttype="custom" o:connectlocs="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0,2147483646" o:connectangles="0,0,0,0,0,0,0,0,0,0,0,0,0,0,0,0,0,0,0,0,0,0,0,0,0,0,0,0,0,0,0,0,0,0,0,0,0,0,0,0,0,0,0,0,0,0,0,0,0,0" textboxrect="0,0,157,126"/>
            </v:shape>
            <v:shape id="Freeform 153" o:spid="_x0000_s1174" style="position:absolute;left:77231;top:54610;width:2604;height:2174;visibility:visible;mso-wrap-style:square;v-text-anchor:top" coordsize="157,12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9SN8UA&#10;AADcAAAADwAAAGRycy9kb3ducmV2LnhtbERPTWvCQBC9F/wPywjezKbWWomuUlrU4sFi9OBxyE6T&#10;0Oxsurtq+u+7gtDbPN7nzJedacSFnK8tK3hMUhDEhdU1lwqOh9VwCsIHZI2NZVLwSx6Wi97DHDNt&#10;r7ynSx5KEUPYZ6igCqHNpPRFRQZ9YlviyH1ZZzBE6EqpHV5juGnkKE0n0mDNsaHClt4qKr7zs1Gw&#10;/VztjRtt1+Ofl2M5zTe799PprNSg373OQATqwr/47v7Qcf7zE9yeiRfIx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L1I3xQAAANwAAAAPAAAAAAAAAAAAAAAAAJgCAABkcnMv&#10;ZG93bnJldi54bWxQSwUGAAAAAAQABAD1AAAAigMAAAAA&#10;" adj="0,,0" path="m,11r4,9l24,42r7,12l35,60r9,6l55,75r6,2l65,80r8,10l78,95r8,9l94,113r7,6l103,121r8,4l119,125r4,-12l131,112r4,-4l139,104r5,-2l144,100r3,-10l151,85r3,-21l154,60r2,-6l144,42r,-6l135,28r-1,-4l126,23r-7,-5l111,18r-8,l101,20r-7,l80,24,67,20,65,16,55,8,49,7,46,2,42,r3,21l34,24r-6,4l16,20,,11e" filled="f" strokecolor="windowText" strokeweight="1pt">
              <v:stroke joinstyle="round" endcap="round"/>
              <v:formulas/>
              <v:path arrowok="t" o:connecttype="custom" o:connectlocs="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0,2147483646" o:connectangles="0,0,0,0,0,0,0,0,0,0,0,0,0,0,0,0,0,0,0,0,0,0,0,0,0,0,0,0,0,0,0,0,0,0,0,0,0,0,0,0,0,0,0,0,0,0,0,0,0,0" textboxrect="0,0,157,126"/>
            </v:shape>
            <v:shape id="Freeform 154" o:spid="_x0000_s1175" style="position:absolute;left:82677;top:41878;width:7239;height:8239;visibility:visible;mso-wrap-style:square;v-text-anchor:top" coordsize="437,47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Yj9cUA&#10;AADcAAAADwAAAGRycy9kb3ducmV2LnhtbERPTWvCQBC9F/wPywi9SN3Y2rSkrhKFimAP1RbqcciO&#10;2WB2NmRXjf/eFYTe5vE+ZzLrbC1O1PrKsYLRMAFBXDhdcang9+fz6R2ED8gaa8ek4EIeZtPewwQz&#10;7c68odM2lCKGsM9QgQmhyaT0hSGLfuga4sjtXWsxRNiWUrd4juG2ls9JkkqLFccGgw0tDBWH7dEq&#10;SHeL9W4wMC9vy8333xeP83l6zJV67Hf5B4hAXfgX390rHee/juH2TLxAT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liP1xQAAANwAAAAPAAAAAAAAAAAAAAAAAJgCAABkcnMv&#10;ZG93bnJldi54bWxQSwUGAAAAAAQABAD1AAAAigMAAAAA&#10;" adj="0,,0" path="m197,24l436,,405,52r-42,89l323,118r-27,23l290,160r-20,23l262,196r-13,36l224,275r4,16l229,304r-18,40l209,357r5,7l220,372r-3,11l181,444r-8,15l165,466r-9,8l146,478r-2,-4l138,467r-5,l133,466r-16,l115,466r-6,1l99,471r-1,l88,466r-3,-2l85,458r-5,-4l83,451r2,-7l92,438r2,-7l96,422r8,-12l94,399r-9,-3l80,392r-12,l60,392r-11,2l40,394r-11,2l16,391r-7,1l4,391,,384r,-8l6,363r6,-17l20,330r4,-6l31,309r6,-8l45,300r,-9l45,280r4,-8l60,270r4,-10l71,248r,-11l77,224r8,-4l85,217,80,199r-3,-4l83,190r13,-5l96,183r8,-4l117,179r5,l126,170r,-1l138,164r3,l149,142r4,-8l157,126r4,-8l161,112r-2,-2l156,110r-7,l144,106r-7,-1l134,105r-12,1l115,110r2,-12l122,92,132,82r5,-11l144,71r,10l156,81r5,-8l164,67r7,l179,63r5,-8l184,43r9,-6l198,24r-1,e" fillcolor="yellow" strokecolor="windowText" strokeweight="1pt">
              <v:stroke joinstyle="round" endcap="round"/>
              <v:formulas/>
              <v:path arrowok="t" o:connecttype="custom" o:connectlocs="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0,0,0,0,0,0,0,0,0,0,0,0" textboxrect="0,0,437,479"/>
            </v:shape>
            <v:shape id="Freeform 155" o:spid="_x0000_s1176" style="position:absolute;left:71104;top:38274;width:5746;height:4413;visibility:visible;mso-wrap-style:square;v-text-anchor:top" coordsize="347,25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lrlMUA&#10;AADcAAAADwAAAGRycy9kb3ducmV2LnhtbERP22oCMRB9L/gPYYS+FM1W2Kpbo0ihUAoteAHt23Qz&#10;3SxuJksSdevXm0LBtzmc68wWnW3EiXyoHSt4HGYgiEuna64UbDevgwmIEJE1No5JwS8FWMx7dzMs&#10;tDvzik7rWIkUwqFABSbGtpAylIYshqFriRP347zFmKCvpPZ4TuG2kaMse5IWa04NBlt6MVQe1ker&#10;4Mt/jqejNvveP3xszTHfXfLd+0ap+363fAYRqYs38b/7Taf5eQ5/z6QL5P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uWuUxQAAANwAAAAPAAAAAAAAAAAAAAAAAJgCAABkcnMv&#10;ZG93bnJldi54bWxQSwUGAAAAAAQABAD1AAAAigMAAAAA&#10;" adj="0,,0" path="m,96l11,78r,-13l11,54r,-9l13,29r,-11l16,12,28,5,35,,53,,68,r8,9l76,15r,12l65,38r3,12l76,56r4,l89,61r13,5l115,84r14,5l132,94r6,l147,94r17,3l176,90r12,l199,90r5,12l206,103r12,10l223,113r7,-8l233,103r10,-4l245,103r4,6l265,113r11,-2l287,109r2,l297,134r4,7l309,147r12,13l330,163r7,9l340,180r3,8l346,197r,10l333,207r-6,2l321,213r-8,3l306,221r-2,4l290,234r-12,4l272,247r-5,6l263,255r-14,-3l233,253r-5,-6l225,244r-4,-4l217,235r-11,l199,234r-2,-5l197,209r2,-11l191,197r-6,-3l178,192r-14,-7l156,180r-5,-8l147,161,136,149r-1,-4l126,137r-5,-3l111,141r-11,6l93,153r-12,8l77,163r-9,-3l57,160,48,147r-3,-2l40,145r-10,6l24,158r-4,-2l13,153r,-12l11,137r2,-12l12,120,7,106,,96e" filled="f" strokecolor="windowText" strokeweight="1pt">
              <v:stroke joinstyle="round" endcap="round"/>
              <v:formulas/>
              <v:path arrowok="t" o:connecttype="custom" o:connectlocs="2147483646,2147483646;2147483646,2147483646;2147483646,2147483646;2147483646,2147483646;2147483646,0;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 o:connectangles="0,0,0,0,0,0,0,0,0,0,0,0,0,0,0,0,0,0,0,0,0,0,0,0,0,0,0,0,0,0,0,0,0,0,0,0,0,0,0,0,0,0,0,0,0,0,0,0,0,0,0,0,0" textboxrect="0,0,347,256"/>
            </v:shape>
            <v:shape id="Freeform 156" o:spid="_x0000_s1177" style="position:absolute;left:71104;top:38274;width:5746;height:4413;visibility:visible;mso-wrap-style:square;v-text-anchor:top" coordsize="347,25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v148UA&#10;AADcAAAADwAAAGRycy9kb3ducmV2LnhtbERP22oCMRB9L/gPYQp9KTVbYW27GqUUCkWo4AVs38bN&#10;dLO4mSxJ1LVfbwTBtzmc64ynnW3EgXyoHSt47mcgiEuna64UrFefT68gQkTW2DgmBScKMJ307sZY&#10;aHfkBR2WsRIphEOBCkyMbSFlKA1ZDH3XEifuz3mLMUFfSe3xmMJtIwdZNpQWa04NBlv6MFTulnur&#10;4NfPX94Gbbb9efxem32++c83s5VSD/fd+whEpC7exFf3l07z8yFcnkkXyMkZ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a/XjxQAAANwAAAAPAAAAAAAAAAAAAAAAAJgCAABkcnMv&#10;ZG93bnJldi54bWxQSwUGAAAAAAQABAD1AAAAigMAAAAA&#10;" adj="0,,0" path="m,96l11,78r,-13l11,54r,-9l13,29r,-11l16,12,28,5,35,,53,,68,r8,9l76,15r,12l65,38r3,12l76,56r4,l89,61r13,5l115,84r14,5l132,94r6,l147,94r17,3l176,90r12,l199,90r5,12l206,103r12,10l223,113r7,-8l233,103r10,-4l245,103r4,6l265,113r11,-2l287,109r2,l297,134r4,7l309,147r12,13l330,163r7,9l340,180r3,8l346,197r,10l333,207r-6,2l321,213r-8,3l306,221r-2,4l290,234r-12,4l272,247r-5,6l263,255r-14,-3l233,253r-5,-6l225,244r-4,-4l217,235r-11,l199,234r-2,-5l197,209r2,-11l191,197r-6,-3l178,192r-14,-7l156,180r-5,-8l147,161,136,149r-1,-4l126,137r-5,-3l111,141r-11,6l93,153r-12,8l77,163r-9,-3l57,160,48,147r-3,-2l40,145r-10,6l24,158r-4,-2l13,153r,-12l11,137r2,-12l12,120,7,106,,96e" filled="f" strokecolor="windowText" strokeweight="1pt">
              <v:stroke joinstyle="round" endcap="round"/>
              <v:formulas/>
              <v:path arrowok="t" o:connecttype="custom" o:connectlocs="2147483646,2147483646;2147483646,2147483646;2147483646,2147483646;2147483646,2147483646;2147483646,0;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 o:connectangles="0,0,0,0,0,0,0,0,0,0,0,0,0,0,0,0,0,0,0,0,0,0,0,0,0,0,0,0,0,0,0,0,0,0,0,0,0,0,0,0,0,0,0,0,0,0,0,0,0,0,0,0,0" textboxrect="0,0,347,256"/>
            </v:shape>
            <v:shape id="Freeform 157" o:spid="_x0000_s1178" style="position:absolute;left:70056;top:39941;width:5080;height:5953;visibility:visible;mso-wrap-style:square;v-text-anchor:top" coordsize="307,34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i2XcEA&#10;AADcAAAADwAAAGRycy9kb3ducmV2LnhtbERPTWvCQBC9C/0PyxR6002FaoiuEgohrTe1BY9DdkyC&#10;2dmwu5r033cFwds83uest6PpxI2cby0reJ8lIIgrq1uuFfwci2kKwgdkjZ1lUvBHHrabl8kaM20H&#10;3tPtEGoRQ9hnqKAJoc+k9FVDBv3M9sSRO1tnMEToaqkdDjHcdHKeJAtpsOXY0GBPnw1Vl8PVKCjz&#10;uvwthu++cLvkZMq2kos8VertdcxXIAKN4Sl+uL90nP+xhPsz8QK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bYtl3BAAAA3AAAAA8AAAAAAAAAAAAAAAAAmAIAAGRycy9kb3du&#10;cmV2LnhtbFBLBQYAAAAABAAEAPUAAACGAwAAAAA=&#10;" adj="0,,0" path="m32,17l34,9,40,4,48,2r8,2l63,r5,6l71,19r5,8l72,40r4,6l76,56r11,5l97,52r5,-5l110,50r10,11l125,61r19,6l153,72r4,12l159,95r4,21l163,137r3,6l177,143r6,4l186,147r3,5l193,161r,15l205,184r,4l213,196r14,9l236,210r11,5l247,232r-3,l241,234r,7l244,251r3,3l254,263r3,6l266,280r1,5l269,288r6,4l278,301r,2l282,305r8,4l303,313r3,l303,318r-2,11l301,332r-19,-3l277,332r,1l267,339r-8,6l254,337r-10,-5l242,329r-1,-5l235,317r-6,-4l223,297r-13,l205,301r-4,8l193,309r-4,l178,313r-7,-6l165,304r-6,2l152,304r-8,4l137,304r-1,-15l131,278r-8,-3l116,273r-4,-4l103,269r-5,-1l93,260r-6,-6l87,251,80,241r-4,-6l80,231r6,-18l82,205r-8,-8l66,194r-6,-6l60,179r-4,-5l60,164r,-6l63,147r,-7l56,129r-3,-5l44,122r-6,l36,122r-9,-6l27,110,22,100,19,97,13,91,4,80,,72,4,61r6,-6l12,46r4,-7l22,35,36,30,38,20,32,17e" filled="f" strokecolor="windowText" strokeweight="1pt">
              <v:stroke joinstyle="round" endcap="round"/>
              <v:formulas/>
              <v:path arrowok="t" o:connecttype="custom" o:connectlocs="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 o:connectangles="0,0,0,0,0,0,0,0,0,0,0,0,0,0,0,0,0,0,0,0,0,0,0,0,0,0,0,0,0,0,0,0,0,0,0,0,0,0,0,0,0,0,0,0,0,0,0,0,0,0,0,0,0,0,0,0,0,0,0,0,0,0,0" textboxrect="0,0,307,346"/>
            </v:shape>
            <v:shape id="Freeform 158" o:spid="_x0000_s1179" style="position:absolute;left:70056;top:39941;width:5080;height:5953;visibility:visible;mso-wrap-style:square;v-text-anchor:top" coordsize="307,34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ciL8QA&#10;AADcAAAADwAAAGRycy9kb3ducmV2LnhtbESPQWvCQBCF70L/wzJCb7qxUJHoKkEIaXvTWuhxyI5J&#10;MDsbdrcm/fedg9DbDO/Ne9/sDpPr1Z1C7DwbWC0zUMS1tx03Bi6f5WIDKiZki71nMvBLEQ77p9kO&#10;c+tHPtH9nBolIRxzNNCmNORax7olh3HpB2LRrj44TLKGRtuAo4S7Xr9k2Vo77FgaWhzo2FJ9O/84&#10;A1XRVF/l+D6U4SP7dlVX63WxMeZ5PhVbUImm9G9+XL9ZwX8VWnlGJtD7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dHIi/EAAAA3AAAAA8AAAAAAAAAAAAAAAAAmAIAAGRycy9k&#10;b3ducmV2LnhtbFBLBQYAAAAABAAEAPUAAACJAwAAAAA=&#10;" adj="0,,0" path="m32,17l34,9,40,4,48,2r8,2l63,r5,6l71,19r5,8l72,40r4,6l76,56r11,5l97,52r5,-5l110,50r10,11l125,61r19,6l153,72r4,12l159,95r4,21l163,137r3,6l177,143r6,4l186,147r3,5l193,161r,15l205,184r,4l213,196r14,9l236,210r11,5l247,232r-3,l241,234r,7l244,251r3,3l254,263r3,6l266,280r1,5l269,288r6,4l278,301r,2l282,305r8,4l303,313r3,l303,318r-2,11l301,332r-19,-3l277,332r,1l267,339r-8,6l254,337r-10,-5l242,329r-1,-5l235,317r-6,-4l223,297r-13,l205,301r-4,8l193,309r-4,l178,313r-7,-6l165,304r-6,2l152,304r-8,4l137,304r-1,-15l131,278r-8,-3l116,273r-4,-4l103,269r-5,-1l93,260r-6,-6l87,251,80,241r-4,-6l80,231r6,-18l82,205r-8,-8l66,194r-6,-6l60,179r-4,-5l60,164r,-6l63,147r,-7l56,129r-3,-5l44,122r-6,l36,122r-9,-6l27,110,22,100,19,97,13,91,4,80,,72,4,61r6,-6l12,46r4,-7l22,35,36,30,38,20,32,17e" filled="f" strokecolor="windowText" strokeweight="1pt">
              <v:stroke joinstyle="round" endcap="round"/>
              <v:formulas/>
              <v:path arrowok="t" o:connecttype="custom" o:connectlocs="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 o:connectangles="0,0,0,0,0,0,0,0,0,0,0,0,0,0,0,0,0,0,0,0,0,0,0,0,0,0,0,0,0,0,0,0,0,0,0,0,0,0,0,0,0,0,0,0,0,0,0,0,0,0,0,0,0,0,0,0,0,0,0,0,0,0,0" textboxrect="0,0,307,346"/>
            </v:shape>
            <v:shape id="Freeform 159" o:spid="_x0000_s1180" style="position:absolute;left:68310;top:36687;width:3397;height:3492;visibility:visible;mso-wrap-style:square;v-text-anchor:top" coordsize="205,2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Gy4MIA&#10;AADcAAAADwAAAGRycy9kb3ducmV2LnhtbERPzWoCMRC+F/oOYQreara2FV2NYouKoAddfYBhM24W&#10;N5Mlibp9e1Mo9DYf3+9M551txI18qB0reOtnIIhLp2uuFJyOq9cRiBCRNTaOScEPBZjPnp+mmGt3&#10;5wPdiliJFMIhRwUmxjaXMpSGLIa+a4kTd3beYkzQV1J7vKdw28hBlg2lxZpTg8GWvg2Vl+JqFXiz&#10;Pm+Lj3rwNTSHxeZ9n+20XCrVe+kWExCRuvgv/nNvdJr/OYbfZ9IFcvY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sbLgwgAAANwAAAAPAAAAAAAAAAAAAAAAAJgCAABkcnMvZG93&#10;bnJldi54bWxQSwUGAAAAAAQABAD1AAAAhwMAAAAA&#10;" adj="0,,0" path="m6,39r8,-3l16,30r9,l31,28r5,9l48,50r10,l65,50r11,l88,45r16,l107,40r12,-9l123,27r5,-4l128,22r13,l159,22r6,-9l168,8,180,1,185,r8,8l197,16r3,12l197,42r,10l192,63r1,12l204,89r,4l200,98r-11,3l186,101r-4,9l182,116r,10l180,140r,30l170,186r-5,4l161,194r-15,l137,202r-5,l126,194r-2,-5l112,189r-5,1l100,190,88,174r-6,-9l74,165r-4,l61,170r,-5l59,159r-1,-7l52,143r-2,-3l44,137r-9,l31,137r-7,l18,130,9,123,6,121,1,113,,110,,97,,85,3,77,6,69,4,65,4,54,9,52,4,46,6,39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2147483646;2147483646,2147483646;2147483646,2147483646;2147483646,2147483646" o:connectangles="0,0,0,0,0,0,0,0,0,0,0,0,0,0,0,0,0,0,0,0,0,0,0,0,0,0,0,0,0,0,0,0,0,0,0,0,0,0,0" textboxrect="0,0,205,203"/>
            </v:shape>
            <v:shape id="Freeform 160" o:spid="_x0000_s1181" style="position:absolute;left:68310;top:36687;width:3397;height:3492;visibility:visible;mso-wrap-style:square;v-text-anchor:top" coordsize="205,2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fRwMUA&#10;AADcAAAADwAAAGRycy9kb3ducmV2LnhtbESPQWvDMAyF74P9B6NBb6uztoSR1S3d2EphPazZfoCI&#10;1TgsloPttem/rw6D3iTe03ufluvR9+pEMXWBDTxNC1DETbAdtwZ+vj8en0GljGyxD0wGLpRgvbq/&#10;W2Jlw5kPdKpzqySEU4UGXM5DpXVqHHlM0zAQi3YM0WOWNbbaRjxLuO/1rChK7bFjaXA40Juj5rf+&#10;8wai2x4/60U3ey3dYbObfxV7q9+NmTyMmxdQmcZ8M/9f76zgl4Ivz8gEen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59HAxQAAANwAAAAPAAAAAAAAAAAAAAAAAJgCAABkcnMv&#10;ZG93bnJldi54bWxQSwUGAAAAAAQABAD1AAAAigMAAAAA&#10;" adj="0,,0" path="m6,39r8,-3l16,30r9,l31,28r5,9l48,50r10,l65,50r11,l88,45r16,l107,40r12,-9l123,27r5,-4l128,22r13,l159,22r6,-9l168,8,180,1,185,r8,8l197,16r3,12l197,42r,10l192,63r1,12l204,89r,4l200,98r-11,3l186,101r-4,9l182,116r,10l180,140r,30l170,186r-5,4l161,194r-15,l137,202r-5,l126,194r-2,-5l112,189r-5,1l100,190,88,174r-6,-9l74,165r-4,l61,170r,-5l59,159r-1,-7l52,143r-2,-3l44,137r-9,l31,137r-7,l18,130,9,123,6,121,1,113,,110,,97,,85,3,77,6,69,4,65,4,54,9,52,4,46,6,39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2147483646;2147483646,2147483646;2147483646,2147483646;2147483646,2147483646" o:connectangles="0,0,0,0,0,0,0,0,0,0,0,0,0,0,0,0,0,0,0,0,0,0,0,0,0,0,0,0,0,0,0,0,0,0,0,0,0,0,0" textboxrect="0,0,205,203"/>
            </v:shape>
            <v:shape id="Freeform 161" o:spid="_x0000_s1182" style="position:absolute;left:61849;top:36766;width:6191;height:5636;visibility:visible;mso-wrap-style:square;v-text-anchor:top" coordsize="373,32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MkVsIA&#10;AADcAAAADwAAAGRycy9kb3ducmV2LnhtbERPzWrCQBC+F3yHZQRvdaOHkKbZiCiKUHpo6gMM2TEb&#10;zM6G7GqiT98tFHqbj+93is1kO3GnwbeOFayWCQji2umWGwXn78NrBsIHZI2dY1LwIA+bcvZSYK7d&#10;yF90r0IjYgj7HBWYEPpcSl8bsuiXrieO3MUNFkOEQyP1gGMMt51cJ0kqLbYcGwz2tDNUX6ubVbAe&#10;P5q35/EzOfXnLJ32ZIM2R6UW82n7DiLQFP7Ff+6TjvPTFfw+Ey+Q5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oyRWwgAAANwAAAAPAAAAAAAAAAAAAAAAAJgCAABkcnMvZG93&#10;bnJldi54bWxQSwUGAAAAAAQABAD1AAAAhwMAAAAA&#10;" adj="0,,0" path="m,217r5,3l13,221r17,4l52,229r8,9l75,242r8,l90,248r6,5l100,258r4,5l112,266r12,11l124,287r4,2l136,295r12,4l165,310r10,2l185,323r5,l194,327r66,-89l304,192r38,-43l372,109r-7,-3l353,106,337,97,324,88,315,77,308,61r-4,l296,54r-9,-5l280,49r-8,6l260,63r-4,-6l249,49r,-11l246,28r-4,-1l237,27r-10,5l224,32,212,24,208,14r-3,-4l202,r-8,10l190,12r-5,9l171,23r-11,1l153,18,143,38r-8,14l104,90,84,116,62,145,41,166,18,195,3,211,,217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 o:connectangles="0,0,0,0,0,0,0,0,0,0,0,0,0,0,0,0,0,0,0,0,0,0,0,0,0,0,0,0,0,0,0,0,0" textboxrect="0,0,373,328"/>
            </v:shape>
            <v:shape id="Freeform 162" o:spid="_x0000_s1183" style="position:absolute;left:61849;top:36766;width:6191;height:5636;visibility:visible;mso-wrap-style:square;v-text-anchor:top" coordsize="373,32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G6IcIA&#10;AADcAAAADwAAAGRycy9kb3ducmV2LnhtbERPzWqDQBC+B/oOyxR6S9Z6EGOzCaGlIpQckvgAgzt1&#10;Je6suFu1ffpuoNDbfHy/szssthcTjb5zrOB5k4AgbpzuuFVQX9/XOQgfkDX2jknBN3k47B9WOyy0&#10;m/lM0yW0IoawL1CBCWEopPSNIYt+4wbiyH260WKIcGylHnGO4baXaZJk0mLHscHgQK+GmtvlyypI&#10;5492+1Oekmqo82x5Ixu0KZV6elyOLyACLeFf/OeudJyfpXB/Jl4g9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cbohwgAAANwAAAAPAAAAAAAAAAAAAAAAAJgCAABkcnMvZG93&#10;bnJldi54bWxQSwUGAAAAAAQABAD1AAAAhwMAAAAA&#10;" adj="0,,0" path="m,217r5,3l13,221r17,4l52,229r8,9l75,242r8,l90,248r6,5l100,258r4,5l112,266r12,11l124,287r4,2l136,295r12,4l165,310r10,2l185,323r5,l194,327r66,-89l304,192r38,-43l372,109r-7,-3l353,106,337,97,324,88,315,77,308,61r-4,l296,54r-9,-5l280,49r-8,6l260,63r-4,-6l249,49r,-11l246,28r-4,-1l237,27r-10,5l224,32,212,24,208,14r-3,-4l202,r-8,10l190,12r-5,9l171,23r-11,1l153,18,143,38r-8,14l104,90,84,116,62,145,41,166,18,195,3,211,,217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 o:connectangles="0,0,0,0,0,0,0,0,0,0,0,0,0,0,0,0,0,0,0,0,0,0,0,0,0,0,0,0,0,0,0,0,0" textboxrect="0,0,373,328"/>
            </v:shape>
            <v:shape id="Freeform 163" o:spid="_x0000_s1184" style="position:absolute;left:63452;top:42052;width:7112;height:6716;visibility:visible;mso-wrap-style:square;v-text-anchor:top" coordsize="429,39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ERFMMA&#10;AADcAAAADwAAAGRycy9kb3ducmV2LnhtbERPS2vCQBC+F/oflil4azatNJXoKmKpFC9S6wNvQ3aa&#10;BLOz6e6q8d+7gtDbfHzPGU0604gTOV9bVvCSpCCIC6trLhWsfz6fByB8QNbYWCYFF/IwGT8+jDDX&#10;9szfdFqFUsQQ9jkqqEJocyl9UZFBn9iWOHK/1hkMEbpSaofnGG4a+ZqmmTRYc2yosKVZRcVhdTQK&#10;NvPtzn3Yv7Xfvy3fqfCZPnQLpXpP3XQIIlAX/sV395eO87M+3J6JF8jx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jERFMMAAADcAAAADwAAAAAAAAAAAAAAAACYAgAAZHJzL2Rv&#10;d25yZXYueG1sUEsFBgAAAAAEAAQA9QAAAIgDAAAAAA==&#10;" adj="0,,0" path="m70,l80,6r5,7l89,14r8,2l97,29r4,3l104,37r4,6l112,48r17,3l137,51r5,3l148,61r4,7l165,77r4,l184,83r12,15l198,102r10,3l218,102r5,l230,109r1,8l233,131r,15l233,157r8,11l248,174r8,11l264,193r6,-4l276,185r8,l296,181r3,19l313,221r1,l317,221r5,5l331,234r12,l351,248r1,7l358,264r8,1l375,270r4,l384,274r6,4l402,286r6,-4l412,282r12,4l428,298r,12l424,319r-5,6l412,337r-3,8l400,345r-7,4l385,358r-4,7l370,376r-2,5l363,386r-5,3l352,389,335,377,302,361r-26,-9l256,335,245,310,233,294r-3,-5l230,277r-12,-3l205,265r-2,-3l201,262r-11,l184,262r-8,l172,262r-9,3l157,267r-8,6l139,267,129,257r-6,-8l120,248r-8,l108,248r-11,1l88,255r-4,l73,257,61,255r-6,-4l44,249r-9,-2l31,240,12,235,,228r5,-1l73,9,70,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 o:connectangles="0,0,0,0,0,0,0,0,0,0,0,0,0,0,0,0,0,0,0,0,0,0,0,0,0,0,0,0,0,0,0,0,0,0,0,0,0,0,0,0,0,0,0,0,0,0,0,0,0,0,0,0,0,0" textboxrect="0,0,429,390"/>
            </v:shape>
            <v:shape id="Freeform 164" o:spid="_x0000_s1185" style="position:absolute;left:63452;top:42052;width:7112;height:6716;visibility:visible;mso-wrap-style:square;v-text-anchor:top" coordsize="429,39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kPscUA&#10;AADcAAAADwAAAGRycy9kb3ducmV2LnhtbERP22rCQBB9F/yHZQq+6aa1FYmuokJJi23FCy19G7LT&#10;JJidDdk1xr93C4JvczjXmc5bU4qGaldYVvA4iEAQp1YXnCk47F/7YxDOI2ssLZOCCzmYz7qdKcba&#10;nnlLzc5nIoSwi1FB7n0VS+nSnAy6ga2IA/dna4M+wDqTusZzCDelfIqikTRYcGjIsaJVTulxdzIK&#10;kvflZ/K1Wp9+afPx/WKHSdSsf5TqPbSLCQhPrb+Lb+43HeaPnuH/mXCBn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mQ+xxQAAANwAAAAPAAAAAAAAAAAAAAAAAJgCAABkcnMv&#10;ZG93bnJldi54bWxQSwUGAAAAAAQABAD1AAAAigMAAAAA&#10;" adj="0,,0" path="m70,l80,6r5,7l89,14r8,2l97,29r4,3l104,37r4,6l112,48r17,3l137,51r5,3l148,61r4,7l165,77r4,l184,83r12,15l198,102r10,3l218,102r5,l230,109r1,8l233,131r,15l233,157r8,11l248,174r8,11l264,193r6,-4l276,185r8,l296,181r3,19l313,221r1,l317,221r5,5l331,234r12,l351,248r1,7l358,264r8,1l375,270r4,l384,274r6,4l402,286r6,-4l412,282r12,4l428,298r,12l424,319r-5,6l412,337r-3,8l400,345r-7,4l385,358r-4,7l370,376r-2,5l363,386r-5,3l352,389,335,377,302,361r-26,-9l256,335,245,310,233,294r-3,-5l230,277r-12,-3l205,265r-2,-3l201,262r-11,l184,262r-8,l172,262r-9,3l157,267r-8,6l139,267,129,257r-6,-8l120,248r-8,l108,248r-11,1l88,255r-4,l73,257,61,255r-6,-4l44,249r-9,-2l31,240,12,235,,228r5,-1l73,9,70,e" fillcolor="yellow"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 o:connectangles="0,0,0,0,0,0,0,0,0,0,0,0,0,0,0,0,0,0,0,0,0,0,0,0,0,0,0,0,0,0,0,0,0,0,0,0,0,0,0,0,0,0,0,0,0,0,0,0,0,0,0,0,0,0" textboxrect="0,0,429,390"/>
            </v:shape>
            <v:shape id="Freeform 165" o:spid="_x0000_s1186" style="position:absolute;left:68310;top:43735;width:5873;height:5445;visibility:visible;mso-wrap-style:square;v-text-anchor:top" coordsize="355,31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tlLsIA&#10;AADcAAAADwAAAGRycy9kb3ducmV2LnhtbERPTWvCQBC9F/wPyxR6azYtGCS6itSKxV7UNngdsmM2&#10;NDsbsquJ/74rCN7m8T5nthhsIy7U+dqxgrckBUFcOl1zpeD3Z/06AeEDssbGMSm4kofFfPQ0w1y7&#10;nvd0OYRKxBD2OSowIbS5lL40ZNEnriWO3Ml1FkOEXSV1h30Mt418T9NMWqw5Nhhs6cNQ+Xc4WwXH&#10;ZrNuq20xlrvPb21cIZcrf1Lq5XlYTkEEGsJDfHd/6Tg/G8PtmXiBn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u2UuwgAAANwAAAAPAAAAAAAAAAAAAAAAAJgCAABkcnMvZG93&#10;bnJldi54bWxQSwUGAAAAAAQABAD1AAAAhwMAAAAA&#10;" adj="0,,0" path="m,85r3,15l6,103r6,9l16,117r2,4l21,121r3,4l31,131r2,1l36,137r6,1l48,137r2,1l55,144r4,11l59,161r6,4l69,169r5,l82,171r4,l97,181r,1l104,185r3,4l116,185r3,l131,190r,6l135,208r,1l132,224r11,6l149,236r5,3l161,239r,-2l165,237r8,2l177,245r11,11l193,262r8,7l214,269r2,-2l222,265r4,-5l233,265r1,4l237,274r8,6l250,274r7,l261,274r12,7l283,287r1,3l284,296r2,8l290,312r2,4l299,312r2,-7l304,300r6,-8l313,289r8,-4l322,285r7,7l333,303r8,10l347,300r,-10l354,274r-7,-5l344,265r-11,-9l326,245,313,233r-7,-4l304,221,294,209r-8,-8l280,198r-9,-2l265,182r-11,-9l241,167r-7,2l222,161r-8,-6l201,152r-8,-9l180,137r-8,-18l165,117r-4,-17l146,85r-3,-7l135,68r,-15l135,39,126,28r-6,-4l116,8,104,2,82,,70,2,64,,59,6,50,27r-2,4l44,39,31,53r-7,9l20,68,4,81,,89,,85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2147483646,2147483646;2147483646,2147483646;2147483646,2147483646;2147483646,2147483646;0,2147483646" o:connectangles="0,0,0,0,0,0,0,0,0,0,0,0,0,0,0,0,0,0,0,0,0,0,0,0,0,0,0,0,0,0,0,0,0,0,0,0,0,0,0,0,0,0,0,0,0,0,0,0,0,0,0,0,0,0,0,0,0,0,0,0" textboxrect="0,0,355,317"/>
            </v:shape>
            <v:shape id="Freeform 166" o:spid="_x0000_s1187" style="position:absolute;left:68310;top:43735;width:5873;height:5445;visibility:visible;mso-wrap-style:square;v-text-anchor:top" coordsize="355,31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n7WcEA&#10;AADcAAAADwAAAGRycy9kb3ducmV2LnhtbERPS4vCMBC+L/gfwgje1lTBslSjiA8U97K+8Do0Y1Ns&#10;JqWJWv/9ZmHB23x8z5nMWluJBzW+dKxg0E9AEOdOl1woOB3Xn18gfEDWWDkmBS/yMJt2PiaYaffk&#10;PT0OoRAxhH2GCkwIdSalzw1Z9H1XE0fu6hqLIcKmkLrBZwy3lRwmSSotlhwbDNa0MJTfDner4FJt&#10;1nWxO4/kz+pbG3eW86W/KtXrtvMxiEBteIv/3Vsd56cp/D0TL5DT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p+1nBAAAA3AAAAA8AAAAAAAAAAAAAAAAAmAIAAGRycy9kb3du&#10;cmV2LnhtbFBLBQYAAAAABAAEAPUAAACGAwAAAAA=&#10;" adj="0,,0" path="m,85r3,15l6,103r6,9l16,117r2,4l21,121r3,4l31,131r2,1l36,137r6,1l48,137r2,1l55,144r4,11l59,161r6,4l69,169r5,l82,171r4,l97,181r,1l104,185r3,4l116,185r3,l131,190r,6l135,208r,1l132,224r11,6l149,236r5,3l161,239r,-2l165,237r8,2l177,245r11,11l193,262r8,7l214,269r2,-2l222,265r4,-5l233,265r1,4l237,274r8,6l250,274r7,l261,274r12,7l283,287r1,3l284,296r2,8l290,312r2,4l299,312r2,-7l304,300r6,-8l313,289r8,-4l322,285r7,7l333,303r8,10l347,300r,-10l354,274r-7,-5l344,265r-11,-9l326,245,313,233r-7,-4l304,221,294,209r-8,-8l280,198r-9,-2l265,182r-11,-9l241,167r-7,2l222,161r-8,-6l201,152r-8,-9l180,137r-8,-18l165,117r-4,-17l146,85r-3,-7l135,68r,-15l135,39,126,28r-6,-4l116,8,104,2,82,,70,2,64,,59,6,50,27r-2,4l44,39,31,53r-7,9l20,68,4,81,,89,,85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2147483646,2147483646;2147483646,2147483646;2147483646,2147483646;2147483646,2147483646;0,2147483646" o:connectangles="0,0,0,0,0,0,0,0,0,0,0,0,0,0,0,0,0,0,0,0,0,0,0,0,0,0,0,0,0,0,0,0,0,0,0,0,0,0,0,0,0,0,0,0,0,0,0,0,0,0,0,0,0,0,0,0,0,0,0,0" textboxrect="0,0,355,317"/>
            </v:shape>
            <v:shape id="Freeform 167" o:spid="_x0000_s1188" style="position:absolute;left:69929;top:42719;width:5572;height:7795;visibility:visible;mso-wrap-style:square;v-text-anchor:top" coordsize="336,45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J2WsEA&#10;AADcAAAADwAAAGRycy9kb3ducmV2LnhtbERPzWoCMRC+F3yHMIK3mqjFymoUkVZqb1UfYNyMu4ub&#10;yZJk3fXtm4LQ23x8v7Pa9LYWd/KhcqxhMlYgiHNnKi40nE+frwsQISIbrB2ThgcF2KwHLyvMjOv4&#10;h+7HWIgUwiFDDWWMTSZlyEuyGMauIU7c1XmLMUFfSOOxS+G2llOl5tJixamhxIZ2JeW3Y2s1vMWJ&#10;a5tt++j23zQ7qLP/mKmL1qNhv12CiNTHf/HT/WXS/Pk7/D2TLpDr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nSdlrBAAAA3AAAAA8AAAAAAAAAAAAAAAAAmAIAAGRycy9kb3du&#10;cmV2LnhtbFBLBQYAAAAABAAEAPUAAACGAwAAAAA=&#10;" adj="0,,0" path="m63,1r-7,l52,4,42,4r-3,l21,,11,,6,4,3,8,,31r,3l,48r,4l6,59r,2l14,65r5,9l21,78r1,5l31,90r6,7l37,114r,11l45,137r3,7l55,151r8,14l67,176r7,4l74,184r5,6l84,196r7,4l99,204r4,7l112,212r10,5l130,224r6,4l143,226r20,10l167,241r4,7l173,252r2,5l182,260r4,l188,260r8,12l200,274r1,5l208,287r7,9l224,298r4,6l228,311r8,5l246,324r9,9l255,336r-4,12l249,351r-3,13l246,376r5,16l255,392r9,4l268,400r4,4l277,422r6,7l286,438r4,6l304,453r4,-12l308,422r11,-11l319,400r,-8l319,383r,-4l314,374r-1,-12l313,358r1,-14l319,338r,-10l319,324r4,-3l326,319r5,-3l335,307r-9,-7l319,298r-6,-6l308,287r-5,-3l298,274r-4,-6l290,266r-4,-9l283,249r,-8l272,228r,-6l271,214r,-7l271,190r-7,-10l259,176r-4,-4l249,171r-3,-9l243,157r-8,-7l228,137r-1,l218,137r-3,l203,143r,1l194,148r-2,l179,148r-6,-4l164,144r-4,l155,144r-6,3l147,145r-3,-2l144,135r-1,-13l136,116r-6,l124,112r-6,-3l111,109r-2,l103,106,99,98,95,93,91,87,86,83r,-3l82,74r4,-3l90,63r1,-4l91,52,90,44,86,39,75,34,71,31,67,23,63,13,67,8,63,1e" filled="f" strokecolor="windowText" strokeweight="1pt">
              <v:stroke joinstyle="round" endcap="round"/>
              <v:formulas/>
              <v:path arrowok="t" o:connecttype="custom" o:connectlocs="2147483646,2147483646;2147483646,0;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0,0,0,0,0,0,0,0" textboxrect="0,0,336,454"/>
            </v:shape>
            <v:shape id="Freeform 168" o:spid="_x0000_s1189" style="position:absolute;left:69929;top:42719;width:5572;height:7795;visibility:visible;mso-wrap-style:square;v-text-anchor:top" coordsize="336,45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3iKMQA&#10;AADcAAAADwAAAGRycy9kb3ducmV2LnhtbESPQW/CMAyF75P2HyJP2m0kjAlNhYDQtE0bNxg/wDSm&#10;rWicKklp+ffzAYmbrff83uflevStulBMTWAL04kBRVwG13Bl4fD39fIOKmVkh21gsnClBOvV48MS&#10;CxcG3tFlnyslIZwKtFDn3BVap7Imj2kSOmLRTiF6zLLGSruIg4T7Vr8aM9ceG5aGGjv6qKk873tv&#10;4S1PQ99t+uvwvaXZrznEz5k5Wvv8NG4WoDKN+W6+Xf84wZ8LrTwjE+jV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hN4ijEAAAA3AAAAA8AAAAAAAAAAAAAAAAAmAIAAGRycy9k&#10;b3ducmV2LnhtbFBLBQYAAAAABAAEAPUAAACJAwAAAAA=&#10;" adj="0,,0" path="m63,1r-7,l52,4,42,4r-3,l21,,11,,6,4,3,8,,31r,3l,48r,4l6,59r,2l14,65r5,9l21,78r1,5l31,90r6,7l37,114r,11l45,137r3,7l55,151r8,14l67,176r7,4l74,184r5,6l84,196r7,4l99,204r4,7l112,212r10,5l130,224r6,4l143,226r20,10l167,241r4,7l173,252r2,5l182,260r4,l188,260r8,12l200,274r1,5l208,287r7,9l224,298r4,6l228,311r8,5l246,324r9,9l255,336r-4,12l249,351r-3,13l246,376r5,16l255,392r9,4l268,400r4,4l277,422r6,7l286,438r4,6l304,453r4,-12l308,422r11,-11l319,400r,-8l319,383r,-4l314,374r-1,-12l313,358r1,-14l319,338r,-10l319,324r4,-3l326,319r5,-3l335,307r-9,-7l319,298r-6,-6l308,287r-5,-3l298,274r-4,-6l290,266r-4,-9l283,249r,-8l272,228r,-6l271,214r,-7l271,190r-7,-10l259,176r-4,-4l249,171r-3,-9l243,157r-8,-7l228,137r-1,l218,137r-3,l203,143r,1l194,148r-2,l179,148r-6,-4l164,144r-4,l155,144r-6,3l147,145r-3,-2l144,135r-1,-13l136,116r-6,l124,112r-6,-3l111,109r-2,l103,106,99,98,95,93,91,87,86,83r,-3l82,74r4,-3l90,63r1,-4l91,52,90,44,86,39,75,34,71,31,67,23,63,13,67,8,63,1e" filled="f" strokecolor="windowText" strokeweight="1pt">
              <v:stroke joinstyle="round" endcap="round"/>
              <v:formulas/>
              <v:path arrowok="t" o:connecttype="custom" o:connectlocs="2147483646,2147483646;2147483646,0;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0,0,0,0,0,0,0,0" textboxrect="0,0,336,454"/>
            </v:shape>
            <v:shape id="Freeform 169" o:spid="_x0000_s1190" style="position:absolute;left:75485;top:41846;width:4175;height:5096;visibility:visible;mso-wrap-style:square;v-text-anchor:top" coordsize="253,29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X8dcIA&#10;AADcAAAADwAAAGRycy9kb3ducmV2LnhtbERPTWvCQBC9F/wPywi9NRtLkRpdRZSCFyuNOehtyI5J&#10;cHc2ZNcY/31XKPQ2j/c5i9Vgjeip841jBZMkBUFcOt1wpaA4fr19gvABWaNxTAoe5GG1HL0sMNPu&#10;zj/U56ESMYR9hgrqENpMSl/WZNEnriWO3MV1FkOEXSV1h/cYbo18T9OptNhwbKixpU1N5TW/WQU2&#10;N9vhfPj4LvaFMSfpL8V60yv1Oh7WcxCBhvAv/nPvdJw/ncHzmXiBXP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tfx1wgAAANwAAAAPAAAAAAAAAAAAAAAAAJgCAABkcnMvZG93&#10;bnJldi54bWxQSwUGAAAAAAQABAD1AAAAhwMAAAAA&#10;" adj="0,,0" path="m4,52l31,64r3,10l51,78r6,10l64,99r,15l64,123r-8,11l57,144r10,4l76,158r13,2l96,160r8,l108,172r8,5l119,177r14,-10l135,186r,2l140,196r8,9l161,216r13,1l176,227r,15l174,254r-6,3l168,274r8,3l184,284r8,7l199,296r8,-12l210,284r,-3l201,267r,-1l211,260r5,-8l207,245r-6,-5l201,235r4,-11l205,217r11,-4l216,212r-9,-8l205,201r,-15l205,182r5,-7l217,175r3,l222,175r19,l244,172r3,-8l250,148r,-13l252,123r,-11l232,105,220,95,207,86r-6,-4l184,76,172,69,153,61,127,50r-4,-8l110,36r,-7l108,16r-8,-4l89,9,82,,76,,69,,56,9r-5,l48,9r-6,5l40,19,27,27r-3,2l16,33r-1,l,48r,2l4,52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2147483646,2147483646;2147483646,2147483646;2147483646,2147483646;2147483646,2147483646;0,2147483646;2147483646,2147483646" o:connectangles="0,0,0,0,0,0,0,0,0,0,0,0,0,0,0,0,0,0,0,0,0,0,0,0,0,0,0,0,0,0,0,0,0,0,0,0,0,0,0,0,0,0,0,0,0,0" textboxrect="0,0,253,297"/>
            </v:shape>
            <v:shape id="Freeform 170" o:spid="_x0000_s1191" style="position:absolute;left:75485;top:41846;width:4175;height:5096;visibility:visible;mso-wrap-style:square;v-text-anchor:top" coordsize="253,29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lbDNcUA&#10;AADcAAAADwAAAGRycy9kb3ducmV2LnhtbESPQWvCQBCF7wX/wzIFb3XTIq2kriJKwYstjTnobciO&#10;SejubMiuMf77zqHQ2wzvzXvfLNejd2qgPraBDTzPMlDEVbAt1wbK48fTAlRMyBZdYDJwpwjr1eRh&#10;ibkNN/6moUi1khCOORpoUupyrWPVkMc4Cx2xaJfQe0yy9rW2Pd4k3Dv9kmWv2mPL0tBgR9uGqp/i&#10;6g34wu3G89f8szyUzp10vJSb7WDM9HHcvINKNKZ/89/13gr+m+DLMzKBXv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VsM1xQAAANwAAAAPAAAAAAAAAAAAAAAAAJgCAABkcnMv&#10;ZG93bnJldi54bWxQSwUGAAAAAAQABAD1AAAAigMAAAAA&#10;" adj="0,,0" path="m4,52l31,64r3,10l51,78r6,10l64,99r,15l64,123r-8,11l57,144r10,4l76,158r13,2l96,160r8,l108,172r8,5l119,177r14,-10l135,186r,2l140,196r8,9l161,216r13,1l176,227r,15l174,254r-6,3l168,274r8,3l184,284r8,7l199,296r8,-12l210,284r,-3l201,267r,-1l211,260r5,-8l207,245r-6,-5l201,235r4,-11l205,217r11,-4l216,212r-9,-8l205,201r,-15l205,182r5,-7l217,175r3,l222,175r19,l244,172r3,-8l250,148r,-13l252,123r,-11l232,105,220,95,207,86r-6,-4l184,76,172,69,153,61,127,50r-4,-8l110,36r,-7l108,16r-8,-4l89,9,82,,76,,69,,56,9r-5,l48,9r-6,5l40,19,27,27r-3,2l16,33r-1,l,48r,2l4,52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2147483646,2147483646;2147483646,2147483646;2147483646,2147483646;2147483646,2147483646;0,2147483646;2147483646,2147483646" o:connectangles="0,0,0,0,0,0,0,0,0,0,0,0,0,0,0,0,0,0,0,0,0,0,0,0,0,0,0,0,0,0,0,0,0,0,0,0,0,0,0,0,0,0,0,0,0,0" textboxrect="0,0,253,297"/>
            </v:shape>
            <v:shape id="Freeform 171" o:spid="_x0000_s1192" style="position:absolute;left:30083;top:50022;width:6350;height:4238;visibility:visible;mso-wrap-style:square;v-text-anchor:top" coordsize="382,24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ZUvcYA&#10;AADcAAAADwAAAGRycy9kb3ducmV2LnhtbESPQWvCQBCF70L/wzKFXkQ3VrAS3QQRSuuhB2MRvI3Z&#10;MRuanQ3ZrUn/fVcQvM3w3vvmzTofbCOu1PnasYLZNAFBXDpdc6Xg+/A+WYLwAVlj45gU/JGHPHsa&#10;rTHVruc9XYtQiQhhn6ICE0KbSulLQxb91LXEUbu4zmKIa1dJ3WEf4baRr0mykBZrjhcMtrQ1VP4U&#10;vzZS5h/7pN+Y5bg4jUNvz7vt8atV6uV52KxABBrCw3xPf+pY/20Gt2fiBDL7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DZUvcYAAADcAAAADwAAAAAAAAAAAAAAAACYAgAAZHJz&#10;L2Rvd25yZXYueG1sUEsFBgAAAAAEAAQA9QAAAIsDAAAAAA==&#10;" adj="0,,0" path="m13,119r22,4l41,123r11,l67,117r,-3l70,111r6,l88,107r8,-7l99,97r12,l120,97r12,-7l132,75r-1,-4l128,67,124,57r,-2l132,43r4,-8l135,21r10,-7l145,15r3,5l156,29r7,6l167,41r9,l182,46r5,2l194,56r9,6l210,64r11,-5l228,56r3,l240,53r13,-7l266,37r8,-4l288,27r23,-8l323,8,335,3,347,r2,4l347,11r2,7l350,26r2,9l364,64r8,24l381,116r-16,7l347,139r-22,15l307,163r-15,2l276,170r-6,1l264,175r-20,4l221,185r-15,4l187,201r-24,10l136,226r-27,11l94,245r2,-7l96,234r,-4l96,224r-8,2l79,224,66,208,52,189,24,161,,135r1,-8l13,119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 o:connectangles="0,0,0,0,0,0,0,0,0,0,0,0,0,0,0,0,0,0,0,0,0,0,0,0,0,0,0,0,0,0,0,0,0,0,0,0,0,0,0,0,0" textboxrect="0,0,382,246"/>
            </v:shape>
            <v:shape id="Freeform 172" o:spid="_x0000_s1193" style="position:absolute;left:30083;top:50022;width:6350;height:4238;visibility:visible;mso-wrap-style:square;v-text-anchor:top" coordsize="382,24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RcnMMA&#10;AADcAAAADwAAAGRycy9kb3ducmV2LnhtbERPTUsDMRC9C/6HMIIXabNWsGXbtIggFE92W7HHYTPd&#10;LE0mS5Lurv56Iwi9zeN9zmozOit6CrH1rOBxWoAgrr1uuVFw2L9NFiBiQtZoPZOCb4qwWd/erLDU&#10;fuAd9VVqRA7hWKICk1JXShlrQw7j1HfEmTv54DBlGBqpAw453Fk5K4pn6bDl3GCwo1dD9bm6OAWh&#10;Mj9fdj8eP1A/vH8Wu6Z/soNS93fjyxJEojFdxf/urc7z5zP4eyZfI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7RcnMMAAADcAAAADwAAAAAAAAAAAAAAAACYAgAAZHJzL2Rv&#10;d25yZXYueG1sUEsFBgAAAAAEAAQA9QAAAIgDAAAAAA==&#10;" adj="0,,0" path="m13,119r22,4l41,123r11,l67,117r,-3l70,111r6,l88,107r8,-7l99,97r12,l120,97r12,-7l132,75r-1,-4l128,67,124,57r,-2l132,43r4,-8l135,21r10,-7l145,15r3,5l156,29r7,6l167,41r9,l182,46r5,2l194,56r9,6l210,64r11,-5l228,56r3,l240,53r13,-7l266,37r8,-4l288,27r23,-8l323,8,335,3,347,r2,4l347,11r2,7l350,26r2,9l364,64r8,24l381,116r-16,7l347,139r-22,15l307,163r-15,2l276,170r-6,1l264,175r-20,4l221,185r-15,4l187,201r-24,10l136,226r-27,11l94,245r2,-7l96,234r,-4l96,224r-8,2l79,224,66,208,52,189,24,161,,135r1,-8l13,119e" fillcolor="yellow"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 o:connectangles="0,0,0,0,0,0,0,0,0,0,0,0,0,0,0,0,0,0,0,0,0,0,0,0,0,0,0,0,0,0,0,0,0,0,0,0,0,0,0,0,0" textboxrect="0,0,382,246"/>
            </v:shape>
            <v:shape id="Freeform 173" o:spid="_x0000_s1194" style="position:absolute;left:67278;top:52085;width:1048;height:1905;visibility:visible;mso-wrap-style:square;v-text-anchor:top" coordsize="63,1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4PwpsMA&#10;AADcAAAADwAAAGRycy9kb3ducmV2LnhtbERPTWvCQBC9F/wPywi9NZtaaCV1DWIRPQjF6KW3ITtN&#10;QrKzaXZN1n/vFgq9zeN9zioPphMjDa6xrOA5SUEQl1Y3XCm4nHdPSxDOI2vsLJOCGznI17OHFWba&#10;TnyisfCViCHsMlRQe99nUrqyJoMusT1x5L7tYNBHOFRSDzjFcNPJRZq+SoMNx4Yae9rWVLbF1Sj4&#10;2G2m0+1rG3yvf0Z9PXB7/Nwr9TgPm3cQnoL/F/+5DzrOf3uB32fiBXJ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4PwpsMAAADcAAAADwAAAAAAAAAAAAAAAACYAgAAZHJzL2Rv&#10;d25yZXYueG1sUEsFBgAAAAAEAAQA9QAAAIgDAAAAAA==&#10;" adj="0,,0" path="m,68l,63,,53,,45,,36,,25,,19,3,15,7,11,13,7,23,3,30,r3,l39,7r5,4l48,11r2,4l50,30,45,41r,6l44,52r4,12l53,76r2,5l62,94r,9l53,106r-12,l34,106r-8,l23,110,11,99r,-6l7,88,,75,,68e" filled="f" strokecolor="windowText" strokeweight="1pt">
              <v:stroke joinstyle="round" endcap="round"/>
              <v:formulas/>
              <v:path arrowok="t" o:connecttype="custom" o:connectlocs="0,2147483646;0,2147483646;0,2147483646;0,2147483646;0,2147483646;0,2147483646;0,2147483646;2147483646,2147483646;2147483646,2147483646;2147483646,2147483646;2147483646,2147483646;2147483646,0;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2147483646" o:connectangles="0,0,0,0,0,0,0,0,0,0,0,0,0,0,0,0,0,0,0,0,0,0,0,0,0,0,0,0,0,0,0,0,0,0,0,0" textboxrect="0,0,63,111"/>
            </v:shape>
            <v:shape id="Freeform 174" o:spid="_x0000_s1195" style="position:absolute;left:67278;top:52085;width:1048;height:1905;visibility:visible;mso-wrap-style:square;v-text-anchor:top" coordsize="63,1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po0sMA&#10;AADcAAAADwAAAGRycy9kb3ducmV2LnhtbERPTWvCQBC9F/wPywi9NZtKaSV1DWIRPQjF6KW3ITtN&#10;QrKzaXZN1n/vFgq9zeN9zioPphMjDa6xrOA5SUEQl1Y3XCm4nHdPSxDOI2vsLJOCGznI17OHFWba&#10;TnyisfCViCHsMlRQe99nUrqyJoMusT1x5L7tYNBHOFRSDzjFcNPJRZq+SoMNx4Yae9rWVLbF1Sj4&#10;2G2m0+1rG3yvf0Z9PXB7/Nwr9TgPm3cQnoL/F/+5DzrOf3uB32fiBXJ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po0sMAAADcAAAADwAAAAAAAAAAAAAAAACYAgAAZHJzL2Rv&#10;d25yZXYueG1sUEsFBgAAAAAEAAQA9QAAAIgDAAAAAA==&#10;" adj="0,,0" path="m,68l,63,,53,,45,,36,,25,,19,3,15,7,11,13,7,23,3,30,r3,l39,7r5,4l48,11r2,4l50,30,45,41r,6l44,52r4,12l53,76r2,5l62,94r,9l53,106r-12,l34,106r-8,l23,110,11,99r,-6l7,88,,75,,68e" filled="f" strokecolor="windowText" strokeweight="1pt">
              <v:stroke joinstyle="round" endcap="round"/>
              <v:formulas/>
              <v:path arrowok="t" o:connecttype="custom" o:connectlocs="0,2147483646;0,2147483646;0,2147483646;0,2147483646;0,2147483646;0,2147483646;0,2147483646;2147483646,2147483646;2147483646,2147483646;2147483646,2147483646;2147483646,2147483646;2147483646,0;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2147483646" o:connectangles="0,0,0,0,0,0,0,0,0,0,0,0,0,0,0,0,0,0,0,0,0,0,0,0,0,0,0,0,0,0,0,0,0,0,0,0" textboxrect="0,0,63,111"/>
            </v:shape>
            <v:shape id="Freeform 175" o:spid="_x0000_s1196" style="position:absolute;left:69484;top:47561;width:5065;height:3747;visibility:visible;mso-wrap-style:square;v-text-anchor:top" coordsize="306,21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f2yMEA&#10;AADcAAAADwAAAGRycy9kb3ducmV2LnhtbERPS4vCMBC+C/sfwizsRTRVUNdqFCm469XHYY9DM31g&#10;MylJtPXfbwTB23x8z1lve9OIOzlfW1YwGScgiHOray4VXM770TcIH5A1NpZJwYM8bDcfgzWm2nZ8&#10;pPsplCKGsE9RQRVCm0rp84oM+rFtiSNXWGcwROhKqR12Mdw0cpokc2mw5thQYUtZRfn1dDMK/h6J&#10;mw+7IptMl9di99sv859MK/X12e9WIAL14S1+uQ86zl/M4PlMvEB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n9sjBAAAA3AAAAA8AAAAAAAAAAAAAAAAAmAIAAGRycy9kb3du&#10;cmV2LnhtbFBLBQYAAAAABAAEAPUAAACGAwAAAAA=&#10;" adj="0,,0" path="m4,67l7,77r8,20l27,107r8,11l37,121r12,8l56,130r8,7l69,149r7,1l84,156r7,2l95,161r10,12l112,173r7,l127,174r5,2l140,176r7,-3l157,173r10,1l175,176r4,5l188,188r3,8l197,202r7,11l210,217r-2,-13l208,192r,-27l228,160r8,-3l255,153r7,1l274,153r9,-4l289,142r11,-5l305,129r-5,-8l292,113r-9,-7l276,102,273,90r-3,-3l262,77r-6,-8l252,62r-8,4l240,69r-7,9l233,79r-5,8l221,92r-5,-3l213,79r,-10l212,66r-6,-8l197,54r-5,-2l180,52r-4,2l172,56r-5,-4l162,43r-5,-6l152,39r-5,4l142,46r-10,l126,42,117,32r-2,-5l109,22,96,13r-5,1l88,15,80,14,76,9,64,2,58,,56,5,54,9r-6,9l46,22r-7,5l33,27r-6,7l16,43,7,52,,62r4,5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0,0,0,0" textboxrect="0,0,306,218"/>
            </v:shape>
            <v:shape id="Freeform 176" o:spid="_x0000_s1197" style="position:absolute;left:69484;top:47561;width:5065;height:3747;visibility:visible;mso-wrap-style:square;v-text-anchor:top" coordsize="306,21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ov8EA&#10;AADcAAAADwAAAGRycy9kb3ducmV2LnhtbERPS4vCMBC+C/sfwix4kTXVQ127RpHCqlcfhz0OzfSB&#10;zaQkWVv/vREEb/PxPWe1GUwrbuR8Y1nBbJqAIC6sbrhScDn/fn2D8AFZY2uZFNzJw2b9MVphpm3P&#10;R7qdQiViCPsMFdQhdJmUvqjJoJ/ajjhypXUGQ4SuktphH8NNK+dJkkqDDceGGjvKayqup3+j4O+e&#10;uHTSl/lsvryW2/2wLHa5Vmr8OWx/QAQawlv8ch90nL9I4flMvECu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P1aL/BAAAA3AAAAA8AAAAAAAAAAAAAAAAAmAIAAGRycy9kb3du&#10;cmV2LnhtbFBLBQYAAAAABAAEAPUAAACGAwAAAAA=&#10;" adj="0,,0" path="m4,67l7,77r8,20l27,107r8,11l37,121r12,8l56,130r8,7l69,149r7,1l84,156r7,2l95,161r10,12l112,173r7,l127,174r5,2l140,176r7,-3l157,173r10,1l175,176r4,5l188,188r3,8l197,202r7,11l210,217r-2,-13l208,192r,-27l228,160r8,-3l255,153r7,1l274,153r9,-4l289,142r11,-5l305,129r-5,-8l292,113r-9,-7l276,102,273,90r-3,-3l262,77r-6,-8l252,62r-8,4l240,69r-7,9l233,79r-5,8l221,92r-5,-3l213,79r,-10l212,66r-6,-8l197,54r-5,-2l180,52r-4,2l172,56r-5,-4l162,43r-5,-6l152,39r-5,4l142,46r-10,l126,42,117,32r-2,-5l109,22,96,13r-5,1l88,15,80,14,76,9,64,2,58,,56,5,54,9r-6,9l46,22r-7,5l33,27r-6,7l16,43,7,52,,62r4,5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0,0,0,0" textboxrect="0,0,306,218"/>
            </v:shape>
            <v:shape id="Freeform 177" o:spid="_x0000_s1198" style="position:absolute;left:45974;top:61245;width:1365;height:2001;visibility:visible;mso-wrap-style:square;v-text-anchor:top" coordsize="82,1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q3NcQA&#10;AADcAAAADwAAAGRycy9kb3ducmV2LnhtbERP22rCQBB9F/oPyxR8040VVFJXkaIiSPDSQunbkJ0m&#10;odnZkF2T6Ne7gtC3OZzrzJedKUVDtSssKxgNIxDEqdUFZwq+PjeDGQjnkTWWlknBlRwsFy+9Ocba&#10;tnyi5uwzEULYxagg976KpXRpTgbd0FbEgfu1tUEfYJ1JXWMbwk0p36JoIg0WHBpyrOgjp/TvfDEK&#10;kvHp2N5+qmSf7g6zZrv9TtZrVqr/2q3eQXjq/L/46d7pMH86hccz4QK5u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CqtzXEAAAA3AAAAA8AAAAAAAAAAAAAAAAAmAIAAGRycy9k&#10;b3ducmV2LnhtbFBLBQYAAAAABAAEAPUAAACJAwAAAAA=&#10;" adj="0,,0" path="m11,112r-6,l,111r,-3l,105r,-5l3,96,7,93r4,-9l19,72r1,-7l23,63r6,-7l33,53r5,-5l42,46r4,-7l46,33r3,-9l52,18r4,-7l56,8,59,4r,-1l61,3,62,r2,3l69,8r,3l73,18r3,3l79,26r1,7l81,39r,11l81,53r,14l81,71r-1,8l76,84r-3,3l71,99r2,1l73,103r-2,l71,105r-7,3l59,108r-10,4l38,114r-9,1l22,112r-7,l11,112e" filled="f" strokecolor="windowText" strokeweight="1pt">
              <v:stroke joinstyle="round" endcap="round"/>
              <v:formulas/>
              <v:path arrowok="t" o:connecttype="custom" o:connectlocs="2147483646,2147483646;2147483646,2147483646;0,2147483646;0,2147483646;0,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0,0,0,0,0,0,0,0,0,0" textboxrect="0,0,82,116"/>
            </v:shape>
            <v:shape id="Freeform 178" o:spid="_x0000_s1199" style="position:absolute;left:45974;top:61245;width:1365;height:2001;visibility:visible;mso-wrap-style:square;v-text-anchor:top" coordsize="82,1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UjR8cA&#10;AADcAAAADwAAAGRycy9kb3ducmV2LnhtbESPQWvCQBCF74X+h2UK3uqmLViJrlKKFUFCqxXE25Ad&#10;k2B2NmTXJO2v7xwK3mZ4b977Zr4cXK06akPl2cDTOAFFnHtbcWHg8P3xOAUVIrLF2jMZ+KEAy8X9&#10;3RxT63veUbePhZIQDikaKGNsUq1DXpLDMPYNsWhn3zqMsraFti32Eu5q/ZwkE+2wYmkosaH3kvLL&#10;/uoMZC+7r/731GTbfPM57dbrY7ZasTGjh+FtBirSEG/m/+uNFfxXoZVnZAK9+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E1I0fHAAAA3AAAAA8AAAAAAAAAAAAAAAAAmAIAAGRy&#10;cy9kb3ducmV2LnhtbFBLBQYAAAAABAAEAPUAAACMAwAAAAA=&#10;" adj="0,,0" path="m11,112r-6,l,111r,-3l,105r,-5l3,96,7,93r4,-9l19,72r1,-7l23,63r6,-7l33,53r5,-5l42,46r4,-7l46,33r3,-9l52,18r4,-7l56,8,59,4r,-1l61,3,62,r2,3l69,8r,3l73,18r3,3l79,26r1,7l81,39r,11l81,53r,14l81,71r-1,8l76,84r-3,3l71,99r2,1l73,103r-2,l71,105r-7,3l59,108r-10,4l38,114r-9,1l22,112r-7,l11,112e" filled="f" strokecolor="windowText" strokeweight="1pt">
              <v:stroke joinstyle="round" endcap="round"/>
              <v:formulas/>
              <v:path arrowok="t" o:connecttype="custom" o:connectlocs="2147483646,2147483646;2147483646,2147483646;0,2147483646;0,2147483646;0,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0,0,0,0,0,0,0,0,0,0" textboxrect="0,0,82,116"/>
            </v:shape>
            <v:shape id="Freeform 179" o:spid="_x0000_s1200" style="position:absolute;left:42243;top:47609;width:6906;height:8572;visibility:visible;mso-wrap-style:square;v-text-anchor:top" coordsize="416,49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y+8sYA&#10;AADcAAAADwAAAGRycy9kb3ducmV2LnhtbERPTWvCQBC9F/oflhG8FN2opdboKm2p6KG0mIp4HLJj&#10;EpqdDbvbGPvr3UKht3m8z1msOlOLlpyvLCsYDRMQxLnVFRcK9p/rwSMIH5A11pZJwYU8rJa3NwtM&#10;tT3zjtosFCKGsE9RQRlCk0rp85IM+qFtiCN3ss5giNAVUjs8x3BTy3GSPEiDFceGEht6KSn/yr6N&#10;gu30Y3S4u3fv7evzJHNvP8eKNkel+r3uaQ4iUBf+xX/urY7zpzP4fSZeIJ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dy+8sYAAADcAAAADwAAAAAAAAAAAAAAAACYAgAAZHJz&#10;L2Rvd25yZXYueG1sUEsFBgAAAAAEAAQA9QAAAIsDAAAAAA==&#10;" adj="0,,0" path="m234,17r9,13l240,50r-3,5l223,71r-1,7l213,90r-5,4l201,98r-14,5l183,111r-3,8l175,125r,7l167,140r-11,l147,126,135,115r-9,-4l117,108r-13,14l92,134,75,150r,6l65,163r-10,3l36,168r-13,4l19,173r-7,16l18,191r5,-2l35,193r9,6l50,208r-2,12l48,227r-2,2l42,238r-3,l34,246r-9,4l10,250r1,10l1,268,,305r10,31l36,346r3,9l57,360r19,7l95,389r12,12l115,410r13,5l135,430r6,13l156,464r11,20l187,479r18,-3l214,482r10,12l232,498r8,-2l237,486r-1,-22l251,457r12,-2l376,235r11,-27l391,201r,-20l383,170r-3,-9l380,150r12,-10l403,131r12,-12l406,111r-5,-6l397,101r-14,-1l355,100,336,98,326,90,323,77,310,64,299,53r2,-18l294,22,286,10,287,,275,7,271,r-8,7l243,13r-9,4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0,0,0,0,0" textboxrect="0,0,416,499"/>
            </v:shape>
            <v:shape id="Freeform 180" o:spid="_x0000_s1201" style="position:absolute;left:42243;top:47609;width:6906;height:8572;visibility:visible;mso-wrap-style:square;v-text-anchor:top" coordsize="416,49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0MHcQA&#10;AADcAAAADwAAAGRycy9kb3ducmV2LnhtbESPQWvCQBCF74L/YZlCb7ppDxJSVxFBlHpqzMXbkJ0m&#10;0exsyG5M+u87B8HbDO/Ne9+st5Nr1YP60Hg28LFMQBGX3jZcGSguh0UKKkRki61nMvBHAbab+WyN&#10;mfUj/9Ajj5WSEA4ZGqhj7DKtQ1mTw7D0HbFov753GGXtK217HCXctfozSVbaYcPSUGNH+5rKez44&#10;A+di777bWzHk5+E4pteI6eW4Mub9bdp9gYo0xZf5eX2ygp8KvjwjE+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gNDB3EAAAA3AAAAA8AAAAAAAAAAAAAAAAAmAIAAGRycy9k&#10;b3ducmV2LnhtbFBLBQYAAAAABAAEAPUAAACJAwAAAAA=&#10;" adj="0,,0" path="m234,17r9,13l240,50r-3,5l223,71r-1,7l213,90r-5,4l201,98r-14,5l183,111r-3,8l175,125r,7l167,140r-11,l147,126,135,115r-9,-4l117,108r-13,14l92,134,75,150r,6l65,163r-10,3l36,168r-13,4l19,173r-7,16l18,191r5,-2l35,193r9,6l50,208r-2,12l48,227r-2,2l42,238r-3,l34,246r-9,4l10,250r1,10l1,268,,305r10,31l36,346r3,9l57,360r19,7l95,389r12,12l115,410r13,5l135,430r6,13l156,464r11,20l187,479r18,-3l214,482r10,12l232,498r8,-2l237,486r-1,-22l251,457r12,-2l376,235r11,-27l391,201r,-20l383,170r-3,-9l380,150r12,-10l403,131r12,-12l406,111r-5,-6l397,101r-14,-1l355,100,336,98,326,90,323,77,310,64,299,53r2,-18l294,22,286,10,287,,275,7,271,r-8,7l243,13r-9,4e" fillcolor="yellow"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0,0,0,0,0" textboxrect="0,0,416,499"/>
            </v:shape>
            <v:shape id="Freeform 181" o:spid="_x0000_s1202" style="position:absolute;left:56562;top:45847;width:4207;height:6365;visibility:visible;mso-wrap-style:square;v-text-anchor:top" coordsize="254,37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KFMIA&#10;AADcAAAADwAAAGRycy9kb3ducmV2LnhtbERPyWrDMBC9F/oPYgq9NZITCMGNEkpJIZQcskGvE2tq&#10;u7VGRpKX/H0UKPQ2j7fOcj3aRvTkQ+1YQzZRIIgLZ2ouNZxPHy8LECEiG2wck4YrBVivHh+WmBs3&#10;8IH6YyxFCuGQo4YqxjaXMhQVWQwT1xIn7tt5izFBX0rjcUjhtpFTpebSYs2pocKW3isqfo+d1XD5&#10;3J1nP/3gZ93+a7PPLip0aqP189P49goi0hj/xX/urUnzFxncn0kXyN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5MoUwgAAANwAAAAPAAAAAAAAAAAAAAAAAJgCAABkcnMvZG93&#10;bnJldi54bWxQSwUGAAAAAAQABAD1AAAAhwMAAAAA&#10;" adj="0,,0" path="m146,48r,3l146,55r3,6l149,68r-3,6l,331r12,7l20,344r10,10l36,357r,4l46,361r5,4l60,370r4,l73,361r10,-4l95,357r5,-2l146,318r8,-8l160,298r,-15l164,271r1,-9l209,237r7,-15l218,208r4,-14l228,174r,-12l228,146r5,-21l236,107r7,-17l250,79r3,-5l245,64r-5,-6l232,51r1,-5l233,40r3,-8l236,30,234,20,222,15,211,9,204,2,198,r-4,7l188,7r-8,2l180,19r-8,2l165,25r-5,7l152,36r-3,7l146,44r,4e" filled="f" strokecolor="windowText" strokeweight="1pt">
              <v:stroke joinstyle="round" endcap="round"/>
              <v:formulas/>
              <v:path arrowok="t" o:connecttype="custom" o:connectlocs="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 o:connectangles="0,0,0,0,0,0,0,0,0,0,0,0,0,0,0,0,0,0,0,0,0,0,0,0,0,0,0,0,0,0,0,0,0,0,0,0,0,0,0,0,0,0,0,0,0,0,0,0,0,0,0,0,0,0,0,0,0,0,0,0,0" textboxrect="0,0,254,371"/>
            </v:shape>
            <v:shape id="Freeform 182" o:spid="_x0000_s1203" style="position:absolute;left:56562;top:45847;width:4207;height:6365;visibility:visible;mso-wrap-style:square;v-text-anchor:top" coordsize="254,37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ZUY8IA&#10;AADcAAAADwAAAGRycy9kb3ducmV2LnhtbERPS2sCMRC+F/ofwhR6q4kKRVajiFgopQe1Qq/jZtxd&#10;3UyWJPvov28Ewdt8fM9ZrAZbi458qBxrGI8UCOLcmYoLDcefj7cZiBCRDdaOScMfBVgtn58WmBnX&#10;8566QyxECuGQoYYyxiaTMuQlWQwj1xAn7uy8xZigL6Tx2KdwW8uJUu/SYsWpocSGNiXl10NrNZy+&#10;vo/TS9f7abv73e7GJxVatdX69WVYz0FEGuJDfHd/mjR/NoHbM+kCufw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lRjwgAAANwAAAAPAAAAAAAAAAAAAAAAAJgCAABkcnMvZG93&#10;bnJldi54bWxQSwUGAAAAAAQABAD1AAAAhwMAAAAA&#10;" adj="0,,0" path="m146,48r,3l146,55r3,6l149,68r-3,6l,331r12,7l20,344r10,10l36,357r,4l46,361r5,4l60,370r4,l73,361r10,-4l95,357r5,-2l146,318r8,-8l160,298r,-15l164,271r1,-9l209,237r7,-15l218,208r4,-14l228,174r,-12l228,146r5,-21l236,107r7,-17l250,79r3,-5l245,64r-5,-6l232,51r1,-5l233,40r3,-8l236,30,234,20,222,15,211,9,204,2,198,r-4,7l188,7r-8,2l180,19r-8,2l165,25r-5,7l152,36r-3,7l146,44r,4e" filled="f" strokecolor="windowText" strokeweight="1pt">
              <v:stroke joinstyle="round" endcap="round"/>
              <v:formulas/>
              <v:path arrowok="t" o:connecttype="custom" o:connectlocs="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 o:connectangles="0,0,0,0,0,0,0,0,0,0,0,0,0,0,0,0,0,0,0,0,0,0,0,0,0,0,0,0,0,0,0,0,0,0,0,0,0,0,0,0,0,0,0,0,0,0,0,0,0,0,0,0,0,0,0,0,0,0,0,0,0" textboxrect="0,0,254,371"/>
            </v:shape>
            <v:shape id="Freeform 183" o:spid="_x0000_s1204" style="position:absolute;left:56784;top:33369;width:3906;height:5572;visibility:visible;mso-wrap-style:square;v-text-anchor:top" coordsize="236,32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aFur8A&#10;AADcAAAADwAAAGRycy9kb3ducmV2LnhtbERPTYvCMBC9L+x/CLPgbU1VFKlGEUEQYQWreB6asSk2&#10;k5JErf9+Iwje5vE+Z77sbCPu5EPtWMGgn4EgLp2uuVJwOm5+pyBCRNbYOCYFTwqwXHx/zTHX7sEH&#10;uhexEimEQ44KTIxtLmUoDVkMfdcSJ+7ivMWYoK+k9vhI4baRwyybSIs1pwaDLa0NldfiZhX8Derr&#10;ni8W5XO/s2NTZP68OinV++lWMxCRuvgRv91bneZPR/B6Jl0gF/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7ZoW6vwAAANwAAAAPAAAAAAAAAAAAAAAAAJgCAABkcnMvZG93bnJl&#10;di54bWxQSwUGAAAAAAQABAD1AAAAhAMAAAAA&#10;" adj="0,,0" path="m103,32r41,50l141,82r4,6l163,107r26,27l210,160r-4,l204,163r,6l208,172r,2l214,178r7,4l222,187r-3,6l213,197r-3,5l210,210r-2,7l210,226r6,6l219,236r5,5l225,245r-3,7l219,259r16,6l227,267r-8,4l206,275r-4,l194,281r-10,9l178,290r-4,l140,312r-1,11l133,321r-5,-1l117,317r-3,-2l109,312r,-12l106,294,95,293r-4,-1l82,297r-10,l57,293r-4,-7l50,278r,-3l50,259r-8,-5l33,251r-4,-4l26,242r-5,-4l17,232,9,224,8,217r,-12l8,193,,187r3,-9l3,169r1,-8l3,88,8,78r6,-1l20,70r3,-6l30,55,40,50r4,-3l45,37,48,23,56,11,67,3,78,r25,32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 textboxrect="0,0,236,324"/>
            </v:shape>
            <v:shape id="Freeform 184" o:spid="_x0000_s1205" style="position:absolute;left:56784;top:33369;width:3906;height:5572;visibility:visible;mso-wrap-style:square;v-text-anchor:top" coordsize="236,32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73b3cIA&#10;AADcAAAADwAAAGRycy9kb3ducmV2LnhtbERPTYvCMBC9L/gfwgh7W1MXWaUaRYor62EPai/exmZs&#10;i82kJLHWf79ZELzN433OYtWbRnTkfG1ZwXiUgCAurK65VJAfvz9mIHxA1thYJgUP8rBaDt4WmGp7&#10;5z11h1CKGMI+RQVVCG0qpS8qMuhHtiWO3MU6gyFCV0rt8B7DTSM/k+RLGqw5NlTYUlZRcT3cjIJf&#10;18ht3j1Clt12p+ku35T9OVHqfdiv5yAC9eElfrp/dJw/m8D/M/ECuf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vdvdwgAAANwAAAAPAAAAAAAAAAAAAAAAAJgCAABkcnMvZG93&#10;bnJldi54bWxQSwUGAAAAAAQABAD1AAAAhwMAAAAA&#10;" adj="0,,0" path="m103,32r41,50l141,82r4,6l163,107r26,27l210,160r-4,l204,163r,6l208,172r,2l214,178r7,4l222,187r-3,6l213,197r-3,5l210,210r-2,7l210,226r6,6l219,236r5,5l225,245r-3,7l219,259r16,6l227,267r-8,4l206,275r-4,l194,281r-10,9l178,290r-4,l140,312r-1,11l133,321r-5,-1l117,317r-3,-2l109,312r,-12l106,294,95,293r-4,-1l82,297r-10,l57,293r-4,-7l50,278r,-3l50,259r-8,-5l33,251r-4,-4l26,242r-5,-4l17,232,9,224,8,217r,-12l8,193,,187r3,-9l3,169r1,-8l3,88,8,78r6,-1l20,70r3,-6l30,55,40,50r4,-3l45,37,48,23,56,11,67,3,78,r25,32e" fillcolor="yellow"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 textboxrect="0,0,236,324"/>
            </v:shape>
            <v:shape id="Freeform 185" o:spid="_x0000_s1206" style="position:absolute;left:54292;top:30511;width:4207;height:5699;visibility:visible;mso-wrap-style:square;v-text-anchor:top" coordsize="254,33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5CuMQA&#10;AADcAAAADwAAAGRycy9kb3ducmV2LnhtbERPS2vCQBC+F/oflin0VjcVGiTNJpSKKOKhph56HLKT&#10;B83Ohuw2xvx6tyB4m4/vOWk+mU6MNLjWsoLXRQSCuLS65VrB6XvzsgLhPLLGzjIpuJCDPHt8SDHR&#10;9sxHGgtfixDCLkEFjfd9IqUrGzLoFrYnDlxlB4M+wKGWesBzCDedXEZRLA22HBoa7OmzofK3+DMK&#10;2q95nLqf0+E4b9bVellgzNu9Us9P08c7CE+Tv4tv7p0O81dv8P9MuEB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OQrjEAAAA3AAAAA8AAAAAAAAAAAAAAAAAmAIAAGRycy9k&#10;b3ducmV2LnhtbFBLBQYAAAAABAAEAPUAAACJAwAAAAA=&#10;" adj="0,,0" path="m182,5r1,l189,r24,18l232,26r9,5l252,35r1,11l247,56r-6,6l232,73r-4,13l225,97r10,9l241,115r-4,13l235,139r,13l230,163r-5,1l217,167r-11,11l198,190r-3,10l192,212r,2l183,218r-7,9l168,241r-4,4l153,245r5,20l153,292r5,6l158,302r-9,-1l142,298r-5,14l132,323r-2,7l118,330r-12,-1l102,326r-10,3l85,322r-2,-4l74,311,64,308,52,304r-9,-3l43,300r,-8l42,285r-6,-5l24,274,13,271,,264,28,178r6,3l46,157r3,-9l49,141r,-5l64,115r,-9l64,102r7,-5l74,89r,-5l83,73r6,-4l92,73r8,8l106,78r6,-5l122,71r3,-2l130,51,142,38,153,26,168,15r2,-7l185,4r-3,1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 textboxrect="0,0,254,331"/>
            </v:shape>
            <v:shape id="Freeform 186" o:spid="_x0000_s1207" style="position:absolute;left:54292;top:30511;width:4207;height:5699;visibility:visible;mso-wrap-style:square;v-text-anchor:top" coordsize="254,33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zcz8IA&#10;AADcAAAADwAAAGRycy9kb3ducmV2LnhtbERPTYvCMBC9C/sfwix403Q9FOmaFlmRFfGg1cMeh2Zs&#10;i82kNNla/fVGELzN433OIhtMI3rqXG1Zwdc0AkFcWF1zqeB0XE/mIJxH1thYJgU3cpClH6MFJtpe&#10;+UB97ksRQtglqKDyvk2kdEVFBt3UtsSBO9vOoA+wK6Xu8BrCTSNnURRLgzWHhgpb+qmouOT/RkG9&#10;v/dD83faHe7r1Xk1yzHm361S489h+Q3C0+Df4pd7o8P8eQzPZ8IFMn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nNzPwgAAANwAAAAPAAAAAAAAAAAAAAAAAJgCAABkcnMvZG93&#10;bnJldi54bWxQSwUGAAAAAAQABAD1AAAAhwMAAAAA&#10;" adj="0,,0" path="m182,5r1,l189,r24,18l232,26r9,5l252,35r1,11l247,56r-6,6l232,73r-4,13l225,97r10,9l241,115r-4,13l235,139r,13l230,163r-5,1l217,167r-11,11l198,190r-3,10l192,212r,2l183,218r-7,9l168,241r-4,4l153,245r5,20l153,292r5,6l158,302r-9,-1l142,298r-5,14l132,323r-2,7l118,330r-12,-1l102,326r-10,3l85,322r-2,-4l74,311,64,308,52,304r-9,-3l43,300r,-8l42,285r-6,-5l24,274,13,271,,264,28,178r6,3l46,157r3,-9l49,141r,-5l64,115r,-9l64,102r7,-5l74,89r,-5l83,73r6,-4l92,73r8,8l106,78r6,-5l122,71r3,-2l130,51,142,38,153,26,168,15r2,-7l185,4r-3,1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 textboxrect="0,0,254,331"/>
            </v:shape>
            <v:shape id="Freeform 187" o:spid="_x0000_s1208" style="position:absolute;left:70231;top:30114;width:1301;height:969;visibility:visible;mso-wrap-style:square;v-text-anchor:top" coordsize="79,5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IgMQA&#10;AADcAAAADwAAAGRycy9kb3ducmV2LnhtbESPT4vCMBDF78J+hzAL3jRVxEo1iiwueBH/7Aoeh2Zs&#10;is2k22S1fnsjCN5meO/35s1s0dpKXKnxpWMFg34Cgjh3uuRCwe/Pd28CwgdkjZVjUnAnD4v5R2eG&#10;mXY33tP1EAoRQ9hnqMCEUGdS+tyQRd93NXHUzq6xGOLaFFI3eIvhtpLDJBlLiyXHCwZr+jKUXw7/&#10;Nta4n/ajY7q9rOUuXbE1m03xF5TqfrbLKYhAbXibX/RaR26SwvOZOIG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pfiIDEAAAA3AAAAA8AAAAAAAAAAAAAAAAAmAIAAGRycy9k&#10;b3ducmV2LnhtbFBLBQYAAAAABAAEAPUAAACJAwAAAAA=&#10;" adj="0,,0" path="m12,r7,6l25,13r9,-1l36,10,38,6r5,l49,8r4,4l57,12r9,l72,12r6,11l76,28r1,8l78,42r-6,8l72,53r-4,3l56,52,49,50r-4,2l43,50,39,46,34,42r-2,l25,46r-9,1l12,50,1,50,1,40,,32,,26,,23,8,16,12,8r,-6l12,4,12,e" filled="f" strokecolor="windowText" strokeweight="1pt">
              <v:stroke joinstyle="round" endcap="round"/>
              <v:formulas/>
              <v:path arrowok="t" o:connecttype="custom" o:connectlocs="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2147483646;0,2147483646;2147483646,2147483646;2147483646,2147483646;2147483646,2147483646;2147483646,2147483646;2147483646,0" o:connectangles="0,0,0,0,0,0,0,0,0,0,0,0,0,0,0,0,0,0,0,0,0,0,0,0,0,0,0,0,0,0,0,0,0,0,0,0,0,0,0" textboxrect="0,0,79,57"/>
            </v:shape>
            <v:shape id="Freeform 188" o:spid="_x0000_s1209" style="position:absolute;left:70231;top:30114;width:1301;height:969;visibility:visible;mso-wrap-style:square;v-text-anchor:top" coordsize="79,5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Ac8sQA&#10;AADcAAAADwAAAGRycy9kb3ducmV2LnhtbESPQWsCQQyF7wX/wxDBW521SJXVUUQqeJFWW8Fj2Ik7&#10;izuZdWfU9d83h0JveeR9Ly/zZedrdac2VoENjIYZKOIi2IpLAz/fm9cpqJiQLdaBycCTIiwXvZc5&#10;5jY8eE/3QyqVhHDM0YBLqcm1joUjj3EYGmLZnUPrMYlsS21bfEi4r/Vblr1rjxXLBYcNrR0Vl8PN&#10;S43naT8+Tj4vW/01+WDvdrvymowZ9LvVDFSiLv2b/+itFW4qbeUZmUA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AHPLEAAAA3AAAAA8AAAAAAAAAAAAAAAAAmAIAAGRycy9k&#10;b3ducmV2LnhtbFBLBQYAAAAABAAEAPUAAACJAwAAAAA=&#10;" adj="0,,0" path="m12,r7,6l25,13r9,-1l36,10,38,6r5,l49,8r4,4l57,12r9,l72,12r6,11l76,28r1,8l78,42r-6,8l72,53r-4,3l56,52,49,50r-4,2l43,50,39,46,34,42r-2,l25,46r-9,1l12,50,1,50,1,40,,32,,26,,23,8,16,12,8r,-6l12,4,12,e" filled="f" strokecolor="windowText" strokeweight="1pt">
              <v:stroke joinstyle="round" endcap="round"/>
              <v:formulas/>
              <v:path arrowok="t" o:connecttype="custom" o:connectlocs="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2147483646;0,2147483646;2147483646,2147483646;2147483646,2147483646;2147483646,2147483646;2147483646,2147483646;2147483646,0" o:connectangles="0,0,0,0,0,0,0,0,0,0,0,0,0,0,0,0,0,0,0,0,0,0,0,0,0,0,0,0,0,0,0,0,0,0,0,0,0,0,0" textboxrect="0,0,79,57"/>
            </v:shape>
            <v:shape id="Freeform 189" o:spid="_x0000_s1210" style="position:absolute;left:65135;top:46355;width:4905;height:5270;visibility:visible;mso-wrap-style:square;v-text-anchor:top" coordsize="297,30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wvisIA&#10;AADcAAAADwAAAGRycy9kb3ducmV2LnhtbERPTYvCMBC9C/6HMII3TRUR7RpLERUP7kFXlz0OzWxb&#10;bCaliVr99WZB2Ns83ucsktZU4kaNKy0rGA0jEMSZ1SXnCk5fm8EMhPPIGivLpOBBDpJlt7PAWNs7&#10;H+h29LkIIexiVFB4X8dSuqwgg25oa+LA/drGoA+wyaVu8B7CTSXHUTSVBksODQXWtCoouxyvRkG6&#10;ld+rn7V8Zrv95yS3Z72vR3Ol+r02/QDhqfX/4rd7p8P82Rz+ngkXyO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zC+KwgAAANwAAAAPAAAAAAAAAAAAAAAAAJgCAABkcnMvZG93&#10;bnJldi54bWxQSwUGAAAAAAQABAD1AAAAhwMAAAAA&#10;" adj="0,,0" path="m17,l28,7r8,11l40,20r5,l52,20r4,-2l64,15,75,11r8,l94,11r8,1l104,18r10,5l117,24r7,l129,27r,9l129,39r7,13l136,54r8,10l148,75r6,7l154,86r10,8l173,102r7,2l196,109r16,7l223,124r19,9l247,139r4,1l257,140r6,-1l268,139r3,13l274,162r6,9l286,177r10,9l292,195r-16,26l264,242r-4,5l260,252r6,6l274,264r2,8l274,273r-6,5l257,276r-2,2l251,280r,4l242,284r-2,8l238,301r,4l228,301r-16,-9l202,288r-1,-8l198,276r-12,2l180,280r-17,l156,269r-4,-16l147,238r-7,-3l136,233r-4,-7l130,217r2,l140,214r3,-6l147,199r,-5l143,187r-6,-4l137,172r3,-8l147,157r5,-13l152,133r-5,-9l140,113r-4,-8l128,97,117,94,104,92r-2,10l102,109r-5,4l92,113r-4,-8l84,102,78,99,68,97r-1,8l62,113r-6,8l55,126r1,10l55,143r-7,-3l45,139r-5,l28,139r-5,-3l18,128r-9,l,124,11,113r6,-4l18,102r,-5l16,85,9,79,3,75,,66,,56,,47,4,37,9,27r3,-9l17,6,17,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 o:connectangles="0,0,0,0,0,0,0,0,0,0,0,0,0,0,0,0,0,0,0,0,0,0,0,0,0,0,0,0,0,0,0,0,0,0,0,0,0,0,0,0,0,0,0" textboxrect="0,0,297,306"/>
            </v:shape>
            <v:shape id="Freeform 190" o:spid="_x0000_s1211" style="position:absolute;left:66040;top:47942;width:1635;height:2175;visibility:visible;mso-wrap-style:square;v-text-anchor:top" coordsize="98,12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nbEMMA&#10;AADcAAAADwAAAGRycy9kb3ducmV2LnhtbESPzW4CMQyE75V4h8hIvZUsVYXahYD4ERRx68IDWBuz&#10;u2LjrJIU0revD5V6szXjmc+LVXa9ulOInWcD00kBirj2tuPGwOW8f3kHFROyxd4zGfihCKvl6GmB&#10;pfUP/qJ7lRolIRxLNNCmNJRax7olh3HiB2LRrj44TLKGRtuADwl3vX4tipl22LE0tDjQtqX6Vn07&#10;AyEcNq6K4a2PeXb4zLvsm9PGmOdxXs9BJcrp3/x3fbSC/yH48oxMo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3nbEMMAAADcAAAADwAAAAAAAAAAAAAAAACYAgAAZHJzL2Rv&#10;d25yZXYueG1sUEsFBgAAAAAEAAQA9QAAAIgDAAAAAA==&#10;" adj="0,,0" path="m13,2r,6l13,13,1,28r,4l,41,,51r1,5l1,60r6,l10,60r3,7l16,78r4,18l20,104r4,8l28,118r3,4l39,122r8,-3l52,113r7,-1l66,113r8,5l74,125r11,1l88,122r1,-9l92,107r,-8l89,96,81,89,85,75r7,-8l92,55,97,44,89,32,85,21,80,13,74,7,62,2r-8,l47,r2,10l47,20r-5,1l39,24,34,20,31,10,20,7r-4,l13,7r,-5e" filled="f" strokecolor="windowText" strokeweight="1pt">
              <v:stroke joinstyle="round" endcap="round"/>
              <v:formulas/>
              <v:path arrowok="t" o:connecttype="custom" o:connectlocs="2147483646,2147483646;2147483646,2147483646;2147483646,2147483646;2147483646,2147483646;2147483646,2147483646;0,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 o:connectangles="0,0,0,0,0,0,0,0,0,0,0,0,0,0,0,0,0,0,0,0,0,0,0,0,0,0,0,0,0,0,0,0,0,0,0,0,0,0,0,0,0,0,0,0,0,0,0,0,0,0,0,0,0" textboxrect="0,0,98,127"/>
            </v:shape>
            <v:shape id="Freeform 191" o:spid="_x0000_s1212" style="position:absolute;left:67675;top:51768;width:4588;height:4477;visibility:visible;mso-wrap-style:square;v-text-anchor:top" coordsize="278,26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gwecUA&#10;AADcAAAADwAAAGRycy9kb3ducmV2LnhtbERPS2vCQBC+F/oflil4q5sUKhpdJfQBFvGQWIrexuw0&#10;Cc3Oxuw2xn/vFoTe5uN7zmI1mEb01LnasoJ4HIEgLqyuuVTwuXt/nIJwHlljY5kUXMjBanl/t8BE&#10;2zNn1Oe+FCGEXYIKKu/bREpXVGTQjW1LHLhv2xn0AXal1B2eQ7hp5FMUTaTBmkNDhS29VFT85L9G&#10;Qeqy/ccpjU/5W77ts83r89dxc1Bq9DCkcxCeBv8vvrnXOsyfxfD3TLh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mDB5xQAAANwAAAAPAAAAAAAAAAAAAAAAAJgCAABkcnMv&#10;ZG93bnJldi54bWxQSwUGAAAAAAQABAD1AAAAigMAAAAA&#10;" adj="0,,0" path="m39,18r6,-2l56,15,67,11,76,r7,5l89,11r9,1l109,15r15,1l133,20r3,1l144,24r12,3l164,27r25,-5l191,18r3,-8l194,11r6,7l200,29r4,5l208,38r11,l227,34r4,-5l236,25r6,-3l247,27r2,7l256,38r3,2l256,46r11,5l268,61r9,2l277,66r-10,l255,74r-9,12l236,97r-4,11l227,114r-16,10l194,137r-11,16l168,168r-12,15l106,213,42,260r-2,-8l45,243r-3,-6l32,228r2,-8l34,208,32,197,25,184,15,171r,-10l,149r,-8l,131r,-5l7,124r14,4l32,124r8,-6l36,103,30,92,25,86,21,77,25,62r1,-5l30,48,28,42,25,29r5,-6l33,20r6,-2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2147483646;2147483646,2147483646;2147483646,2147483646;2147483646,2147483646;2147483646,2147483646;2147483646,2147483646;2147483646,2147483646;2147483646,2147483646;2147483646,2147483646" o:connectangles="0,0,0,0,0,0,0,0,0,0,0,0,0,0,0,0,0,0,0,0,0,0,0,0,0,0,0,0,0,0,0,0,0,0,0,0,0,0,0,0" textboxrect="0,0,278,261"/>
            </v:shape>
            <v:shape id="Freeform 192" o:spid="_x0000_s1213" style="position:absolute;left:67675;top:51768;width:4588;height:4477;visibility:visible;mso-wrap-style:square;v-text-anchor:top" coordsize="278,26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quDsUA&#10;AADcAAAADwAAAGRycy9kb3ducmV2LnhtbERPTWvCQBC9F/wPywi91Y1CpY2uEmwLFfGQtIjeptlp&#10;EszOxuwa4793hUJv83ifM1/2phYdta6yrGA8ikAQ51ZXXCj4/vp4egHhPLLG2jIpuJKD5WLwMMdY&#10;2wun1GW+ECGEXYwKSu+bWEqXl2TQjWxDHLhf2xr0AbaF1C1eQrip5SSKptJgxaGhxIZWJeXH7GwU&#10;JC7dr0/J+JS9Z9su3bw97342B6Ueh30yA+Gp9//iP/enDvNfJ3B/JlwgF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Sq4OxQAAANwAAAAPAAAAAAAAAAAAAAAAAJgCAABkcnMv&#10;ZG93bnJldi54bWxQSwUGAAAAAAQABAD1AAAAigMAAAAA&#10;" adj="0,,0" path="m39,18r6,-2l56,15,67,11,76,r7,5l89,11r9,1l109,15r15,1l133,20r3,1l144,24r12,3l164,27r25,-5l191,18r3,-8l194,11r6,7l200,29r4,5l208,38r11,l227,34r4,-5l236,25r6,-3l247,27r2,7l256,38r3,2l256,46r11,5l268,61r9,2l277,66r-10,l255,74r-9,12l236,97r-4,11l227,114r-16,10l194,137r-11,16l168,168r-12,15l106,213,42,260r-2,-8l45,243r-3,-6l32,228r2,-8l34,208,32,197,25,184,15,171r,-10l,149r,-8l,131r,-5l7,124r14,4l32,124r8,-6l36,103,30,92,25,86,21,77,25,62r1,-5l30,48,28,42,25,29r5,-6l33,20r6,-2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2147483646;2147483646,2147483646;2147483646,2147483646;2147483646,2147483646;2147483646,2147483646;2147483646,2147483646;2147483646,2147483646;2147483646,2147483646;2147483646,2147483646" o:connectangles="0,0,0,0,0,0,0,0,0,0,0,0,0,0,0,0,0,0,0,0,0,0,0,0,0,0,0,0,0,0,0,0,0,0,0,0,0,0,0,0" textboxrect="0,0,278,261"/>
            </v:shape>
            <v:shape id="Freeform 193" o:spid="_x0000_s1214" style="position:absolute;left:75406;top:44418;width:3318;height:2937;visibility:visible;mso-wrap-style:square;v-text-anchor:top" coordsize="200,17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CiQMMA&#10;AADcAAAADwAAAGRycy9kb3ducmV2LnhtbERPTUvDQBC9C/0PyxS8FLtpi6Kx21JKBaknowePQ3ZM&#10;YrOz6e6Ypv31riB4m8f7nOV6cK3qKcTGs4HZNANFXHrbcGXg/e3p5h5UFGSLrWcycKYI69Xoaom5&#10;9Sd+pb6QSqUQjjkaqEW6XOtY1uQwTn1HnLhPHxxKgqHSNuAphbtWz7PsTjtsODXU2NG2pvJQfDsD&#10;w7756iX4YnerXy5y8JPq+DEx5no8bB5BCQ3yL/5zP9s0/2EBv8+kC/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sCiQMMAAADcAAAADwAAAAAAAAAAAAAAAACYAgAAZHJzL2Rv&#10;d25yZXYueG1sUEsFBgAAAAAEAAQA9QAAAIgDAAAAAA==&#10;" adj="0,,0" path="m,40l4,35r,-2l9,29r13,l28,25r5,-2l37,20r6,-8l45,12,48,8r2,l50,4,56,2,70,r7,6l83,8r6,2l107,12r2,4l110,23r5,1l117,27r8,-2l126,24r7,-4l137,16r,11l141,40r,4l145,52r8,5l156,60r4,4l165,65r10,2l178,69r,7l179,76r1,21l179,97r-1,7l175,105r-3,2l172,124r6,1l186,129r4,8l193,141r1,l194,150r5,15l194,170r-7,l179,168r-7,-3l159,158r-6,l146,153r-1,-6l143,141r-6,2l134,140r-24,-7l99,129,89,125,81,113,73,93,71,82,67,76,52,69,30,64,16,57,9,52,3,44,,40,,37r,3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2147483646" o:connectangles="0,0,0,0,0,0,0,0,0,0,0,0,0,0,0,0,0,0,0,0,0,0,0,0,0,0,0,0,0,0,0,0,0,0,0,0,0,0,0" textboxrect="0,0,200,171"/>
            </v:shape>
            <v:shape id="Freeform 194" o:spid="_x0000_s1215" style="position:absolute;left:75406;top:44418;width:3318;height:2937;visibility:visible;mso-wrap-style:square;v-text-anchor:top" coordsize="200,17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Sk6NMMA&#10;AADcAAAADwAAAGRycy9kb3ducmV2LnhtbERPTUvDQBC9C/0PyxS8FLtpqaKx21JKBaknowePQ3ZM&#10;YrOz6e6Ypv31riB4m8f7nOV6cK3qKcTGs4HZNANFXHrbcGXg/e3p5h5UFGSLrWcycKYI69Xoaom5&#10;9Sd+pb6QSqUQjjkaqEW6XOtY1uQwTn1HnLhPHxxKgqHSNuAphbtWz7PsTjtsODXU2NG2pvJQfDsD&#10;w7756iX4YnerXy5y8JPq+DEx5no8bB5BCQ3yL/5zP9s0/2EBv8+kC/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Sk6NMMAAADcAAAADwAAAAAAAAAAAAAAAACYAgAAZHJzL2Rv&#10;d25yZXYueG1sUEsFBgAAAAAEAAQA9QAAAIgDAAAAAA==&#10;" adj="0,,0" path="m,40l4,35r,-2l9,29r13,l28,25r5,-2l37,20r6,-8l45,12,48,8r2,l50,4,56,2,70,r7,6l83,8r6,2l107,12r2,4l110,23r5,1l117,27r8,-2l126,24r7,-4l137,16r,11l141,40r,4l145,52r8,5l156,60r4,4l165,65r10,2l178,69r,7l179,76r1,21l179,97r-1,7l175,105r-3,2l172,124r6,1l186,129r4,8l193,141r1,l194,150r5,15l194,170r-7,l179,168r-7,-3l159,158r-6,l146,153r-1,-6l143,141r-6,2l134,140r-24,-7l99,129,89,125,81,113,73,93,71,82,67,76,52,69,30,64,16,57,9,52,3,44,,40,,37r,3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2147483646" o:connectangles="0,0,0,0,0,0,0,0,0,0,0,0,0,0,0,0,0,0,0,0,0,0,0,0,0,0,0,0,0,0,0,0,0,0,0,0,0,0,0" textboxrect="0,0,200,171"/>
            </v:shape>
            <v:shape id="Freeform 195" o:spid="_x0000_s1216" style="position:absolute;left:72405;top:40608;width:4207;height:4477;visibility:visible;mso-wrap-style:square;v-text-anchor:top" coordsize="253,26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4ekMsMA&#10;AADcAAAADwAAAGRycy9kb3ducmV2LnhtbERPS4vCMBC+C/6HMIIX0VQXH1uNIrILepLqwrK3oRnb&#10;YjMpTdbWf28Ewdt8fM9ZbVpTihvVrrCsYDyKQBCnVhecKfg5fw8XIJxH1lhaJgV3crBZdzsrjLVt&#10;OKHbyWcihLCLUUHufRVL6dKcDLqRrYgDd7G1QR9gnUldYxPCTSknUTSTBgsODTlWtMspvZ7+jYL5&#10;x+VvmxwG18V4kjTl117ufg9Hpfq9drsE4an1b/HLvddh/ucUns+EC+T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4ekMsMAAADcAAAADwAAAAAAAAAAAAAAAACYAgAAZHJzL2Rv&#10;d25yZXYueG1sUEsFBgAAAAAEAAQA9QAAAIgDAAAAAA==&#10;" adj="0,,0" path="m,27l10,23r4,-1l17,16r7,-5l26,10,30,7,36,2r,1l40,r4,l52,6r3,5l56,15r4,4l67,27r3,6l75,41r3,4l83,49r11,6l100,57r6,2l112,63r8,2l119,71r,2l117,96r4,3l128,102r3,-1l140,99r3,7l148,114r6,4l158,118r6,l172,114r4,4l178,118r7,2l184,122r8,4l204,131r8,4l216,136r3,7l219,146r9,4l234,150r3,3l242,160r4,7l248,171r-2,24l246,196r-1,3l245,201r-3,2l240,206r2,4l242,216r3,l249,220r3,2l245,222r-7,3l232,225r,3l228,235r-4,l219,239r,3l212,245r-7,7l201,252r-5,-2l192,252r-8,4l185,258r-1,l181,260r-5,-6l172,247r-5,-11l164,230r-9,-8l152,220r-1,-5l148,208r,-7l143,188r-9,-13l121,162,106,146,96,140r-8,-5l82,120,70,106,60,94,40,82,32,63,24,57,20,53,17,50,14,43,11,39,10,35,6,31,,27e" filled="f" strokecolor="windowText" strokeweight="1pt">
              <v:stroke joinstyle="round" endcap="round"/>
              <v:formulas/>
              <v:path arrowok="t" o:connecttype="custom" o:connectlocs="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 o:connectangles="0,0,0,0,0,0,0,0,0,0,0,0,0,0,0,0,0,0,0,0,0,0,0,0,0,0,0,0,0,0,0,0,0,0,0,0,0,0,0,0,0,0,0,0,0,0,0,0,0,0,0,0,0,0,0" textboxrect="0,0,253,261"/>
            </v:shape>
            <v:shape id="Freeform 196" o:spid="_x0000_s1217" style="position:absolute;left:72405;top:40608;width:4207;height:4477;visibility:visible;mso-wrap-style:square;v-text-anchor:top" coordsize="253,26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U6RcQA&#10;AADcAAAADwAAAGRycy9kb3ducmV2LnhtbERPTWvCQBC9F/oflil4KXWTCGpTV5GgoKcSLZTehuyY&#10;BLOzIbsm8d93CwVv83ifs9qMphE9da62rCCeRiCIC6trLhV8nfdvSxDOI2tsLJOCOznYrJ+fVphq&#10;O3BO/cmXIoSwS1FB5X2bSumKigy6qW2JA3exnUEfYFdK3eEQwk0jkyiaS4M1h4YKW8oqKq6nm1Gw&#10;mF1+tvnx9bqMk3xodgeZfR8/lZq8jNsPEJ5G/xD/uw86zH+fw98z4QK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dVOkXEAAAA3AAAAA8AAAAAAAAAAAAAAAAAmAIAAGRycy9k&#10;b3ducmV2LnhtbFBLBQYAAAAABAAEAPUAAACJAwAAAAA=&#10;" adj="0,,0" path="m,27l10,23r4,-1l17,16r7,-5l26,10,30,7,36,2r,1l40,r4,l52,6r3,5l56,15r4,4l67,27r3,6l75,41r3,4l83,49r11,6l100,57r6,2l112,63r8,2l119,71r,2l117,96r4,3l128,102r3,-1l140,99r3,7l148,114r6,4l158,118r6,l172,114r4,4l178,118r7,2l184,122r8,4l204,131r8,4l216,136r3,7l219,146r9,4l234,150r3,3l242,160r4,7l248,171r-2,24l246,196r-1,3l245,201r-3,2l240,206r2,4l242,216r3,l249,220r3,2l245,222r-7,3l232,225r,3l228,235r-4,l219,239r,3l212,245r-7,7l201,252r-5,-2l192,252r-8,4l185,258r-1,l181,260r-5,-6l172,247r-5,-11l164,230r-9,-8l152,220r-1,-5l148,208r,-7l143,188r-9,-13l121,162,106,146,96,140r-8,-5l82,120,70,106,60,94,40,82,32,63,24,57,20,53,17,50,14,43,11,39,10,35,6,31,,27e" filled="f" strokecolor="windowText" strokeweight="1pt">
              <v:stroke joinstyle="round" endcap="round"/>
              <v:formulas/>
              <v:path arrowok="t" o:connecttype="custom" o:connectlocs="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 o:connectangles="0,0,0,0,0,0,0,0,0,0,0,0,0,0,0,0,0,0,0,0,0,0,0,0,0,0,0,0,0,0,0,0,0,0,0,0,0,0,0,0,0,0,0,0,0,0,0,0,0,0,0,0,0,0,0" textboxrect="0,0,253,261"/>
            </v:shape>
            <v:shape id="Freeform 197" o:spid="_x0000_s1218" style="position:absolute;left:65103;top:38608;width:6017;height:6826;visibility:visible;mso-wrap-style:square;v-text-anchor:top" coordsize="364,39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hy7sUA&#10;AADcAAAADwAAAGRycy9kb3ducmV2LnhtbERPTWsCMRC9C/6HMEIvUrMWqnY1SrEUeihqVwt6Gzfj&#10;7tLNZElSXf99UxC8zeN9zmzRmlqcyfnKsoLhIAFBnFtdcaFgt31/nIDwAVljbZkUXMnDYt7tzDDV&#10;9sJfdM5CIWII+xQVlCE0qZQ+L8mgH9iGOHIn6wyGCF0htcNLDDe1fEqSkTRYcWwosaFlSflP9msU&#10;uGV/+Hbgo66u/fV+9Zk/T743B6Ueeu3rFESgNtzFN/eHjvNfxvD/TLxAz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HLuxQAAANwAAAAPAAAAAAAAAAAAAAAAAJgCAABkcnMv&#10;ZG93bnJldi54bWxQSwUGAAAAAAQABAD1AAAAigMAAAAA&#10;" adj="0,,0" path="m175,4r13,l189,r6,1l198,8r2,3l203,14r3,l212,19r3,5l218,26r24,l244,27r2,11l253,46r1,4l254,59r1,-2l259,57r5,-2l278,55r4,8l288,74r6,6l295,79r6,1l303,79r5,-2l318,78r4,6l326,91r5,l331,94r,3l335,99r2,3l335,103r2,3l335,110r-6,2l322,114r-5,4l313,118r,8l310,130r-4,4l303,142r-1,2l301,151r3,7l314,170r4,6l322,182r4,6l326,194r3,5l331,199r6,2l348,201r2,1l354,202r4,10l360,217r3,11l359,231r,6l356,241r-10,l340,247r8,-7l343,243r-6,l328,243r-6,-2l318,240r-4,-1l310,237r-8,l298,241r-4,6l294,251r,11l291,262r-3,29l294,295r4,5l286,300r,-3l271,296r-1,4l261,300r,-3l257,297r-4,12l246,315r-2,10l236,338r-11,10l225,351r-10,7l213,363r-3,7l206,373r,-2l200,376r-2,3l197,384r-4,1l188,387r-1,l176,385r-5,5l168,392r-3,l161,396r-1,-4l157,385r-6,-9l145,371r-6,-6l134,355r,-29l131,325r2,-6l131,311r-4,-2l127,306r-13,-3l112,306r-8,l104,304r-5,l97,300r-1,-4l91,291r-3,l88,287r-7,-4l74,282r-2,-4l66,278r-4,-5l56,274r-3,-5l47,257r-9,-5l32,251r-11,l21,249r-9,l8,241,,230r,-5l,217,41,161,62,130,110,83,146,38,171,8r5,-4l181,4r6,-3l189,1,175,4e" filled="f" strokecolor="windowText" strokeweight="1pt">
              <v:stroke joinstyle="round" endcap="round"/>
              <v:formulas/>
              <v:path arrowok="t" o:connecttype="custom" o:connectlocs="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 o:connectangles="0,0,0,0,0,0,0,0,0,0,0,0,0,0,0,0,0,0,0,0,0,0,0,0,0,0,0,0,0,0,0,0,0,0,0,0,0,0,0,0,0,0,0,0,0,0,0,0,0,0,0,0,0,0" textboxrect="0,0,364,397"/>
            </v:shape>
            <v:shape id="Freeform 198" o:spid="_x0000_s1219" style="position:absolute;left:65103;top:38608;width:6017;height:6826;visibility:visible;mso-wrap-style:square;v-text-anchor:top" coordsize="364,39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fmnMgA&#10;AADcAAAADwAAAGRycy9kb3ducmV2LnhtbESPT2sCQQzF74LfYYjQi+ishYpuHaVYCj0UW/9BvaU7&#10;6e7SncwyM9X125tDobeE9/LeL4tV5xp1phBrzwYm4wwUceFtzaWBw/5lNAMVE7LFxjMZuFKE1bLf&#10;W2Bu/YW3dN6lUkkIxxwNVCm1udaxqMhhHPuWWLRvHxwmWUOpbcCLhLtG32fZVDusWRoqbGldUfGz&#10;+3UGwno4eT7xl62vw/fPzVvxMDt+nIy5G3RPj6ASdenf/Hf9agV/LrTyjEyglz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Pl+acyAAAANwAAAAPAAAAAAAAAAAAAAAAAJgCAABk&#10;cnMvZG93bnJldi54bWxQSwUGAAAAAAQABAD1AAAAjQMAAAAA&#10;" adj="0,,0" path="m175,4r13,l189,r6,1l198,8r2,3l203,14r3,l212,19r3,5l218,26r24,l244,27r2,11l253,46r1,4l254,59r1,-2l259,57r5,-2l278,55r4,8l288,74r6,6l295,79r6,1l303,79r5,-2l318,78r4,6l326,91r5,l331,94r,3l335,99r2,3l335,103r2,3l335,110r-6,2l322,114r-5,4l313,118r,8l310,130r-4,4l303,142r-1,2l301,151r3,7l314,170r4,6l322,182r4,6l326,194r3,5l331,199r6,2l348,201r2,1l354,202r4,10l360,217r3,11l359,231r,6l356,241r-10,l340,247r8,-7l343,243r-6,l328,243r-6,-2l318,240r-4,-1l310,237r-8,l298,241r-4,6l294,251r,11l291,262r-3,29l294,295r4,5l286,300r,-3l271,296r-1,4l261,300r,-3l257,297r-4,12l246,315r-2,10l236,338r-11,10l225,351r-10,7l213,363r-3,7l206,373r,-2l200,376r-2,3l197,384r-4,1l188,387r-1,l176,385r-5,5l168,392r-3,l161,396r-1,-4l157,385r-6,-9l145,371r-6,-6l134,355r,-29l131,325r2,-6l131,311r-4,-2l127,306r-13,-3l112,306r-8,l104,304r-5,l97,300r-1,-4l91,291r-3,l88,287r-7,-4l74,282r-2,-4l66,278r-4,-5l56,274r-3,-5l47,257r-9,-5l32,251r-11,l21,249r-9,l8,241,,230r,-5l,217,41,161,62,130,110,83,146,38,171,8r5,-4l181,4r6,-3l189,1,175,4e" filled="f" strokecolor="windowText" strokeweight="1pt">
              <v:stroke joinstyle="round" endcap="round"/>
              <v:formulas/>
              <v:path arrowok="t" o:connecttype="custom" o:connectlocs="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 o:connectangles="0,0,0,0,0,0,0,0,0,0,0,0,0,0,0,0,0,0,0,0,0,0,0,0,0,0,0,0,0,0,0,0,0,0,0,0,0,0,0,0,0,0,0,0,0,0,0,0,0,0,0,0,0,0" textboxrect="0,0,364,397"/>
            </v:shape>
            <v:shape id="Freeform 199" o:spid="_x0000_s1220" style="position:absolute;left:77152;top:48879;width:2826;height:1936;visibility:visible;mso-wrap-style:square;v-text-anchor:top" coordsize="171,11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EGDcMA&#10;AADcAAAADwAAAGRycy9kb3ducmV2LnhtbERPS2vCQBC+C/0PyxR6kbpJDlWjq5RCsaCH+jj0OGTH&#10;JDQ7u2TXJPrru0LB23x8z1muB9OIjlpfW1aQThIQxIXVNZcKTsfP1xkIH5A1NpZJwZU8rFdPoyXm&#10;2va8p+4QShFD2OeooArB5VL6oiKDfmIdceTOtjUYImxLqVvsY7hpZJYkb9JgzbGhQkcfFRW/h4tR&#10;QE2QGTvvtpufdHdCP/2+jbdKvTwP7wsQgYbwEP+7v3ScP5/D/Zl4gV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EGDcMAAADcAAAADwAAAAAAAAAAAAAAAACYAgAAZHJzL2Rv&#10;d25yZXYueG1sUEsFBgAAAAAEAAQA9QAAAIgDAAAAAA==&#10;" adj="0,,0" path="m39,88l27,84,13,79,9,73,3,70,,67,,59,,51,1,44,7,39r6,-9l22,23r5,-8l33,10,36,7r11,l55,2,58,1,66,,82,r1,7l90,10r8,9l108,23r6,-4l115,15r4,-5l121,8r4,3l130,16r3,12l139,39r11,9l163,63r3,12l170,93r-4,14l160,111r-5,-3l149,103,139,99r-9,-4l124,93r-3,-2l102,91r-15,l73,93r-13,l48,93,45,91r-5,l39,91r,-3e" filled="f" strokecolor="windowText" strokeweight="1pt">
              <v:stroke joinstyle="round" endcap="round"/>
              <v:formulas/>
              <v:path arrowok="t" o:connecttype="custom" o:connectlocs="2147483646,2147483646;2147483646,2147483646;2147483646,2147483646;2147483646,2147483646;2147483646,2147483646;0,2147483646;0,2147483646;0,2147483646;2147483646,2147483646;2147483646,2147483646;2147483646,2147483646;2147483646,2147483646;2147483646,2147483646;2147483646,2147483646;2147483646,2147483646;2147483646,2147483646;2147483646,2147483646;2147483646,2147483646;2147483646,0;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0,0,0,0,0,0,0,0,0,0" textboxrect="0,0,171,112"/>
            </v:shape>
            <v:shape id="Freeform 200" o:spid="_x0000_s1221" style="position:absolute;left:77152;top:48879;width:2826;height:1936;visibility:visible;mso-wrap-style:square;v-text-anchor:top" coordsize="171,11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Rba8MA&#10;AADcAAAADwAAAGRycy9kb3ducmV2LnhtbESPT4vCMBTE74LfIbwFL6KpHnSppmURZBf04L/DHh/N&#10;sy02L6GJWvfTbwTB4zAzv2GWeWcacaPW15YVTMYJCOLC6ppLBafjevQJwgdkjY1lUvAgD3nW7y0x&#10;1fbOe7odQikihH2KCqoQXCqlLyoy6MfWEUfvbFuDIcq2lLrFe4SbRk6TZCYN1hwXKnS0qqi4HK5G&#10;ATVBTtl5t/n+nWxP6Oe7v+FGqcFH97UAEagL7/Cr/aMVRCI8z8QjIL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lRba8MAAADcAAAADwAAAAAAAAAAAAAAAACYAgAAZHJzL2Rv&#10;d25yZXYueG1sUEsFBgAAAAAEAAQA9QAAAIgDAAAAAA==&#10;" adj="0,,0" path="m39,88l27,84,13,79,9,73,3,70,,67,,59,,51,1,44,7,39r6,-9l22,23r5,-8l33,10,36,7r11,l55,2,58,1,66,,82,r1,7l90,10r8,9l108,23r6,-4l115,15r4,-5l121,8r4,3l130,16r3,12l139,39r11,9l163,63r3,12l170,93r-4,14l160,111r-5,-3l149,103,139,99r-9,-4l124,93r-3,-2l102,91r-15,l73,93r-13,l48,93,45,91r-5,l39,91r,-3e" filled="f" strokecolor="windowText" strokeweight="1pt">
              <v:stroke joinstyle="round" endcap="round"/>
              <v:formulas/>
              <v:path arrowok="t" o:connecttype="custom" o:connectlocs="2147483646,2147483646;2147483646,2147483646;2147483646,2147483646;2147483646,2147483646;2147483646,2147483646;0,2147483646;0,2147483646;0,2147483646;2147483646,2147483646;2147483646,2147483646;2147483646,2147483646;2147483646,2147483646;2147483646,2147483646;2147483646,2147483646;2147483646,2147483646;2147483646,2147483646;2147483646,2147483646;2147483646,2147483646;2147483646,0;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0,0,0,0,0,0,0,0,0,0" textboxrect="0,0,171,112"/>
            </v:shape>
            <v:shape id="Freeform 201" o:spid="_x0000_s1222" style="position:absolute;left:48498;top:49641;width:2079;height:2143;visibility:visible;mso-wrap-style:square;v-text-anchor:top" coordsize="125,12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pS3cUA&#10;AADcAAAADwAAAGRycy9kb3ducmV2LnhtbESPQWvCQBSE70L/w/KE3nQTS0WimyAFS+mtKi3eHtln&#10;siT7Nma3Ju2v7xYEj8PMfMNsitG24kq9N44VpPMEBHHptOFKwfGwm61A+ICssXVMCn7IQ5E/TDaY&#10;aTfwB133oRIRwj5DBXUIXSalL2uy6OeuI47e2fUWQ5R9JXWPQ4TbVi6SZCktGo4LNXb0UlPZ7L+t&#10;gnfZ2lM6NObp0hh5+vxavf4+e6Uep+N2DSLQGO7hW/tNK1gkKfyfiUdA5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2lLdxQAAANwAAAAPAAAAAAAAAAAAAAAAAJgCAABkcnMv&#10;ZG93bnJldi54bWxQSwUGAAAAAAQABAD1AAAAigMAAAAA&#10;" adj="0,,0" path="m36,l46,1r,2l53,7r4,10l62,25r,9l63,39r3,3l74,48r8,10l86,58r2,5l103,63r,-2l109,71r6,11l124,92r-10,7l103,110r-25,5l47,119r-20,1l19,123r-9,-5l,111,4,99,10,87r3,-5l15,61,10,52,4,43,4,31,24,11,36,e" filled="f" strokecolor="windowText" strokeweight="1pt">
              <v:stroke joinstyle="round" endcap="round"/>
              <v:formulas/>
              <v:path arrowok="t" o:connecttype="custom" o:connectlocs="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0" o:connectangles="0,0,0,0,0,0,0,0,0,0,0,0,0,0,0,0,0,0,0,0,0,0,0,0,0,0,0,0,0,0,0,0,0,0,0" textboxrect="0,0,125,124"/>
            </v:shape>
            <v:shape id="Freeform 202" o:spid="_x0000_s1223" style="position:absolute;left:48498;top:49641;width:2079;height:2143;visibility:visible;mso-wrap-style:square;v-text-anchor:top" coordsize="125,12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jMqsQA&#10;AADcAAAADwAAAGRycy9kb3ducmV2LnhtbESPQWvCQBSE7wX/w/IK3urGSIukrlIERbxVRfH2yL4m&#10;S7JvY3Y10V/fLQg9DjPzDTNb9LYWN2q9caxgPEpAEOdOGy4UHPartykIH5A11o5JwZ08LOaDlxlm&#10;2nX8TbddKESEsM9QQRlCk0np85Is+pFriKP341qLIcq2kLrFLsJtLdMk+ZAWDceFEhtalpRXu6tV&#10;sJW1PY+7ykwulZHn42m6frx7pYav/dcniEB9+A8/2xutIE1S+DsTj4C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oIzKrEAAAA3AAAAA8AAAAAAAAAAAAAAAAAmAIAAGRycy9k&#10;b3ducmV2LnhtbFBLBQYAAAAABAAEAPUAAACJAwAAAAA=&#10;" adj="0,,0" path="m36,l46,1r,2l53,7r4,10l62,25r,9l63,39r3,3l74,48r8,10l86,58r2,5l103,63r,-2l109,71r6,11l124,92r-10,7l103,110r-25,5l47,119r-20,1l19,123r-9,-5l,111,4,99,10,87r3,-5l15,61,10,52,4,43,4,31,24,11,36,e" filled="f" strokecolor="windowText" strokeweight="1pt">
              <v:stroke joinstyle="round" endcap="round"/>
              <v:formulas/>
              <v:path arrowok="t" o:connecttype="custom" o:connectlocs="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0" o:connectangles="0,0,0,0,0,0,0,0,0,0,0,0,0,0,0,0,0,0,0,0,0,0,0,0,0,0,0,0,0,0,0,0,0,0,0" textboxrect="0,0,125,124"/>
            </v:shape>
            <v:shape id="Freeform 203" o:spid="_x0000_s1224" style="position:absolute;left:52752;top:44989;width:6334;height:6827;visibility:visible;mso-wrap-style:square;v-text-anchor:top" coordsize="383,39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SNwb0A&#10;AADcAAAADwAAAGRycy9kb3ducmV2LnhtbESPzQrCMBCE74LvEFbwZlN/kWoUERSvah9gada22GxK&#10;ErW+vREEj8PMfMOst51pxJOcry0rGCcpCOLC6ppLBfn1MFqC8AFZY2OZFLzJw3bT760x0/bFZ3pe&#10;QikihH2GCqoQ2kxKX1Rk0Ce2JY7ezTqDIUpXSu3wFeGmkZM0XUiDNceFClvaV1TcLw+jwB3zfLyb&#10;T4+H+6yp8e2IzldSajjodisQgbrwD//aJ61gkk7heyYeAbn5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s8SNwb0AAADcAAAADwAAAAAAAAAAAAAAAACYAgAAZHJzL2Rvd25yZXYu&#10;eG1sUEsFBgAAAAAEAAQA9QAAAIIDAAAAAA==&#10;" adj="0,,0" path="m216,2r-3,5l213,10r,10l212,31r-3,5l201,43r-4,2l179,45r1,-2l179,43r,-4l179,36r-5,l168,34r-3,5l161,43r-3,3l155,47r-7,l145,46r-5,-3l137,43r-1,l132,43r-4,3l125,51r-1,4l120,56r-5,3l112,61r-2,2l109,71r-6,l112,80r1,10l122,104r-10,5l99,112r-14,2l74,117r5,25l74,144r-5,2l64,152r-3,-6l54,140r-2,-4l37,134r-10,l19,136,8,144,6,159r9,9l15,174,2,180,,182r10,4l12,190r,6l15,199r4,2l24,208r-1,8l21,216r8,9l40,242r10,16l68,279r11,14l105,317r4,4l112,326r,2l130,328r3,5l136,338r7,2l152,342r4,l160,346r8,11l170,361r2,4l180,377r11,8l205,397r14,-12l216,384r9,-4l231,381r27,-43l271,312r34,-59l329,210r36,-68l381,119r,-9l377,103r3,-3l380,92r1,-1l382,91r-5,1l362,86r-9,-6l349,80r-8,l335,80r-6,-5l325,75r-2,l320,72r-13,2l305,70r-1,-2l304,67,289,56r-3,l265,56r-6,-5l256,49r-4,-3l252,43r-5,-4l244,39r-6,-6l235,31r-7,-3l219,7r,-7l216,2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 textboxrect="0,0,383,398"/>
            </v:shape>
            <v:shape id="Freeform 204" o:spid="_x0000_s1225" style="position:absolute;left:52752;top:44989;width:6334;height:6827;visibility:visible;mso-wrap-style:square;v-text-anchor:top" coordsize="383,39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0Vtb0A&#10;AADcAAAADwAAAGRycy9kb3ducmV2LnhtbESPzQrCMBCE74LvEFbwZlN/kWoUERSvah9gada22GxK&#10;ErW+vREEj8PMfMOst51pxJOcry0rGCcpCOLC6ppLBfn1MFqC8AFZY2OZFLzJw3bT760x0/bFZ3pe&#10;QikihH2GCqoQ2kxKX1Rk0Ce2JY7ezTqDIUpXSu3wFeGmkZM0XUiDNceFClvaV1TcLw+jwB3zfLyb&#10;T4+H+6yp8e2IzldSajjodisQgbrwD//aJ61gks7geyYeAbn5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PC0Vtb0AAADcAAAADwAAAAAAAAAAAAAAAACYAgAAZHJzL2Rvd25yZXYu&#10;eG1sUEsFBgAAAAAEAAQA9QAAAIIDAAAAAA==&#10;" adj="0,,0" path="m216,2r-3,5l213,10r,10l212,31r-3,5l201,43r-4,2l179,45r1,-2l179,43r,-4l179,36r-5,l168,34r-3,5l161,43r-3,3l155,47r-7,l145,46r-5,-3l137,43r-1,l132,43r-4,3l125,51r-1,4l120,56r-5,3l112,61r-2,2l109,71r-6,l112,80r1,10l122,104r-10,5l99,112r-14,2l74,117r5,25l74,144r-5,2l64,152r-3,-6l54,140r-2,-4l37,134r-10,l19,136,8,144,6,159r9,9l15,174,2,180,,182r10,4l12,190r,6l15,199r4,2l24,208r-1,8l21,216r8,9l40,242r10,16l68,279r11,14l105,317r4,4l112,326r,2l130,328r3,5l136,338r7,2l152,342r4,l160,346r8,11l170,361r2,4l180,377r11,8l205,397r14,-12l216,384r9,-4l231,381r27,-43l271,312r34,-59l329,210r36,-68l381,119r,-9l377,103r3,-3l380,92r1,-1l382,91r-5,1l362,86r-9,-6l349,80r-8,l335,80r-6,-5l325,75r-2,l320,72r-13,2l305,70r-1,-2l304,67,289,56r-3,l265,56r-6,-5l256,49r-4,-3l252,43r-5,-4l244,39r-6,-6l235,31r-7,-3l219,7r,-7l216,2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0,0,0,0,0,0,0,0,0,0,0" textboxrect="0,0,383,398"/>
            </v:shape>
            <v:shape id="Freeform 205" o:spid="_x0000_s1226" style="position:absolute;left:62531;top:52752;width:5906;height:5556;visibility:visible;mso-wrap-style:square;v-text-anchor:top" coordsize="357,32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dgDsUA&#10;AADcAAAADwAAAGRycy9kb3ducmV2LnhtbESPQWvCQBSE7wX/w/IEL6XuaqvE1I2oUJCe2tiDx0f2&#10;NQnJvg3ZVeO/d4VCj8PMfMOsN4NtxYV6XzvWMJsqEMSFMzWXGn6OHy8JCB+QDbaOScONPGyy0dMa&#10;U+Ou/E2XPJQiQtinqKEKoUul9EVFFv3UdcTR+3W9xRBlX0rT4zXCbSvnSi2lxZrjQoUd7Ssqmvxs&#10;NeRJclhiad2sWMnT19uu+Xx9VlpPxsP2HUSgIfyH/9oHo2GuFvA4E4+AzO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d2AOxQAAANwAAAAPAAAAAAAAAAAAAAAAAJgCAABkcnMv&#10;ZG93bnJldi54bWxQSwUGAAAAAAQABAD1AAAAigMAAAAA&#10;" adj="0,,0" path="m179,r-2,l165,r3,l153,,126,35r-19,7l76,54r,2l64,61,45,68r-6,6l24,80,8,83,,98r,28l11,156r1,47l15,227r28,2l49,240r19,7l85,255r18,19l117,289r5,5l153,317r22,5l238,278r45,-31l325,220r27,-20l351,195r5,-10l354,181r-3,-5l344,174r-1,-2l343,164r,-15l340,140r-5,-11l323,112r2,-9l320,98r-7,-3l310,94,309,71,298,61r-1,-7l287,39r-2,-6l283,29r-4,l275,29,264,27r-10,4l246,35,235,29r-13,l214,29r-6,-4l201,20r-4,-6l190,7,186,3,179,e" filled="f" strokecolor="windowText" strokeweight="1pt">
              <v:stroke joinstyle="round" endcap="round"/>
              <v:formulas/>
              <v:path arrowok="t" o:connecttype="custom" o:connectlocs="2147483646,0;2147483646,0;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 textboxrect="0,0,357,323"/>
            </v:shape>
            <v:shape id="Freeform 206" o:spid="_x0000_s1227" style="position:absolute;left:62531;top:52752;width:5906;height:5556;visibility:visible;mso-wrap-style:square;v-text-anchor:top" coordsize="357,32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X+ecUA&#10;AADcAAAADwAAAGRycy9kb3ducmV2LnhtbESPQWvCQBSE7wX/w/IEL0V3tSXE6CZYoSA91ejB4yP7&#10;TILZtyG71fTfdwuFHoeZ+YbZFqPtxJ0G3zrWsFwoEMSVMy3XGs6n93kKwgdkg51j0vBNHop88rTF&#10;zLgHH+lehlpECPsMNTQh9JmUvmrIol+4njh6VzdYDFEOtTQDPiLcdnKlVCItthwXGuxp31B1K7+s&#10;hjJNDwnW1i2rtbx8vr7dPl6eldaz6bjbgAg0hv/wX/tgNKxUAr9n4hGQ+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pf55xQAAANwAAAAPAAAAAAAAAAAAAAAAAJgCAABkcnMv&#10;ZG93bnJldi54bWxQSwUGAAAAAAQABAD1AAAAigMAAAAA&#10;" adj="0,,0" path="m179,r-2,l165,r3,l153,,126,35r-19,7l76,54r,2l64,61,45,68r-6,6l24,80,8,83,,98r,28l11,156r1,47l15,227r28,2l49,240r19,7l85,255r18,19l117,289r5,5l153,317r22,5l238,278r45,-31l325,220r27,-20l351,195r5,-10l354,181r-3,-5l344,174r-1,-2l343,164r,-15l340,140r-5,-11l323,112r2,-9l320,98r-7,-3l310,94,309,71,298,61r-1,-7l287,39r-2,-6l283,29r-4,l275,29,264,27r-10,4l246,35,235,29r-13,l214,29r-6,-4l201,20r-4,-6l190,7,186,3,179,e" filled="f" strokecolor="windowText" strokeweight="1pt">
              <v:stroke joinstyle="round" endcap="round"/>
              <v:formulas/>
              <v:path arrowok="t" o:connecttype="custom" o:connectlocs="2147483646,0;2147483646,0;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 o:connectangles="0,0,0,0,0,0,0,0,0,0,0,0,0,0,0,0,0,0,0,0,0,0,0,0,0,0,0,0,0,0,0,0,0" textboxrect="0,0,357,323"/>
            </v:shape>
            <v:shape id="Freeform 207" o:spid="_x0000_s1228" style="position:absolute;left:56213;top:54848;width:5318;height:4683;visibility:visible;mso-wrap-style:square;v-text-anchor:top" coordsize="321,27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pkJsUA&#10;AADcAAAADwAAAGRycy9kb3ducmV2LnhtbESPQWvCQBSE7wX/w/IK3uqmCbQSXUUkRaFQaOLF2yP7&#10;zAazb0N2q0l/fbdQ6HGYmW+Y9Xa0nbjR4FvHCp4XCQji2umWGwWn6u1pCcIHZI2dY1IwkYftZvaw&#10;xly7O3/SrQyNiBD2OSowIfS5lL42ZNEvXE8cvYsbLIYoh0bqAe8RbjuZJsmLtNhyXDDY095QfS2/&#10;rIJDUaTf1yw9H94/yFC1m7pMTkrNH8fdCkSgMfyH/9pHrSBNXuH3TDw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emQmxQAAANwAAAAPAAAAAAAAAAAAAAAAAJgCAABkcnMv&#10;ZG93bnJldi54bWxQSwUGAAAAAAQABAD1AAAAigMAAAAA&#10;" adj="0,,0" path="m,192r4,-2l9,184r9,2l27,192r4,l34,196r8,8l54,208r30,l100,216r16,11l113,215r12,4l140,227r19,16l172,245r17,2l204,255r14,2l228,259r9,8l246,268r9,-2l255,259r16,12l283,260r21,3l320,78,296,59,283,70r-15,6l250,83,240,76,220,59,204,43r-6,-9l187,23r-5,-7l176,r-3,3l155,3,137,7,128,3r-16,l109,2,98,3,83,16,64,22,34,25,21,86r-9,62l9,172,4,182,,192e" filled="f" strokecolor="windowText" strokeweight="1pt">
              <v:stroke joinstyle="round" endcap="round"/>
              <v:formulas/>
              <v:path arrowok="t" o:connecttype="custom" o:connectlocs="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2147483646" o:connectangles="0,0,0,0,0,0,0,0,0,0,0,0,0,0,0,0,0,0,0,0,0,0,0,0,0,0,0,0,0,0,0,0,0,0,0,0,0,0,0,0,0,0,0,0,0,0,0,0,0,0,0,0,0,0,0,0" textboxrect="0,0,321,272"/>
            </v:shape>
            <v:shape id="Freeform 208" o:spid="_x0000_s1229" style="position:absolute;left:56213;top:54848;width:5318;height:4683;visibility:visible;mso-wrap-style:square;v-text-anchor:top" coordsize="321,27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wVMIA&#10;AADcAAAADwAAAGRycy9kb3ducmV2LnhtbERPz2uDMBS+F/Y/hFfYrY21MIZrFBkdFgaD1V52e5g3&#10;I5oXMWmr++uXw2DHj+/3oZjtIG40+c6xgt02AUHcON1xq+BSv22eQfiArHFwTAoW8lDkD6sDZtrd&#10;+ZNu59CKGMI+QwUmhDGT0jeGLPqtG4kj9+0miyHCqZV6wnsMt4NMk+RJWuw4Nhgc6dVQ05+vVkF1&#10;PKY//T79qt4/yFBdLsNeLko9rufyBUSgOfyL/9wnrSBN4tp4Jh4B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5fBUwgAAANwAAAAPAAAAAAAAAAAAAAAAAJgCAABkcnMvZG93&#10;bnJldi54bWxQSwUGAAAAAAQABAD1AAAAhwMAAAAA&#10;" adj="0,,0" path="m,192r4,-2l9,184r9,2l27,192r4,l34,196r8,8l54,208r30,l100,216r16,11l113,215r12,4l140,227r19,16l172,245r17,2l204,255r14,2l228,259r9,8l246,268r9,-2l255,259r16,12l283,260r21,3l320,78,296,59,283,70r-15,6l250,83,240,76,220,59,204,43r-6,-9l187,23r-5,-7l176,r-3,3l155,3,137,7,128,3r-16,l109,2,98,3,83,16,64,22,34,25,21,86r-9,62l9,172,4,182,,192e" filled="f" strokecolor="windowText" strokeweight="1pt">
              <v:stroke joinstyle="round" endcap="round"/>
              <v:formulas/>
              <v:path arrowok="t" o:connecttype="custom" o:connectlocs="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0,2147483646" o:connectangles="0,0,0,0,0,0,0,0,0,0,0,0,0,0,0,0,0,0,0,0,0,0,0,0,0,0,0,0,0,0,0,0,0,0,0,0,0,0,0,0,0,0,0,0,0,0,0,0,0,0,0,0,0,0,0,0" textboxrect="0,0,321,272"/>
            </v:shape>
            <v:shape id="Freeform 209" o:spid="_x0000_s1230" style="position:absolute;left:34528;top:51323;width:4699;height:5303;visibility:visible;mso-wrap-style:square;v-text-anchor:top" coordsize="283,30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WePcUA&#10;AADcAAAADwAAAGRycy9kb3ducmV2LnhtbESP3WrCQBSE7wXfYTmCN6K78aLY1DUE0bZXBVMf4JA9&#10;zY/ZsyG71din7xYKXg4z8w2zzUbbiSsNvnGsIVkpEMSlMw1XGs6fx+UGhA/IBjvHpOFOHrLddLLF&#10;1Lgbn+hahEpECPsUNdQh9KmUvqzJol+5njh6X26wGKIcKmkGvEW47eRaqSdpseG4UGNP+5rKS/Ft&#10;NRzt69tHUhXN4uB/2oMybZ4vWq3nszF/ARFoDI/wf/vdaFirZ/g7E4+A3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pZ49xQAAANwAAAAPAAAAAAAAAAAAAAAAAJgCAABkcnMv&#10;ZG93bnJldi54bWxQSwUGAAAAAAQABAD1AAAAigMAAAAA&#10;" adj="0,,0" path="m2,95l21,91r8,-3l40,88r3,-2l49,82r7,-3l70,70,83,60,93,51r7,-7l121,35r10,-7l151,18r13,-6l170,6,177,r8,l192,r6,6l210,14r7,6l217,30r,9l221,47r3,9l231,60r6,9l246,73r10,7l257,88r6,11l265,107r4,7l269,125r,10l267,146r3,8l273,168r2,9l275,186r2,13l282,201r-13,6l250,209r-14,6l224,223r-7,3l209,232r-8,3l197,244r-5,7l183,254r-2,4l172,266r-7,7l164,277r-7,l147,279r-6,2l137,286r-3,4l129,292r-10,-4l112,286r-6,-4l93,288r-9,6l78,300r-5,l64,298r-4,l54,300r-7,3l40,307r,-7l32,286r,-11l34,268r2,-9l37,247r-3,-4l29,233,24,220r-3,-9l22,207r9,-8l36,195r4,-9l44,174,40,164,39,154r-3,-5l28,147r-6,-4l16,137r-3,-7l8,123,4,117,2,104,,99,,95r2,e" filled="f"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 o:connectangles="0,0,0,0,0,0,0,0,0,0,0,0,0,0,0,0,0,0,0,0,0,0,0,0,0,0,0,0,0,0,0,0,0,0,0,0,0,0,0,0,0,0,0,0,0,0,0,0,0,0,0" textboxrect="0,0,283,308"/>
            </v:shape>
            <v:shape id="Freeform 210" o:spid="_x0000_s1231" style="position:absolute;left:34528;top:51323;width:4699;height:5303;visibility:visible;mso-wrap-style:square;v-text-anchor:top" coordsize="283,30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tGyMQA&#10;AADcAAAADwAAAGRycy9kb3ducmV2LnhtbERPTWsCMRC9F/wPYYReSs2qpa1bo+iCIBQEbel52Iyb&#10;tZvJmqS6+uvNQejx8b6n88424kQ+1I4VDAcZCOLS6ZorBd9fq+d3ECEia2wck4ILBZjPeg9TzLU7&#10;85ZOu1iJFMIhRwUmxjaXMpSGLIaBa4kTt3feYkzQV1J7PKdw28hRlr1KizWnBoMtFYbK392fVRAO&#10;xeTlengrxv7HbI7bxVPxudwo9djvFh8gInXxX3x3r7WC0TDNT2fSEZCz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jrRsjEAAAA3AAAAA8AAAAAAAAAAAAAAAAAmAIAAGRycy9k&#10;b3ducmV2LnhtbFBLBQYAAAAABAAEAPUAAACJAwAAAAA=&#10;" adj="0,,0" path="m2,95l21,91r8,-3l40,88r3,-2l49,82r7,-3l70,70,83,60,93,51r7,-7l121,35r10,-7l151,18r13,-6l170,6,177,r8,l192,r6,6l210,14r7,6l217,30r,9l221,47r3,9l231,60r6,9l246,73r10,7l257,88r6,11l265,107r4,7l269,125r,10l267,146r3,8l273,168r2,9l275,186r2,13l282,201r-13,6l250,209r-14,6l224,223r-7,3l209,232r-8,3l197,244r-5,7l183,254r-2,4l172,266r-7,7l164,277r-7,l147,279r-6,2l137,286r-3,4l129,292r-10,-4l112,286r-6,-4l93,288r-9,6l78,300r-5,l64,298r-4,l54,300r-7,3l40,307r,-7l32,286r,-11l34,268r2,-9l37,247r-3,-4l29,233,24,220r-3,-9l22,207r9,-8l36,195r4,-9l44,174,40,164,39,154r-3,-5l28,147r-6,-4l16,137r-3,-7l8,123,4,117,2,104,,99,,95r2,e" fillcolor="yellow" strokecolor="windowText" strokeweight="1pt">
              <v:stroke joinstyle="round" endcap="round"/>
              <v:formulas/>
              <v:path arrowok="t" o:connecttype="custom" o:connectlocs="2147483646,2147483646;2147483646,2147483646;2147483646,2147483646;2147483646,2147483646;2147483646,2147483646;2147483646,2147483646;2147483646,2147483646;2147483646,2147483646;2147483646,0;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2147483646" o:connectangles="0,0,0,0,0,0,0,0,0,0,0,0,0,0,0,0,0,0,0,0,0,0,0,0,0,0,0,0,0,0,0,0,0,0,0,0,0,0,0,0,0,0,0,0,0,0,0,0,0,0,0" textboxrect="0,0,283,308"/>
            </v:shape>
            <w10:wrap type="none"/>
            <w10:anchorlock/>
          </v:group>
        </w:pict>
      </w:r>
    </w:p>
    <w:p w:rsidR="00EF48DD" w:rsidRPr="00F05CFF" w:rsidRDefault="00F05CFF" w:rsidP="00F05CFF">
      <w:pPr>
        <w:rPr>
          <w:sz w:val="22"/>
          <w:szCs w:val="22"/>
        </w:rPr>
      </w:pPr>
      <w:r>
        <w:rPr>
          <w:sz w:val="22"/>
          <w:szCs w:val="22"/>
        </w:rPr>
        <w:t xml:space="preserve">Fig. 1.  Collection </w:t>
      </w:r>
      <w:r w:rsidR="00EF48DD" w:rsidRPr="00F05CFF">
        <w:rPr>
          <w:sz w:val="22"/>
          <w:szCs w:val="22"/>
        </w:rPr>
        <w:t>counties for spotted wing drosophila</w:t>
      </w:r>
      <w:r w:rsidR="00412E6A" w:rsidRPr="00F05CFF">
        <w:rPr>
          <w:sz w:val="22"/>
          <w:szCs w:val="22"/>
        </w:rPr>
        <w:t xml:space="preserve"> in Virginia, as of October 2014</w:t>
      </w:r>
      <w:r w:rsidR="00EF48DD" w:rsidRPr="00F05CFF">
        <w:rPr>
          <w:sz w:val="22"/>
          <w:szCs w:val="22"/>
        </w:rPr>
        <w:t>.</w:t>
      </w:r>
    </w:p>
    <w:p w:rsidR="00EF48DD" w:rsidRPr="001C7C9B" w:rsidRDefault="00EF48DD" w:rsidP="00F05CFF">
      <w:pPr>
        <w:pStyle w:val="PlainText"/>
        <w:tabs>
          <w:tab w:val="left" w:pos="5925"/>
        </w:tabs>
        <w:rPr>
          <w:rFonts w:ascii="Times New Roman" w:hAnsi="Times New Roman"/>
          <w:color w:val="FF0000"/>
          <w:sz w:val="22"/>
          <w:szCs w:val="22"/>
        </w:rPr>
      </w:pPr>
    </w:p>
    <w:p w:rsidR="00EF48DD" w:rsidRPr="00BF1388" w:rsidRDefault="00EF48DD" w:rsidP="00F05CFF">
      <w:pPr>
        <w:pStyle w:val="PlainText"/>
        <w:ind w:firstLine="720"/>
        <w:rPr>
          <w:rFonts w:ascii="Times New Roman" w:hAnsi="Times New Roman"/>
          <w:sz w:val="22"/>
          <w:szCs w:val="22"/>
        </w:rPr>
      </w:pPr>
      <w:r w:rsidRPr="001C7C9B">
        <w:rPr>
          <w:rFonts w:ascii="Times New Roman" w:hAnsi="Times New Roman"/>
          <w:sz w:val="22"/>
          <w:szCs w:val="22"/>
        </w:rPr>
        <w:t>Monitoring may be accomplished using apple cide</w:t>
      </w:r>
      <w:r>
        <w:rPr>
          <w:rFonts w:ascii="Times New Roman" w:hAnsi="Times New Roman"/>
          <w:sz w:val="22"/>
          <w:szCs w:val="22"/>
        </w:rPr>
        <w:t>r</w:t>
      </w:r>
      <w:r w:rsidRPr="001C7C9B">
        <w:rPr>
          <w:rFonts w:ascii="Times New Roman" w:hAnsi="Times New Roman"/>
          <w:sz w:val="22"/>
          <w:szCs w:val="22"/>
        </w:rPr>
        <w:t xml:space="preserve"> vinegar traps.  </w:t>
      </w:r>
      <w:r>
        <w:rPr>
          <w:rFonts w:ascii="Times New Roman" w:hAnsi="Times New Roman"/>
          <w:sz w:val="22"/>
          <w:szCs w:val="22"/>
        </w:rPr>
        <w:t xml:space="preserve"> These may be easily constructed using plastic deli cups with holes made near the top lip.  SWD (along with other drosophilid species) are </w:t>
      </w:r>
      <w:r>
        <w:rPr>
          <w:rFonts w:ascii="Times New Roman" w:hAnsi="Times New Roman"/>
          <w:sz w:val="22"/>
          <w:szCs w:val="22"/>
        </w:rPr>
        <w:lastRenderedPageBreak/>
        <w:t>attracted to the ACV, and are collected in the fluid.  Since the trap is not specific for SWD, adults must be filtered from the ACV and returned to the lab for identification.  Our trapping originally included yeast with the vinegar bait, because it was thought that this might increase attractancy to the adult flies.  There was no significant benefit, and the mixture was opaque, making it impossible to see flies, and malodorous.  In 2012 we tried three commercially prepared formulations of fruit essence (plum, sweet cherry and tart cherry).  While these attracted SWD, they were not as attractive as ACV in our traps.  In 2013, we improved collection by more frequent replacing of the fruit essence (using only plum).  The most attractive bait was a 60:40 blend of red wine and AC</w:t>
      </w:r>
      <w:r w:rsidR="00412E6A">
        <w:rPr>
          <w:rFonts w:ascii="Times New Roman" w:hAnsi="Times New Roman"/>
          <w:sz w:val="22"/>
          <w:szCs w:val="22"/>
        </w:rPr>
        <w:t>V</w:t>
      </w:r>
      <w:r>
        <w:rPr>
          <w:rFonts w:ascii="Times New Roman" w:hAnsi="Times New Roman"/>
          <w:sz w:val="22"/>
          <w:szCs w:val="22"/>
        </w:rPr>
        <w:t>.</w:t>
      </w:r>
    </w:p>
    <w:p w:rsidR="00EF48DD" w:rsidRDefault="00EF48DD" w:rsidP="00F05CFF">
      <w:pPr>
        <w:pStyle w:val="PlainText"/>
        <w:ind w:firstLine="720"/>
        <w:rPr>
          <w:rFonts w:ascii="Times New Roman" w:hAnsi="Times New Roman"/>
          <w:color w:val="FF0000"/>
          <w:sz w:val="22"/>
          <w:szCs w:val="22"/>
        </w:rPr>
      </w:pPr>
    </w:p>
    <w:p w:rsidR="00EF48DD" w:rsidRDefault="00EF48DD" w:rsidP="00F05CFF">
      <w:pPr>
        <w:pStyle w:val="PlainText"/>
        <w:ind w:firstLine="720"/>
        <w:rPr>
          <w:rFonts w:ascii="Times New Roman" w:hAnsi="Times New Roman"/>
          <w:sz w:val="22"/>
          <w:szCs w:val="22"/>
        </w:rPr>
      </w:pPr>
      <w:r>
        <w:rPr>
          <w:rFonts w:ascii="Times New Roman" w:hAnsi="Times New Roman"/>
          <w:sz w:val="22"/>
          <w:szCs w:val="22"/>
        </w:rPr>
        <w:t>We reared SWD from winegrapes starting after véraison (Fig. 2).  Preliminary analysis in 2012 indicated that red varieties may be at greatest risk.  With experience in 2013</w:t>
      </w:r>
      <w:r w:rsidR="00324815">
        <w:rPr>
          <w:rFonts w:ascii="Times New Roman" w:hAnsi="Times New Roman"/>
          <w:sz w:val="22"/>
          <w:szCs w:val="22"/>
        </w:rPr>
        <w:t xml:space="preserve"> and 2014</w:t>
      </w:r>
      <w:r>
        <w:rPr>
          <w:rFonts w:ascii="Times New Roman" w:hAnsi="Times New Roman"/>
          <w:sz w:val="22"/>
          <w:szCs w:val="22"/>
        </w:rPr>
        <w:t>, it now appears that white varieties are als</w:t>
      </w:r>
      <w:r w:rsidR="00412E6A">
        <w:rPr>
          <w:rFonts w:ascii="Times New Roman" w:hAnsi="Times New Roman"/>
          <w:sz w:val="22"/>
          <w:szCs w:val="22"/>
        </w:rPr>
        <w:t>o at risk</w:t>
      </w:r>
      <w:r>
        <w:rPr>
          <w:rFonts w:ascii="Times New Roman" w:hAnsi="Times New Roman"/>
          <w:sz w:val="22"/>
          <w:szCs w:val="22"/>
        </w:rPr>
        <w:t>.</w:t>
      </w:r>
    </w:p>
    <w:p w:rsidR="00EF48DD" w:rsidRPr="00F05CFF" w:rsidRDefault="000D558F" w:rsidP="00F05CFF">
      <w:pPr>
        <w:jc w:val="center"/>
        <w:rPr>
          <w:sz w:val="22"/>
          <w:szCs w:val="22"/>
        </w:rPr>
      </w:pPr>
      <w:r w:rsidRPr="00F05CFF">
        <w:rPr>
          <w:noProof/>
          <w:sz w:val="22"/>
          <w:szCs w:val="22"/>
        </w:rPr>
        <w:drawing>
          <wp:inline distT="0" distB="0" distL="0" distR="0">
            <wp:extent cx="1885950" cy="1417320"/>
            <wp:effectExtent l="0" t="0" r="0" b="0"/>
            <wp:docPr id="2" name="Picture 3" descr="SWDraspberry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WDraspberry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85950" cy="1417320"/>
                    </a:xfrm>
                    <a:prstGeom prst="rect">
                      <a:avLst/>
                    </a:prstGeom>
                    <a:noFill/>
                    <a:ln>
                      <a:noFill/>
                    </a:ln>
                  </pic:spPr>
                </pic:pic>
              </a:graphicData>
            </a:graphic>
          </wp:inline>
        </w:drawing>
      </w:r>
      <w:r w:rsidRPr="00F05CFF">
        <w:rPr>
          <w:noProof/>
          <w:sz w:val="22"/>
          <w:szCs w:val="22"/>
        </w:rPr>
        <w:drawing>
          <wp:inline distT="0" distB="0" distL="0" distR="0">
            <wp:extent cx="1685925" cy="1417320"/>
            <wp:effectExtent l="0" t="0" r="9525" b="0"/>
            <wp:docPr id="3" name="Picture 7" descr="SWDPinotInteri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WDPinotInteri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85925" cy="1417320"/>
                    </a:xfrm>
                    <a:prstGeom prst="rect">
                      <a:avLst/>
                    </a:prstGeom>
                    <a:noFill/>
                    <a:ln>
                      <a:noFill/>
                    </a:ln>
                  </pic:spPr>
                </pic:pic>
              </a:graphicData>
            </a:graphic>
          </wp:inline>
        </w:drawing>
      </w:r>
      <w:r w:rsidRPr="00F05CFF">
        <w:rPr>
          <w:noProof/>
          <w:sz w:val="22"/>
          <w:szCs w:val="22"/>
        </w:rPr>
        <w:drawing>
          <wp:inline distT="0" distB="0" distL="0" distR="0">
            <wp:extent cx="1560195" cy="1440180"/>
            <wp:effectExtent l="0" t="0" r="1905" b="7620"/>
            <wp:docPr id="4" name="Picture 8" descr="SWDgrapeVroom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WDgrapeVrooman.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60195" cy="1440180"/>
                    </a:xfrm>
                    <a:prstGeom prst="rect">
                      <a:avLst/>
                    </a:prstGeom>
                    <a:noFill/>
                    <a:ln>
                      <a:noFill/>
                    </a:ln>
                  </pic:spPr>
                </pic:pic>
              </a:graphicData>
            </a:graphic>
          </wp:inline>
        </w:drawing>
      </w:r>
    </w:p>
    <w:p w:rsidR="00EF48DD" w:rsidRPr="00F05CFF" w:rsidRDefault="00EF48DD" w:rsidP="00F05CFF">
      <w:pPr>
        <w:rPr>
          <w:sz w:val="22"/>
          <w:szCs w:val="22"/>
        </w:rPr>
      </w:pPr>
      <w:r w:rsidRPr="00F05CFF">
        <w:rPr>
          <w:sz w:val="22"/>
          <w:szCs w:val="22"/>
        </w:rPr>
        <w:t>Fig. 2a. Spotted wing drosophila larvae in raspberry, b. Larvae in Pinot Noir grape, c. Adult on Pinot Noir cluster (note oviposition puncture in berry above the fly).</w:t>
      </w:r>
    </w:p>
    <w:p w:rsidR="00EF48DD" w:rsidRPr="008622BE" w:rsidRDefault="00EF48DD" w:rsidP="00F05CFF">
      <w:pPr>
        <w:pStyle w:val="PlainText"/>
        <w:ind w:firstLine="720"/>
        <w:rPr>
          <w:rFonts w:ascii="Times New Roman" w:hAnsi="Times New Roman"/>
          <w:sz w:val="22"/>
          <w:szCs w:val="22"/>
        </w:rPr>
      </w:pPr>
    </w:p>
    <w:p w:rsidR="00EF48DD" w:rsidRDefault="00EF48DD" w:rsidP="00F05CFF">
      <w:pPr>
        <w:pStyle w:val="PlainText"/>
        <w:ind w:firstLine="720"/>
        <w:rPr>
          <w:rFonts w:ascii="Times New Roman" w:hAnsi="Times New Roman"/>
          <w:sz w:val="22"/>
          <w:szCs w:val="22"/>
        </w:rPr>
      </w:pPr>
      <w:r>
        <w:rPr>
          <w:rFonts w:ascii="Times New Roman" w:hAnsi="Times New Roman"/>
          <w:sz w:val="22"/>
          <w:szCs w:val="22"/>
        </w:rPr>
        <w:t>Fruit are mainly attacked during the ripening process.  It is therefore critical to provide control of sensitive crops in the period shortly preceding harvest.  It is important not merely to provide efficacy, but material must also be labeled with a short Preharvest Interval (PHI).  Several materials with varying modes of action are</w:t>
      </w:r>
      <w:r w:rsidRPr="00EC2679">
        <w:rPr>
          <w:rFonts w:ascii="Times New Roman" w:hAnsi="Times New Roman"/>
          <w:sz w:val="22"/>
          <w:szCs w:val="22"/>
        </w:rPr>
        <w:t xml:space="preserve"> listed in </w:t>
      </w:r>
      <w:r>
        <w:rPr>
          <w:rFonts w:ascii="Times New Roman" w:hAnsi="Times New Roman"/>
          <w:sz w:val="22"/>
          <w:szCs w:val="22"/>
        </w:rPr>
        <w:t xml:space="preserve">the 2014 </w:t>
      </w:r>
      <w:r w:rsidRPr="00EC2679">
        <w:rPr>
          <w:rFonts w:ascii="Times New Roman" w:hAnsi="Times New Roman"/>
          <w:sz w:val="22"/>
          <w:szCs w:val="22"/>
        </w:rPr>
        <w:t>Virginia Tech Pest Management G</w:t>
      </w:r>
      <w:r>
        <w:rPr>
          <w:rFonts w:ascii="Times New Roman" w:hAnsi="Times New Roman"/>
          <w:sz w:val="22"/>
          <w:szCs w:val="22"/>
        </w:rPr>
        <w:t xml:space="preserve">uide </w:t>
      </w:r>
      <w:r w:rsidR="00847C3F" w:rsidRPr="00EC2679">
        <w:rPr>
          <w:rFonts w:ascii="Times New Roman" w:hAnsi="Times New Roman"/>
          <w:sz w:val="22"/>
          <w:szCs w:val="22"/>
        </w:rPr>
        <w:fldChar w:fldCharType="begin"/>
      </w:r>
      <w:r w:rsidR="00412E6A">
        <w:rPr>
          <w:rFonts w:ascii="Times New Roman" w:hAnsi="Times New Roman"/>
          <w:sz w:val="22"/>
          <w:szCs w:val="22"/>
        </w:rPr>
        <w:instrText xml:space="preserve"> ADDIN EN.CITE &lt;EndNote&gt;&lt;Cite&gt;&lt;Author&gt;Pfeiffer&lt;/Author&gt;&lt;Year&gt;2014&lt;/Year&gt;&lt;RecNum&gt;16600&lt;/RecNum&gt;&lt;DisplayText&gt;(Pfeiffer et al. 2014)&lt;/DisplayText&gt;&lt;record&gt;&lt;rec-number&gt;16600&lt;/rec-number&gt;&lt;foreign-keys&gt;&lt;key app="EN" db-id="555z0v527t5d9aeederxr95ra9zatfpdfzxx" timestamp="1284136980"&gt;16600&lt;/key&gt;&lt;/foreign-keys&gt;&lt;ref-type name="Book Section"&gt;5&lt;/ref-type&gt;&lt;contributors&gt;&lt;authors&gt;&lt;author&gt;Pfeiffer, D. G.&lt;/author&gt;&lt;author&gt;Baudoin, A. B.&lt;/author&gt;&lt;author&gt;Bergh, J. C&lt;/author&gt;&lt;author&gt;Nita, M.&lt;/author&gt;&lt;/authors&gt;&lt;/contributors&gt;&lt;titles&gt;&lt;title&gt;Grapes: Diseases and insects in vineyards&lt;/title&gt;&lt;secondary-title&gt;2014 Pest Management Guide for Horticultural and Forest Crops.  Va. Coop. Ext. Pub. 456-017&lt;/secondary-title&gt;&lt;/titles&gt;&lt;pages&gt;3-1 – 3-18&lt;/pages&gt;&lt;keywords&gt;&lt;keyword&gt;BMSB&lt;/keyword&gt;&lt;keyword&gt;SWD&lt;/keyword&gt;&lt;/keywords&gt;&lt;dates&gt;&lt;year&gt;2014&lt;/year&gt;&lt;/dates&gt;&lt;pub-location&gt;Blacksburg&lt;/pub-location&gt;&lt;publisher&gt;Virginia Tech&lt;/publisher&gt;&lt;urls&gt;&lt;/urls&gt;&lt;/record&gt;&lt;/Cite&gt;&lt;/EndNote&gt;</w:instrText>
      </w:r>
      <w:r w:rsidR="00847C3F" w:rsidRPr="00EC2679">
        <w:rPr>
          <w:rFonts w:ascii="Times New Roman" w:hAnsi="Times New Roman"/>
          <w:sz w:val="22"/>
          <w:szCs w:val="22"/>
        </w:rPr>
        <w:fldChar w:fldCharType="separate"/>
      </w:r>
      <w:r w:rsidR="00412E6A">
        <w:rPr>
          <w:rFonts w:ascii="Times New Roman" w:hAnsi="Times New Roman"/>
          <w:noProof/>
          <w:sz w:val="22"/>
          <w:szCs w:val="22"/>
        </w:rPr>
        <w:t>(</w:t>
      </w:r>
      <w:hyperlink w:anchor="_ENREF_6" w:tooltip="Pfeiffer, 2014 #16600" w:history="1">
        <w:r w:rsidR="00914BD8">
          <w:rPr>
            <w:rFonts w:ascii="Times New Roman" w:hAnsi="Times New Roman"/>
            <w:noProof/>
            <w:sz w:val="22"/>
            <w:szCs w:val="22"/>
          </w:rPr>
          <w:t>Pfeiffer et al. 2014</w:t>
        </w:r>
      </w:hyperlink>
      <w:r w:rsidR="00412E6A">
        <w:rPr>
          <w:rFonts w:ascii="Times New Roman" w:hAnsi="Times New Roman"/>
          <w:noProof/>
          <w:sz w:val="22"/>
          <w:szCs w:val="22"/>
        </w:rPr>
        <w:t>)</w:t>
      </w:r>
      <w:r w:rsidR="00847C3F" w:rsidRPr="00EC2679">
        <w:rPr>
          <w:rFonts w:ascii="Times New Roman" w:hAnsi="Times New Roman"/>
          <w:sz w:val="22"/>
          <w:szCs w:val="22"/>
        </w:rPr>
        <w:fldChar w:fldCharType="end"/>
      </w:r>
      <w:r>
        <w:rPr>
          <w:rFonts w:ascii="Times New Roman" w:hAnsi="Times New Roman"/>
          <w:sz w:val="22"/>
          <w:szCs w:val="22"/>
        </w:rPr>
        <w:t>.  However, r</w:t>
      </w:r>
      <w:r w:rsidRPr="00EC2679">
        <w:rPr>
          <w:rFonts w:ascii="Times New Roman" w:hAnsi="Times New Roman"/>
          <w:sz w:val="22"/>
          <w:szCs w:val="22"/>
        </w:rPr>
        <w:t>esearch needed</w:t>
      </w:r>
      <w:r>
        <w:rPr>
          <w:rFonts w:ascii="Times New Roman" w:hAnsi="Times New Roman"/>
          <w:sz w:val="22"/>
          <w:szCs w:val="22"/>
        </w:rPr>
        <w:t xml:space="preserve"> to determine actually control provided in the field</w:t>
      </w:r>
      <w:r w:rsidRPr="00EC2679">
        <w:rPr>
          <w:rFonts w:ascii="Times New Roman" w:hAnsi="Times New Roman"/>
          <w:sz w:val="22"/>
          <w:szCs w:val="22"/>
        </w:rPr>
        <w:t xml:space="preserve">.  </w:t>
      </w:r>
      <w:r>
        <w:rPr>
          <w:rFonts w:ascii="Times New Roman" w:hAnsi="Times New Roman"/>
          <w:sz w:val="22"/>
          <w:szCs w:val="22"/>
        </w:rPr>
        <w:t xml:space="preserve">Some likely pesticides for SWD were listed by Walsh et al. </w:t>
      </w:r>
      <w:r w:rsidR="00847C3F" w:rsidRPr="00EC2679">
        <w:rPr>
          <w:rFonts w:ascii="Times New Roman" w:hAnsi="Times New Roman"/>
          <w:sz w:val="22"/>
          <w:szCs w:val="22"/>
        </w:rPr>
        <w:fldChar w:fldCharType="begin"/>
      </w:r>
      <w:r>
        <w:rPr>
          <w:rFonts w:ascii="Times New Roman" w:hAnsi="Times New Roman"/>
          <w:sz w:val="22"/>
          <w:szCs w:val="22"/>
        </w:rPr>
        <w:instrText xml:space="preserve"> ADDIN EN.CITE &lt;EndNote&gt;&lt;Cite ExcludeAuth="1"&gt;&lt;Author&gt;Walsh&lt;/Author&gt;&lt;Year&gt;2011&lt;/Year&gt;&lt;RecNum&gt;16850&lt;/RecNum&gt;&lt;DisplayText&gt;(2011)&lt;/DisplayText&gt;&lt;record&gt;&lt;rec-number&gt;16850&lt;/rec-number&gt;&lt;foreign-keys&gt;&lt;key app="EN" db-id="555z0v527t5d9aeederxr95ra9zatfpdfzxx" timestamp="1314707900"&gt;16850&lt;/key&gt;&lt;/foreign-keys&gt;&lt;ref-type name="Journal Article"&gt;17&lt;/ref-type&gt;&lt;contributors&gt;&lt;authors&gt;&lt;author&gt;Walsh, D. B.&lt;/author&gt;&lt;author&gt;Bolda, M. P.&lt;/author&gt;&lt;author&gt;Goodhue, R. E.&lt;/author&gt;&lt;author&gt;Dreves, A. J.&lt;/author&gt;&lt;author&gt;Lee, J.&lt;/author&gt;&lt;author&gt;Bruck, D. J.&lt;/author&gt;&lt;author&gt;Walton, V. M.&lt;/author&gt;&lt;author&gt;O&amp;apos;Neal, S. D.&lt;/author&gt;&lt;author&gt;Zalom, F. G.&lt;/author&gt;&lt;/authors&gt;&lt;/contributors&gt;&lt;titles&gt;&lt;title&gt;&lt;style face="italic" font="default" size="100%"&gt;Drosophila suzukii&lt;/style&gt;&lt;style face="normal" font="default" size="100%"&gt; (Diptera: Drosophilidae): Invasive pest of ripening soft fruit expanding its geographic range and damage potential&lt;/style&gt;&lt;/title&gt;&lt;secondary-title&gt;J. Integr. Pest Manag.&lt;/secondary-title&gt;&lt;/titles&gt;&lt;periodical&gt;&lt;full-title&gt;J. Integr. Pest Manag.&lt;/full-title&gt;&lt;/periodical&gt;&lt;pages&gt;1-7&lt;/pages&gt;&lt;volume&gt;2&lt;/volume&gt;&lt;number&gt;1&lt;/number&gt;&lt;keywords&gt;&lt;keyword&gt;SWD&lt;/keyword&gt;&lt;keyword&gt;hannah edits&lt;/keyword&gt;&lt;/keywords&gt;&lt;dates&gt;&lt;year&gt;2011&lt;/year&gt;&lt;/dates&gt;&lt;urls&gt;&lt;/urls&gt;&lt;/record&gt;&lt;/Cite&gt;&lt;/EndNote&gt;</w:instrText>
      </w:r>
      <w:r w:rsidR="00847C3F" w:rsidRPr="00EC2679">
        <w:rPr>
          <w:rFonts w:ascii="Times New Roman" w:hAnsi="Times New Roman"/>
          <w:sz w:val="22"/>
          <w:szCs w:val="22"/>
        </w:rPr>
        <w:fldChar w:fldCharType="separate"/>
      </w:r>
      <w:r>
        <w:rPr>
          <w:rFonts w:ascii="Times New Roman" w:hAnsi="Times New Roman"/>
          <w:noProof/>
          <w:sz w:val="22"/>
          <w:szCs w:val="22"/>
        </w:rPr>
        <w:t>(</w:t>
      </w:r>
      <w:hyperlink w:anchor="_ENREF_8" w:tooltip="Walsh, 2011 #16850" w:history="1">
        <w:r w:rsidR="00914BD8">
          <w:rPr>
            <w:rFonts w:ascii="Times New Roman" w:hAnsi="Times New Roman"/>
            <w:noProof/>
            <w:sz w:val="22"/>
            <w:szCs w:val="22"/>
          </w:rPr>
          <w:t>2011</w:t>
        </w:r>
      </w:hyperlink>
      <w:r>
        <w:rPr>
          <w:rFonts w:ascii="Times New Roman" w:hAnsi="Times New Roman"/>
          <w:noProof/>
          <w:sz w:val="22"/>
          <w:szCs w:val="22"/>
        </w:rPr>
        <w:t>)</w:t>
      </w:r>
      <w:r w:rsidR="00847C3F" w:rsidRPr="00EC2679">
        <w:rPr>
          <w:rFonts w:ascii="Times New Roman" w:hAnsi="Times New Roman"/>
          <w:sz w:val="22"/>
          <w:szCs w:val="22"/>
        </w:rPr>
        <w:fldChar w:fldCharType="end"/>
      </w:r>
      <w:r w:rsidRPr="00EC2679">
        <w:rPr>
          <w:rFonts w:ascii="Times New Roman" w:hAnsi="Times New Roman"/>
          <w:sz w:val="22"/>
          <w:szCs w:val="22"/>
        </w:rPr>
        <w:t xml:space="preserve">.  </w:t>
      </w:r>
      <w:r>
        <w:rPr>
          <w:rFonts w:ascii="Times New Roman" w:hAnsi="Times New Roman"/>
          <w:sz w:val="22"/>
          <w:szCs w:val="22"/>
        </w:rPr>
        <w:t>With the high number of generations and high reproductive capacity of SWD, there is high risk of insecticide resistance.  Such r</w:t>
      </w:r>
      <w:r w:rsidRPr="00EC2679">
        <w:rPr>
          <w:rFonts w:ascii="Times New Roman" w:hAnsi="Times New Roman"/>
          <w:sz w:val="22"/>
          <w:szCs w:val="22"/>
        </w:rPr>
        <w:t xml:space="preserve">esistance </w:t>
      </w:r>
      <w:r>
        <w:rPr>
          <w:rFonts w:ascii="Times New Roman" w:hAnsi="Times New Roman"/>
          <w:sz w:val="22"/>
          <w:szCs w:val="22"/>
        </w:rPr>
        <w:t xml:space="preserve">already </w:t>
      </w:r>
      <w:r w:rsidRPr="00EC2679">
        <w:rPr>
          <w:rFonts w:ascii="Times New Roman" w:hAnsi="Times New Roman"/>
          <w:sz w:val="22"/>
          <w:szCs w:val="22"/>
        </w:rPr>
        <w:t>appears to have developed in California after repeated applications of pyrethrin</w:t>
      </w:r>
      <w:r>
        <w:rPr>
          <w:rFonts w:ascii="Times New Roman" w:hAnsi="Times New Roman"/>
          <w:sz w:val="22"/>
          <w:szCs w:val="22"/>
        </w:rPr>
        <w:t>s</w:t>
      </w:r>
      <w:r w:rsidRPr="00EC2679">
        <w:rPr>
          <w:rFonts w:ascii="Times New Roman" w:hAnsi="Times New Roman"/>
          <w:sz w:val="22"/>
          <w:szCs w:val="22"/>
        </w:rPr>
        <w:t xml:space="preserve">, even when SWD adults were exposed to twice the label rate </w:t>
      </w:r>
      <w:r w:rsidR="00847C3F" w:rsidRPr="00EC2679">
        <w:rPr>
          <w:rFonts w:ascii="Times New Roman" w:hAnsi="Times New Roman"/>
          <w:sz w:val="22"/>
          <w:szCs w:val="22"/>
        </w:rPr>
        <w:fldChar w:fldCharType="begin"/>
      </w:r>
      <w:r>
        <w:rPr>
          <w:rFonts w:ascii="Times New Roman" w:hAnsi="Times New Roman"/>
          <w:sz w:val="22"/>
          <w:szCs w:val="22"/>
        </w:rPr>
        <w:instrText xml:space="preserve"> ADDIN EN.CITE &lt;EndNote&gt;&lt;Cite&gt;&lt;Author&gt;Bolda&lt;/Author&gt;&lt;Year&gt;2011&lt;/Year&gt;&lt;RecNum&gt;16956&lt;/RecNum&gt;&lt;DisplayText&gt;(Bolda 2011)&lt;/DisplayText&gt;&lt;record&gt;&lt;rec-number&gt;16956&lt;/rec-number&gt;&lt;foreign-keys&gt;&lt;key app="EN" db-id="555z0v527t5d9aeederxr95ra9zatfpdfzxx" timestamp="1330977311"&gt;16956&lt;/key&gt;&lt;/foreign-keys&gt;&lt;ref-type name="Web Page"&gt;12&lt;/ref-type&gt;&lt;contributors&gt;&lt;authors&gt;&lt;author&gt;Bolda, M.&lt;/author&gt;&lt;/authors&gt;&lt;/contributors&gt;&lt;titles&gt;&lt;title&gt;Suspected tolerance to Pyganic (pyrethrin) found in spotted wing drosophila&lt;/title&gt;&lt;secondary-title&gt;Strawberries and Caneberries&lt;/secondary-title&gt;&lt;/titles&gt;&lt;keywords&gt;&lt;keyword&gt;SWD&lt;/keyword&gt;&lt;keyword&gt;PyGanic&lt;/keyword&gt;&lt;keyword&gt;Pyrethrin&lt;/keyword&gt;&lt;keyword&gt;Pyrethrum&lt;/keyword&gt;&lt;keyword&gt;resistance&lt;/keyword&gt;&lt;/keywords&gt;&lt;dates&gt;&lt;year&gt;2011&lt;/year&gt;&lt;/dates&gt;&lt;urls&gt;&lt;related-urls&gt;&lt;url&gt;http://ucanr.org/blogs/blogcore/postdetail.cfm?postnum=5585&lt;/url&gt;&lt;/related-urls&gt;&lt;/urls&gt;&lt;/record&gt;&lt;/Cite&gt;&lt;/EndNote&gt;</w:instrText>
      </w:r>
      <w:r w:rsidR="00847C3F" w:rsidRPr="00EC2679">
        <w:rPr>
          <w:rFonts w:ascii="Times New Roman" w:hAnsi="Times New Roman"/>
          <w:sz w:val="22"/>
          <w:szCs w:val="22"/>
        </w:rPr>
        <w:fldChar w:fldCharType="separate"/>
      </w:r>
      <w:r w:rsidRPr="00EC2679">
        <w:rPr>
          <w:rFonts w:ascii="Times New Roman" w:hAnsi="Times New Roman"/>
          <w:noProof/>
          <w:sz w:val="22"/>
          <w:szCs w:val="22"/>
        </w:rPr>
        <w:t>(</w:t>
      </w:r>
      <w:hyperlink w:anchor="_ENREF_1" w:tooltip="Bolda, 2011 #16956" w:history="1">
        <w:r w:rsidR="00914BD8" w:rsidRPr="00EC2679">
          <w:rPr>
            <w:rFonts w:ascii="Times New Roman" w:hAnsi="Times New Roman"/>
            <w:noProof/>
            <w:sz w:val="22"/>
            <w:szCs w:val="22"/>
          </w:rPr>
          <w:t>Bolda 2011</w:t>
        </w:r>
      </w:hyperlink>
      <w:r w:rsidRPr="00EC2679">
        <w:rPr>
          <w:rFonts w:ascii="Times New Roman" w:hAnsi="Times New Roman"/>
          <w:noProof/>
          <w:sz w:val="22"/>
          <w:szCs w:val="22"/>
        </w:rPr>
        <w:t>)</w:t>
      </w:r>
      <w:r w:rsidR="00847C3F" w:rsidRPr="00EC2679">
        <w:rPr>
          <w:rFonts w:ascii="Times New Roman" w:hAnsi="Times New Roman"/>
          <w:sz w:val="22"/>
          <w:szCs w:val="22"/>
        </w:rPr>
        <w:fldChar w:fldCharType="end"/>
      </w:r>
      <w:r w:rsidRPr="00EC2679">
        <w:rPr>
          <w:rFonts w:ascii="Times New Roman" w:hAnsi="Times New Roman"/>
          <w:sz w:val="22"/>
          <w:szCs w:val="22"/>
        </w:rPr>
        <w:t>.</w:t>
      </w:r>
      <w:r>
        <w:rPr>
          <w:rFonts w:ascii="Times New Roman" w:hAnsi="Times New Roman"/>
          <w:sz w:val="22"/>
          <w:szCs w:val="22"/>
        </w:rPr>
        <w:t xml:space="preserve">  To mitigate the development of resistance, part of a pest management program should be a selection of insecticides of differing modes of action, which can be rotated by the vineyard manager.</w:t>
      </w:r>
    </w:p>
    <w:p w:rsidR="00EF48DD" w:rsidRDefault="00EF48DD" w:rsidP="00F05CFF">
      <w:pPr>
        <w:pStyle w:val="PlainText"/>
        <w:ind w:firstLine="720"/>
        <w:rPr>
          <w:rFonts w:ascii="Times New Roman" w:hAnsi="Times New Roman"/>
          <w:sz w:val="22"/>
          <w:szCs w:val="22"/>
        </w:rPr>
      </w:pPr>
      <w:r>
        <w:rPr>
          <w:rFonts w:ascii="Times New Roman" w:hAnsi="Times New Roman"/>
          <w:sz w:val="22"/>
          <w:szCs w:val="22"/>
        </w:rPr>
        <w:t xml:space="preserve">In the course of our first year work, we found a new invasive drosophilid infesting grapes in commercial vineyards, the African fig fly (AFF), </w:t>
      </w:r>
      <w:r w:rsidRPr="008622BE">
        <w:rPr>
          <w:rFonts w:ascii="Times New Roman" w:hAnsi="Times New Roman"/>
          <w:i/>
          <w:sz w:val="22"/>
          <w:szCs w:val="22"/>
        </w:rPr>
        <w:t>Zaprionus indianus</w:t>
      </w:r>
      <w:r>
        <w:rPr>
          <w:rFonts w:ascii="Times New Roman" w:hAnsi="Times New Roman"/>
          <w:sz w:val="22"/>
          <w:szCs w:val="22"/>
        </w:rPr>
        <w:t xml:space="preserve"> Gupta </w:t>
      </w:r>
      <w:r w:rsidR="00847C3F">
        <w:rPr>
          <w:rFonts w:ascii="Times New Roman" w:hAnsi="Times New Roman"/>
          <w:sz w:val="22"/>
          <w:szCs w:val="22"/>
        </w:rPr>
        <w:fldChar w:fldCharType="begin"/>
      </w:r>
      <w:r>
        <w:rPr>
          <w:rFonts w:ascii="Times New Roman" w:hAnsi="Times New Roman"/>
          <w:sz w:val="22"/>
          <w:szCs w:val="22"/>
        </w:rPr>
        <w:instrText xml:space="preserve"> ADDIN EN.CITE &lt;EndNote&gt;&lt;Cite&gt;&lt;Author&gt;Pfeiffer&lt;/Author&gt;&lt;Year&gt;2012&lt;/Year&gt;&lt;RecNum&gt;17124&lt;/RecNum&gt;&lt;DisplayText&gt;(Pfeiffer 2012)&lt;/DisplayText&gt;&lt;record&gt;&lt;rec-number&gt;17124&lt;/rec-number&gt;&lt;foreign-keys&gt;&lt;key app="EN" db-id="555z0v527t5d9aeederxr95ra9zatfpdfzxx" timestamp="1349810091"&gt;17124&lt;/key&gt;&lt;/foreign-keys&gt;&lt;ref-type name="Journal Article"&gt;17&lt;/ref-type&gt;&lt;contributors&gt;&lt;authors&gt;&lt;author&gt;Pfeiffer, D. G.&lt;/author&gt;&lt;/authors&gt;&lt;/contributors&gt;&lt;titles&gt;&lt;title&gt;Spotted wing drosophila in Virginia vineyards&lt;/title&gt;&lt;secondary-title&gt;Grape Press (Va. Vineyards Assoc.)&lt;/secondary-title&gt;&lt;/titles&gt;&lt;pages&gt;1, 5&lt;/pages&gt;&lt;volume&gt;28&lt;/volume&gt;&lt;number&gt;3&lt;/number&gt;&lt;keywords&gt;&lt;keyword&gt;SWD&lt;/keyword&gt;&lt;keyword&gt;Drosophila suzukii&lt;/keyword&gt;&lt;keyword&gt;VVA&lt;/keyword&gt;&lt;/keywords&gt;&lt;dates&gt;&lt;year&gt;2012&lt;/year&gt;&lt;/dates&gt;&lt;publisher&gt;Virginia Vineyards Assoc.&lt;/publisher&gt;&lt;urls&gt;&lt;related-urls&gt;&lt;url&gt;http://www.virginiavineyardsassociation.com/wp-content/uploads/2012/10/GrapePress-Oct2012_FINAL.pdf&lt;/url&gt;&lt;/related-urls&gt;&lt;/urls&gt;&lt;/record&gt;&lt;/Cite&gt;&lt;/EndNote&gt;</w:instrText>
      </w:r>
      <w:r w:rsidR="00847C3F">
        <w:rPr>
          <w:rFonts w:ascii="Times New Roman" w:hAnsi="Times New Roman"/>
          <w:sz w:val="22"/>
          <w:szCs w:val="22"/>
        </w:rPr>
        <w:fldChar w:fldCharType="separate"/>
      </w:r>
      <w:r>
        <w:rPr>
          <w:rFonts w:ascii="Times New Roman" w:hAnsi="Times New Roman"/>
          <w:noProof/>
          <w:sz w:val="22"/>
          <w:szCs w:val="22"/>
        </w:rPr>
        <w:t>(</w:t>
      </w:r>
      <w:hyperlink w:anchor="_ENREF_4" w:tooltip="Pfeiffer, 2012 #17124" w:history="1">
        <w:r w:rsidR="00914BD8">
          <w:rPr>
            <w:rFonts w:ascii="Times New Roman" w:hAnsi="Times New Roman"/>
            <w:noProof/>
            <w:sz w:val="22"/>
            <w:szCs w:val="22"/>
          </w:rPr>
          <w:t>Pfeiffer 2012</w:t>
        </w:r>
      </w:hyperlink>
      <w:r>
        <w:rPr>
          <w:rFonts w:ascii="Times New Roman" w:hAnsi="Times New Roman"/>
          <w:noProof/>
          <w:sz w:val="22"/>
          <w:szCs w:val="22"/>
        </w:rPr>
        <w:t>)</w:t>
      </w:r>
      <w:r w:rsidR="00847C3F">
        <w:rPr>
          <w:rFonts w:ascii="Times New Roman" w:hAnsi="Times New Roman"/>
          <w:sz w:val="22"/>
          <w:szCs w:val="22"/>
        </w:rPr>
        <w:fldChar w:fldCharType="end"/>
      </w:r>
      <w:r>
        <w:rPr>
          <w:rFonts w:ascii="Times New Roman" w:hAnsi="Times New Roman"/>
          <w:sz w:val="22"/>
          <w:szCs w:val="22"/>
        </w:rPr>
        <w:t>.  In some cluster samples retrieved to the lab for rearing, 90% of the flies were AFF.  The role of AFF in grape quality is currently being addressed.</w:t>
      </w:r>
    </w:p>
    <w:p w:rsidR="00EF48DD" w:rsidRPr="00EC2679" w:rsidRDefault="00EF48DD" w:rsidP="00F05CFF">
      <w:pPr>
        <w:pStyle w:val="PlainText"/>
        <w:ind w:firstLine="720"/>
        <w:rPr>
          <w:rFonts w:ascii="Times New Roman" w:hAnsi="Times New Roman"/>
          <w:sz w:val="22"/>
          <w:szCs w:val="22"/>
        </w:rPr>
      </w:pPr>
      <w:r>
        <w:rPr>
          <w:rFonts w:ascii="Times New Roman" w:hAnsi="Times New Roman"/>
          <w:sz w:val="22"/>
          <w:szCs w:val="22"/>
        </w:rPr>
        <w:t>In our initial studies, red varieties appeared at greater risk than white; white varieties were also attacking in 2013</w:t>
      </w:r>
      <w:r w:rsidR="00324815">
        <w:rPr>
          <w:rFonts w:ascii="Times New Roman" w:hAnsi="Times New Roman"/>
          <w:sz w:val="22"/>
          <w:szCs w:val="22"/>
        </w:rPr>
        <w:t xml:space="preserve"> and 2014</w:t>
      </w:r>
      <w:r>
        <w:rPr>
          <w:rFonts w:ascii="Times New Roman" w:hAnsi="Times New Roman"/>
          <w:sz w:val="22"/>
          <w:szCs w:val="22"/>
        </w:rPr>
        <w:t>.  Varietal comparisons will be expanded.  In some thin-skinned varieties, high infestation levels were seen (up to one larva per four berries; this is erratic howeverIn the early years of infestation, fruit workers in the west were under the impression that grape is not at risk. However, recent observations have revealed infestations with about 5% of berries in a cluster infested (Walton personal communication).  SWD may be favored in the mid-Atlantic region by higher humidity and greater rainfall than in western viticultural areas.</w:t>
      </w:r>
    </w:p>
    <w:p w:rsidR="00EF48DD" w:rsidRPr="009C2508" w:rsidRDefault="00EF48DD" w:rsidP="00F05CFF">
      <w:pPr>
        <w:pStyle w:val="PlainText"/>
        <w:rPr>
          <w:rFonts w:ascii="Times New Roman" w:hAnsi="Times New Roman"/>
          <w:color w:val="FF0000"/>
          <w:sz w:val="22"/>
          <w:szCs w:val="22"/>
        </w:rPr>
      </w:pPr>
    </w:p>
    <w:p w:rsidR="00F05CFF" w:rsidRDefault="00F05CFF" w:rsidP="00F05CFF">
      <w:pPr>
        <w:rPr>
          <w:rFonts w:ascii="Times New Roman" w:hAnsi="Times New Roman"/>
          <w:b/>
          <w:sz w:val="22"/>
          <w:szCs w:val="22"/>
        </w:rPr>
      </w:pPr>
      <w:r>
        <w:rPr>
          <w:rFonts w:ascii="Times New Roman" w:hAnsi="Times New Roman"/>
          <w:b/>
          <w:sz w:val="22"/>
          <w:szCs w:val="22"/>
        </w:rPr>
        <w:br w:type="page"/>
      </w:r>
    </w:p>
    <w:p w:rsidR="00EF48DD" w:rsidRPr="00F05CFF" w:rsidRDefault="00BF7C02" w:rsidP="00F05CFF">
      <w:pPr>
        <w:pStyle w:val="PlainText"/>
        <w:jc w:val="center"/>
        <w:rPr>
          <w:rFonts w:ascii="Times New Roman" w:hAnsi="Times New Roman"/>
          <w:b/>
          <w:sz w:val="22"/>
          <w:szCs w:val="22"/>
        </w:rPr>
      </w:pPr>
      <w:r w:rsidRPr="00F05CFF">
        <w:rPr>
          <w:rFonts w:ascii="Times New Roman" w:hAnsi="Times New Roman"/>
          <w:b/>
          <w:sz w:val="22"/>
          <w:szCs w:val="22"/>
        </w:rPr>
        <w:lastRenderedPageBreak/>
        <w:t>Progress</w:t>
      </w:r>
      <w:r w:rsidR="00EF48DD" w:rsidRPr="00F05CFF">
        <w:rPr>
          <w:rFonts w:ascii="Times New Roman" w:hAnsi="Times New Roman"/>
          <w:b/>
          <w:sz w:val="22"/>
          <w:szCs w:val="22"/>
        </w:rPr>
        <w:t>:</w:t>
      </w:r>
    </w:p>
    <w:p w:rsidR="00C854FA" w:rsidRPr="00F05CFF" w:rsidRDefault="00C854FA" w:rsidP="00F05CFF">
      <w:pPr>
        <w:pStyle w:val="PlainText"/>
        <w:jc w:val="center"/>
        <w:rPr>
          <w:rFonts w:ascii="Times New Roman" w:hAnsi="Times New Roman"/>
          <w:b/>
          <w:sz w:val="22"/>
          <w:szCs w:val="22"/>
        </w:rPr>
      </w:pPr>
    </w:p>
    <w:p w:rsidR="00EF48DD" w:rsidRPr="00F05CFF" w:rsidRDefault="00EF48DD" w:rsidP="00F05CFF">
      <w:pPr>
        <w:pStyle w:val="PlainText"/>
        <w:numPr>
          <w:ilvl w:val="0"/>
          <w:numId w:val="16"/>
        </w:numPr>
        <w:ind w:left="0"/>
        <w:rPr>
          <w:rFonts w:ascii="Times New Roman" w:hAnsi="Times New Roman"/>
          <w:b/>
          <w:sz w:val="22"/>
          <w:szCs w:val="22"/>
        </w:rPr>
      </w:pPr>
      <w:r w:rsidRPr="00F05CFF">
        <w:rPr>
          <w:rFonts w:ascii="Times New Roman" w:hAnsi="Times New Roman"/>
          <w:b/>
          <w:sz w:val="22"/>
          <w:szCs w:val="22"/>
        </w:rPr>
        <w:t>Determine abundance and seasonal phenology in vineyards in Virginia</w:t>
      </w:r>
      <w:r w:rsidR="00C854FA" w:rsidRPr="00F05CFF">
        <w:rPr>
          <w:rFonts w:ascii="Times New Roman" w:hAnsi="Times New Roman"/>
          <w:b/>
          <w:sz w:val="22"/>
          <w:szCs w:val="22"/>
        </w:rPr>
        <w:t>:</w:t>
      </w:r>
    </w:p>
    <w:p w:rsidR="004A11B8" w:rsidRPr="00F05CFF" w:rsidRDefault="00C854FA" w:rsidP="00F05CFF">
      <w:pPr>
        <w:pStyle w:val="PlainText"/>
        <w:rPr>
          <w:rFonts w:ascii="Times New Roman" w:hAnsi="Times New Roman"/>
          <w:sz w:val="22"/>
          <w:szCs w:val="22"/>
        </w:rPr>
      </w:pPr>
      <w:r w:rsidRPr="00F05CFF">
        <w:rPr>
          <w:rFonts w:ascii="Times New Roman" w:hAnsi="Times New Roman"/>
          <w:sz w:val="22"/>
          <w:szCs w:val="22"/>
        </w:rPr>
        <w:t>In the 2013</w:t>
      </w:r>
      <w:r w:rsidR="00324815">
        <w:rPr>
          <w:rFonts w:ascii="Times New Roman" w:hAnsi="Times New Roman"/>
          <w:sz w:val="22"/>
          <w:szCs w:val="22"/>
        </w:rPr>
        <w:t xml:space="preserve"> and 2014</w:t>
      </w:r>
      <w:r w:rsidRPr="00F05CFF">
        <w:rPr>
          <w:rFonts w:ascii="Times New Roman" w:hAnsi="Times New Roman"/>
          <w:sz w:val="22"/>
          <w:szCs w:val="22"/>
        </w:rPr>
        <w:t xml:space="preserve"> season</w:t>
      </w:r>
      <w:r w:rsidR="00324815">
        <w:rPr>
          <w:rFonts w:ascii="Times New Roman" w:hAnsi="Times New Roman"/>
          <w:sz w:val="22"/>
          <w:szCs w:val="22"/>
        </w:rPr>
        <w:t>s</w:t>
      </w:r>
      <w:r w:rsidRPr="00F05CFF">
        <w:rPr>
          <w:rFonts w:ascii="Times New Roman" w:hAnsi="Times New Roman"/>
          <w:sz w:val="22"/>
          <w:szCs w:val="22"/>
        </w:rPr>
        <w:t xml:space="preserve">, we modified our understanding of the beginning of attack.  Our initial understanding was that attacks may begin at veraison; this would be consistent the situation in blueberries and caneberries.  However SWD did not begin ovipositing this early.  Infestations began when berries reached about 15° Brix.  Populations in 2014 </w:t>
      </w:r>
      <w:r w:rsidR="004A11B8" w:rsidRPr="00F05CFF">
        <w:rPr>
          <w:rFonts w:ascii="Times New Roman" w:hAnsi="Times New Roman"/>
          <w:sz w:val="22"/>
          <w:szCs w:val="22"/>
        </w:rPr>
        <w:t>were delayed throughout the eastern US because of our unusually cold winter.  This delayed some of our projects, but populations eventually did build as we were able to work on our objectives.</w:t>
      </w:r>
      <w:r w:rsidRPr="00F05CFF">
        <w:rPr>
          <w:rFonts w:ascii="Times New Roman" w:hAnsi="Times New Roman"/>
          <w:sz w:val="22"/>
          <w:szCs w:val="22"/>
        </w:rPr>
        <w:t xml:space="preserve">  The pattern of oviposition starting about 15° was supported.</w:t>
      </w:r>
    </w:p>
    <w:p w:rsidR="00C854FA" w:rsidRPr="00F05CFF" w:rsidRDefault="00C854FA" w:rsidP="00F05CFF">
      <w:pPr>
        <w:pStyle w:val="PlainText"/>
        <w:rPr>
          <w:rFonts w:ascii="Times New Roman" w:hAnsi="Times New Roman"/>
          <w:sz w:val="22"/>
          <w:szCs w:val="22"/>
        </w:rPr>
      </w:pPr>
    </w:p>
    <w:p w:rsidR="00EF48DD" w:rsidRPr="00F05CFF" w:rsidRDefault="00EF48DD" w:rsidP="00F05CFF">
      <w:pPr>
        <w:pStyle w:val="PlainText"/>
        <w:numPr>
          <w:ilvl w:val="0"/>
          <w:numId w:val="16"/>
        </w:numPr>
        <w:ind w:left="0"/>
        <w:rPr>
          <w:rFonts w:ascii="Times New Roman" w:hAnsi="Times New Roman"/>
          <w:b/>
          <w:sz w:val="22"/>
          <w:szCs w:val="22"/>
        </w:rPr>
      </w:pPr>
      <w:r w:rsidRPr="00F05CFF">
        <w:rPr>
          <w:rFonts w:ascii="Times New Roman" w:hAnsi="Times New Roman"/>
          <w:b/>
          <w:sz w:val="22"/>
          <w:szCs w:val="22"/>
        </w:rPr>
        <w:t>Determine varietal differe</w:t>
      </w:r>
      <w:r w:rsidR="00C854FA" w:rsidRPr="00F05CFF">
        <w:rPr>
          <w:rFonts w:ascii="Times New Roman" w:hAnsi="Times New Roman"/>
          <w:b/>
          <w:sz w:val="22"/>
          <w:szCs w:val="22"/>
        </w:rPr>
        <w:t>nces in severity of infestation:</w:t>
      </w:r>
    </w:p>
    <w:p w:rsidR="00901750" w:rsidRPr="00F05CFF" w:rsidRDefault="00901750" w:rsidP="00F05CFF">
      <w:pPr>
        <w:pStyle w:val="ListParagraph"/>
        <w:ind w:left="0"/>
        <w:rPr>
          <w:rFonts w:ascii="Times New Roman" w:hAnsi="Times New Roman"/>
          <w:sz w:val="22"/>
          <w:szCs w:val="22"/>
        </w:rPr>
      </w:pPr>
      <w:r w:rsidRPr="00F05CFF">
        <w:rPr>
          <w:rFonts w:ascii="Times New Roman" w:hAnsi="Times New Roman"/>
          <w:sz w:val="22"/>
          <w:szCs w:val="22"/>
        </w:rPr>
        <w:t xml:space="preserve">In the late summer and fall of 2012 several grape growers were experiencing problems with </w:t>
      </w:r>
      <w:r w:rsidRPr="00F05CFF">
        <w:rPr>
          <w:rFonts w:ascii="Times New Roman" w:hAnsi="Times New Roman"/>
          <w:i/>
          <w:sz w:val="22"/>
          <w:szCs w:val="22"/>
        </w:rPr>
        <w:t>Drosophila suzukii</w:t>
      </w:r>
      <w:r w:rsidRPr="00F05CFF">
        <w:rPr>
          <w:rFonts w:ascii="Times New Roman" w:hAnsi="Times New Roman"/>
          <w:sz w:val="22"/>
          <w:szCs w:val="22"/>
        </w:rPr>
        <w:t xml:space="preserve">, also known as the spotted wing drosophila (SWD), infesting their thin-skinned red grapes.  Several theories evolved as to why the SWD would seemingly be more attracted to these varieties.  Such differences could arise from the skin thickness allowing for easier oviposition by the fly or elevated sugar levels in the red varieties.  Another factor might be that the red grape varieties were the only grapes left in the field when SWD population reached high levels.  In order to ascertain if the SWD has an affinity for red thin-skinned grapes a varietal preference test including both choice and non-choice experiments was conducted in the late summer / fall of 2013.  </w:t>
      </w:r>
    </w:p>
    <w:p w:rsidR="00901750" w:rsidRPr="00F05CFF" w:rsidRDefault="00901750" w:rsidP="00F05CFF">
      <w:pPr>
        <w:pStyle w:val="ListParagraph"/>
        <w:ind w:left="0"/>
        <w:rPr>
          <w:rFonts w:ascii="Times New Roman" w:hAnsi="Times New Roman"/>
          <w:sz w:val="22"/>
          <w:szCs w:val="22"/>
        </w:rPr>
      </w:pPr>
    </w:p>
    <w:p w:rsidR="00901750" w:rsidRPr="00F05CFF" w:rsidRDefault="00901750" w:rsidP="00F05CFF">
      <w:pPr>
        <w:pStyle w:val="ListParagraph"/>
        <w:ind w:left="0"/>
        <w:rPr>
          <w:rFonts w:ascii="Times New Roman" w:hAnsi="Times New Roman"/>
          <w:sz w:val="22"/>
          <w:szCs w:val="22"/>
          <w:u w:val="single"/>
        </w:rPr>
      </w:pPr>
      <w:r w:rsidRPr="00F05CFF">
        <w:rPr>
          <w:rFonts w:ascii="Times New Roman" w:hAnsi="Times New Roman"/>
          <w:sz w:val="22"/>
          <w:szCs w:val="22"/>
          <w:u w:val="single"/>
        </w:rPr>
        <w:t>Materials and Methods</w:t>
      </w:r>
    </w:p>
    <w:p w:rsidR="00901750" w:rsidRPr="00F05CFF" w:rsidRDefault="00901750" w:rsidP="00F05CFF">
      <w:pPr>
        <w:pStyle w:val="ListParagraph"/>
        <w:ind w:left="0"/>
        <w:rPr>
          <w:rFonts w:ascii="Times New Roman" w:hAnsi="Times New Roman"/>
          <w:sz w:val="22"/>
          <w:szCs w:val="22"/>
        </w:rPr>
      </w:pPr>
      <w:r w:rsidRPr="00F05CFF">
        <w:rPr>
          <w:rFonts w:ascii="Times New Roman" w:hAnsi="Times New Roman"/>
          <w:sz w:val="22"/>
          <w:szCs w:val="22"/>
        </w:rPr>
        <w:t>The varietal preference testing included six different varieties of wine grapes.  The varieties selected included; Petit Manseng, Petit Verdot, Vidal, Viognier, Caber</w:t>
      </w:r>
      <w:r w:rsidR="00324815">
        <w:rPr>
          <w:rFonts w:ascii="Times New Roman" w:hAnsi="Times New Roman"/>
          <w:sz w:val="22"/>
          <w:szCs w:val="22"/>
        </w:rPr>
        <w:t>net Franc, and Pinotage.  Field-</w:t>
      </w:r>
      <w:r w:rsidRPr="00F05CFF">
        <w:rPr>
          <w:rFonts w:ascii="Times New Roman" w:hAnsi="Times New Roman"/>
          <w:sz w:val="22"/>
          <w:szCs w:val="22"/>
        </w:rPr>
        <w:t xml:space="preserve">collected clusters of each variety came from a </w:t>
      </w:r>
      <w:r w:rsidR="00324815">
        <w:rPr>
          <w:rFonts w:ascii="Times New Roman" w:hAnsi="Times New Roman"/>
          <w:sz w:val="22"/>
          <w:szCs w:val="22"/>
        </w:rPr>
        <w:t>single vineyard located in the P</w:t>
      </w:r>
      <w:r w:rsidRPr="00F05CFF">
        <w:rPr>
          <w:rFonts w:ascii="Times New Roman" w:hAnsi="Times New Roman"/>
          <w:sz w:val="22"/>
          <w:szCs w:val="22"/>
        </w:rPr>
        <w:t>iedmont region (Orange County) of Virginia.  Testing was conducted weekly for four weeks starting just after véraison</w:t>
      </w:r>
      <w:r w:rsidR="00324815">
        <w:rPr>
          <w:rFonts w:ascii="Times New Roman" w:hAnsi="Times New Roman"/>
          <w:sz w:val="22"/>
          <w:szCs w:val="22"/>
        </w:rPr>
        <w:t>.  Clusters were collected, ice-</w:t>
      </w:r>
      <w:r w:rsidRPr="00F05CFF">
        <w:rPr>
          <w:rFonts w:ascii="Times New Roman" w:hAnsi="Times New Roman"/>
          <w:sz w:val="22"/>
          <w:szCs w:val="22"/>
        </w:rPr>
        <w:t>cooled and transported back to Blacksburg for testing</w:t>
      </w:r>
      <w:r w:rsidR="00C854FA" w:rsidRPr="00F05CFF">
        <w:rPr>
          <w:rFonts w:ascii="Times New Roman" w:hAnsi="Times New Roman"/>
          <w:sz w:val="22"/>
          <w:szCs w:val="22"/>
        </w:rPr>
        <w:t xml:space="preserve"> in the laboratory</w:t>
      </w:r>
      <w:r w:rsidRPr="00F05CFF">
        <w:rPr>
          <w:rFonts w:ascii="Times New Roman" w:hAnsi="Times New Roman"/>
          <w:sz w:val="22"/>
          <w:szCs w:val="22"/>
        </w:rPr>
        <w:t xml:space="preserve">.  Testing began within 24 hours after grape clusters were removed from the field.  We conducted three weeks of experiments with both choice and non-choice tests.  The choice test consisted of 12 replicates and four replicates each of the non-choice test for each week. </w:t>
      </w:r>
    </w:p>
    <w:p w:rsidR="00901750" w:rsidRPr="00F05CFF" w:rsidRDefault="00901750" w:rsidP="00F05CFF">
      <w:pPr>
        <w:pStyle w:val="ListParagraph"/>
        <w:ind w:left="0"/>
        <w:rPr>
          <w:rFonts w:ascii="Times New Roman" w:hAnsi="Times New Roman"/>
          <w:sz w:val="22"/>
          <w:szCs w:val="22"/>
        </w:rPr>
      </w:pPr>
    </w:p>
    <w:p w:rsidR="00901750" w:rsidRPr="00F05CFF" w:rsidRDefault="00C854FA" w:rsidP="00F05CFF">
      <w:pPr>
        <w:pStyle w:val="ListParagraph"/>
        <w:ind w:left="0"/>
        <w:rPr>
          <w:rFonts w:ascii="Times New Roman" w:hAnsi="Times New Roman"/>
          <w:sz w:val="22"/>
          <w:szCs w:val="22"/>
        </w:rPr>
      </w:pPr>
      <w:r w:rsidRPr="00F05CFF">
        <w:rPr>
          <w:rFonts w:ascii="Times New Roman" w:hAnsi="Times New Roman"/>
          <w:sz w:val="22"/>
          <w:szCs w:val="22"/>
        </w:rPr>
        <w:t>We</w:t>
      </w:r>
      <w:r w:rsidR="00901750" w:rsidRPr="00F05CFF">
        <w:rPr>
          <w:rFonts w:ascii="Times New Roman" w:hAnsi="Times New Roman"/>
          <w:sz w:val="22"/>
          <w:szCs w:val="22"/>
        </w:rPr>
        <w:t xml:space="preserve"> tested for varietal preferences using a constant mass of 20 grams of grapes for each of the six varieties.  Individual grapes along with the stem were cut from the cluster using scissors to avoid exposing the grape flesh.  If grapes were picked off the cluster the area where the pedicle attached would be a prime oviposition spot due to the exposed flesh of the grape.  Grapes were weighed individually so an approximate number of grapes per sample could be calculated in case grape size was a factor in SWD infestation.  Other factors to be </w:t>
      </w:r>
      <w:r w:rsidR="00324815">
        <w:rPr>
          <w:rFonts w:ascii="Times New Roman" w:hAnsi="Times New Roman"/>
          <w:sz w:val="22"/>
          <w:szCs w:val="22"/>
        </w:rPr>
        <w:t xml:space="preserve">evaluated were skin color, skin </w:t>
      </w:r>
      <w:r w:rsidR="00901750" w:rsidRPr="00F05CFF">
        <w:rPr>
          <w:rFonts w:ascii="Times New Roman" w:hAnsi="Times New Roman"/>
          <w:sz w:val="22"/>
          <w:szCs w:val="22"/>
        </w:rPr>
        <w:t>thickness, penetration force, and degrees Brix at the time of testing.  Skin thickness was measured with a digital caliper measuring micrometers.  D</w:t>
      </w:r>
      <w:r w:rsidR="00412E6A" w:rsidRPr="00F05CFF">
        <w:rPr>
          <w:rFonts w:ascii="Times New Roman" w:hAnsi="Times New Roman"/>
          <w:sz w:val="22"/>
          <w:szCs w:val="22"/>
        </w:rPr>
        <w:t>egrees B</w:t>
      </w:r>
      <w:r w:rsidR="00901750" w:rsidRPr="00F05CFF">
        <w:rPr>
          <w:rFonts w:ascii="Times New Roman" w:hAnsi="Times New Roman"/>
          <w:sz w:val="22"/>
          <w:szCs w:val="22"/>
        </w:rPr>
        <w:t xml:space="preserve">rix </w:t>
      </w:r>
      <w:r w:rsidR="00324815">
        <w:rPr>
          <w:rFonts w:ascii="Times New Roman" w:hAnsi="Times New Roman"/>
          <w:sz w:val="22"/>
          <w:szCs w:val="22"/>
        </w:rPr>
        <w:t>were</w:t>
      </w:r>
      <w:r w:rsidR="00901750" w:rsidRPr="00F05CFF">
        <w:rPr>
          <w:rFonts w:ascii="Times New Roman" w:hAnsi="Times New Roman"/>
          <w:sz w:val="22"/>
          <w:szCs w:val="22"/>
        </w:rPr>
        <w:t xml:space="preserve"> determined by pressing the juice from a 30g sample of grapes and placing the juice on a refractometer. Penetration force was measured in centi-newtons and was accomplished by placing a dulled insect pin on a piece of cork that was then attached to the centi-newton gauge. The pin was then pressed onto the grape skin until it punctured the surface of the grape.  </w:t>
      </w:r>
    </w:p>
    <w:p w:rsidR="00901750" w:rsidRPr="00F05CFF" w:rsidRDefault="00901750" w:rsidP="00F05CFF">
      <w:pPr>
        <w:pStyle w:val="ListParagraph"/>
        <w:ind w:left="0"/>
        <w:rPr>
          <w:rFonts w:ascii="Times New Roman" w:hAnsi="Times New Roman"/>
          <w:sz w:val="22"/>
          <w:szCs w:val="22"/>
        </w:rPr>
      </w:pPr>
    </w:p>
    <w:p w:rsidR="00901750" w:rsidRPr="00F05CFF" w:rsidRDefault="00901750" w:rsidP="00F05CFF">
      <w:pPr>
        <w:pStyle w:val="ListParagraph"/>
        <w:ind w:left="0"/>
        <w:rPr>
          <w:rFonts w:ascii="Times New Roman" w:hAnsi="Times New Roman"/>
          <w:sz w:val="22"/>
          <w:szCs w:val="22"/>
        </w:rPr>
      </w:pPr>
      <w:r w:rsidRPr="00F05CFF">
        <w:rPr>
          <w:rFonts w:ascii="Times New Roman" w:hAnsi="Times New Roman"/>
          <w:sz w:val="22"/>
          <w:szCs w:val="22"/>
        </w:rPr>
        <w:t>Choice testing involved placing each of the six varieties of grapes into a 0.30 m</w:t>
      </w:r>
      <w:r w:rsidRPr="00F05CFF">
        <w:rPr>
          <w:rFonts w:ascii="Times New Roman" w:hAnsi="Times New Roman"/>
          <w:sz w:val="22"/>
          <w:szCs w:val="22"/>
          <w:vertAlign w:val="superscript"/>
        </w:rPr>
        <w:t>3</w:t>
      </w:r>
      <w:r w:rsidRPr="00F05CFF">
        <w:rPr>
          <w:rFonts w:ascii="Times New Roman" w:hAnsi="Times New Roman"/>
          <w:sz w:val="22"/>
          <w:szCs w:val="22"/>
        </w:rPr>
        <w:t xml:space="preserve"> collapsible mesh cage in a rand</w:t>
      </w:r>
      <w:r w:rsidR="00324815">
        <w:rPr>
          <w:rFonts w:ascii="Times New Roman" w:hAnsi="Times New Roman"/>
          <w:sz w:val="22"/>
          <w:szCs w:val="22"/>
        </w:rPr>
        <w:t>omized pattern.  Grape varietal</w:t>
      </w:r>
      <w:r w:rsidRPr="00F05CFF">
        <w:rPr>
          <w:rFonts w:ascii="Times New Roman" w:hAnsi="Times New Roman"/>
          <w:sz w:val="22"/>
          <w:szCs w:val="22"/>
        </w:rPr>
        <w:t xml:space="preserve"> position within the cages was noted and randomized for each experiment date.  Fifteen male and female SWD flies of breeding age were placed into the mesh cage with the grapes.  Fruit were exp</w:t>
      </w:r>
      <w:r w:rsidR="00324815">
        <w:rPr>
          <w:rFonts w:ascii="Times New Roman" w:hAnsi="Times New Roman"/>
          <w:sz w:val="22"/>
          <w:szCs w:val="22"/>
        </w:rPr>
        <w:t>osed to flies for a 4-</w:t>
      </w:r>
      <w:r w:rsidRPr="00F05CFF">
        <w:rPr>
          <w:rFonts w:ascii="Times New Roman" w:hAnsi="Times New Roman"/>
          <w:sz w:val="22"/>
          <w:szCs w:val="22"/>
        </w:rPr>
        <w:t>hour period and removed (Fi</w:t>
      </w:r>
      <w:r w:rsidR="00412E6A" w:rsidRPr="00F05CFF">
        <w:rPr>
          <w:rFonts w:ascii="Times New Roman" w:hAnsi="Times New Roman"/>
          <w:sz w:val="22"/>
          <w:szCs w:val="22"/>
        </w:rPr>
        <w:t>gure 3</w:t>
      </w:r>
      <w:r w:rsidRPr="00F05CFF">
        <w:rPr>
          <w:rFonts w:ascii="Times New Roman" w:hAnsi="Times New Roman"/>
          <w:sz w:val="22"/>
          <w:szCs w:val="22"/>
        </w:rPr>
        <w:t>).  Grapes were placed into plastic rea</w:t>
      </w:r>
      <w:r w:rsidR="00324815">
        <w:rPr>
          <w:rFonts w:ascii="Times New Roman" w:hAnsi="Times New Roman"/>
          <w:sz w:val="22"/>
          <w:szCs w:val="22"/>
        </w:rPr>
        <w:t>ring cups and observed for a 21-</w:t>
      </w:r>
      <w:r w:rsidRPr="00F05CFF">
        <w:rPr>
          <w:rFonts w:ascii="Times New Roman" w:hAnsi="Times New Roman"/>
          <w:sz w:val="22"/>
          <w:szCs w:val="22"/>
        </w:rPr>
        <w:t>day period.  Emerging flies were collected, counted and identified.  The non-choice testing was performed with the same methodology except only a single grape variety was placed in each cage.  Field populations of SWD were also observed by collecting 10</w:t>
      </w:r>
      <w:r w:rsidR="00324815">
        <w:rPr>
          <w:rFonts w:ascii="Times New Roman" w:hAnsi="Times New Roman"/>
          <w:sz w:val="22"/>
          <w:szCs w:val="22"/>
        </w:rPr>
        <w:t xml:space="preserve"> </w:t>
      </w:r>
      <w:r w:rsidRPr="00F05CFF">
        <w:rPr>
          <w:rFonts w:ascii="Times New Roman" w:hAnsi="Times New Roman"/>
          <w:sz w:val="22"/>
          <w:szCs w:val="22"/>
        </w:rPr>
        <w:t xml:space="preserve">g samples from </w:t>
      </w:r>
      <w:r w:rsidR="00324815">
        <w:rPr>
          <w:rFonts w:ascii="Times New Roman" w:hAnsi="Times New Roman"/>
          <w:sz w:val="22"/>
          <w:szCs w:val="22"/>
        </w:rPr>
        <w:t>three</w:t>
      </w:r>
      <w:r w:rsidRPr="00F05CFF">
        <w:rPr>
          <w:rFonts w:ascii="Times New Roman" w:hAnsi="Times New Roman"/>
          <w:sz w:val="22"/>
          <w:szCs w:val="22"/>
        </w:rPr>
        <w:t xml:space="preserve"> random locations within the sampled block of grapes.  These grapes were then held for 21 days and all flies were collected counted and identified.  Emergence of SWD from these clusters was low and field level </w:t>
      </w:r>
      <w:r w:rsidRPr="00F05CFF">
        <w:rPr>
          <w:rFonts w:ascii="Times New Roman" w:hAnsi="Times New Roman"/>
          <w:sz w:val="22"/>
          <w:szCs w:val="22"/>
        </w:rPr>
        <w:lastRenderedPageBreak/>
        <w:t xml:space="preserve">infestations of SWD were not accounted for when analyzing the data.  All data </w:t>
      </w:r>
      <w:r w:rsidR="00324815">
        <w:rPr>
          <w:rFonts w:ascii="Times New Roman" w:hAnsi="Times New Roman"/>
          <w:sz w:val="22"/>
          <w:szCs w:val="22"/>
        </w:rPr>
        <w:t>were</w:t>
      </w:r>
      <w:r w:rsidRPr="00F05CFF">
        <w:rPr>
          <w:rFonts w:ascii="Times New Roman" w:hAnsi="Times New Roman"/>
          <w:sz w:val="22"/>
          <w:szCs w:val="22"/>
        </w:rPr>
        <w:t xml:space="preserve"> analyzed using an ANOVA and a Tukey-Kramer test was used to separate the means. </w:t>
      </w:r>
    </w:p>
    <w:p w:rsidR="00D861DC" w:rsidRPr="00F05CFF" w:rsidRDefault="00D861DC" w:rsidP="00F05CFF">
      <w:pPr>
        <w:pStyle w:val="ListParagraph"/>
        <w:ind w:left="0"/>
        <w:rPr>
          <w:rFonts w:ascii="Times New Roman" w:hAnsi="Times New Roman"/>
          <w:sz w:val="22"/>
          <w:szCs w:val="22"/>
        </w:rPr>
      </w:pPr>
    </w:p>
    <w:p w:rsidR="00D861DC" w:rsidRPr="00F05CFF" w:rsidRDefault="00D861DC" w:rsidP="00F05CFF">
      <w:pPr>
        <w:jc w:val="center"/>
        <w:rPr>
          <w:rFonts w:ascii="Times New Roman" w:hAnsi="Times New Roman"/>
          <w:sz w:val="22"/>
          <w:szCs w:val="22"/>
        </w:rPr>
      </w:pPr>
      <w:r w:rsidRPr="00F05CFF">
        <w:rPr>
          <w:rFonts w:ascii="Times New Roman" w:hAnsi="Times New Roman"/>
          <w:noProof/>
          <w:sz w:val="22"/>
          <w:szCs w:val="22"/>
        </w:rPr>
        <w:drawing>
          <wp:inline distT="0" distB="0" distL="0" distR="0">
            <wp:extent cx="1742739" cy="1307054"/>
            <wp:effectExtent l="0" t="0" r="0" b="762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77902401369.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49643" cy="1312232"/>
                    </a:xfrm>
                    <a:prstGeom prst="rect">
                      <a:avLst/>
                    </a:prstGeom>
                  </pic:spPr>
                </pic:pic>
              </a:graphicData>
            </a:graphic>
          </wp:inline>
        </w:drawing>
      </w:r>
      <w:r w:rsidRPr="00F05CFF">
        <w:rPr>
          <w:rFonts w:ascii="Times New Roman" w:hAnsi="Times New Roman"/>
          <w:noProof/>
          <w:sz w:val="22"/>
          <w:szCs w:val="22"/>
        </w:rPr>
        <w:drawing>
          <wp:inline distT="0" distB="0" distL="0" distR="0">
            <wp:extent cx="1749911" cy="1312433"/>
            <wp:effectExtent l="0" t="0" r="3175" b="254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77901186128.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60817" cy="1320613"/>
                    </a:xfrm>
                    <a:prstGeom prst="rect">
                      <a:avLst/>
                    </a:prstGeom>
                  </pic:spPr>
                </pic:pic>
              </a:graphicData>
            </a:graphic>
          </wp:inline>
        </w:drawing>
      </w:r>
    </w:p>
    <w:p w:rsidR="00D861DC" w:rsidRPr="00F05CFF" w:rsidRDefault="00D861DC" w:rsidP="00F05CFF">
      <w:pPr>
        <w:rPr>
          <w:rFonts w:ascii="Times New Roman" w:hAnsi="Times New Roman"/>
          <w:sz w:val="22"/>
          <w:szCs w:val="22"/>
        </w:rPr>
      </w:pPr>
      <w:r w:rsidRPr="00F05CFF">
        <w:rPr>
          <w:rFonts w:ascii="Times New Roman" w:hAnsi="Times New Roman"/>
          <w:b/>
          <w:sz w:val="22"/>
          <w:szCs w:val="22"/>
        </w:rPr>
        <w:t>Figure 3</w:t>
      </w:r>
      <w:r w:rsidRPr="00F05CFF">
        <w:rPr>
          <w:rFonts w:ascii="Times New Roman" w:hAnsi="Times New Roman"/>
          <w:sz w:val="22"/>
          <w:szCs w:val="22"/>
        </w:rPr>
        <w:t>. Picture of laboratory cage setup and rearing cups that were used in the varietal preference / survivorship testing.</w:t>
      </w:r>
    </w:p>
    <w:p w:rsidR="00901750" w:rsidRPr="00F05CFF" w:rsidRDefault="00901750" w:rsidP="00F05CFF">
      <w:pPr>
        <w:rPr>
          <w:rFonts w:ascii="Times New Roman" w:hAnsi="Times New Roman"/>
          <w:sz w:val="22"/>
          <w:szCs w:val="22"/>
        </w:rPr>
      </w:pPr>
    </w:p>
    <w:p w:rsidR="00901750" w:rsidRPr="00F05CFF" w:rsidRDefault="00901750" w:rsidP="00F05CFF">
      <w:pPr>
        <w:pStyle w:val="ListParagraph"/>
        <w:ind w:left="0"/>
        <w:rPr>
          <w:rFonts w:ascii="Times New Roman" w:hAnsi="Times New Roman"/>
          <w:sz w:val="22"/>
          <w:szCs w:val="22"/>
          <w:u w:val="single"/>
        </w:rPr>
      </w:pPr>
      <w:r w:rsidRPr="00F05CFF">
        <w:rPr>
          <w:rFonts w:ascii="Times New Roman" w:hAnsi="Times New Roman"/>
          <w:sz w:val="22"/>
          <w:szCs w:val="22"/>
          <w:u w:val="single"/>
        </w:rPr>
        <w:t>Results</w:t>
      </w:r>
    </w:p>
    <w:p w:rsidR="00D861DC" w:rsidRPr="00F05CFF" w:rsidRDefault="00901750" w:rsidP="00F05CFF">
      <w:pPr>
        <w:pStyle w:val="ListParagraph"/>
        <w:ind w:left="0"/>
        <w:rPr>
          <w:rFonts w:ascii="Times New Roman" w:hAnsi="Times New Roman"/>
          <w:sz w:val="22"/>
          <w:szCs w:val="22"/>
        </w:rPr>
      </w:pPr>
      <w:r w:rsidRPr="00F05CFF">
        <w:rPr>
          <w:rFonts w:ascii="Times New Roman" w:hAnsi="Times New Roman"/>
          <w:sz w:val="22"/>
          <w:szCs w:val="22"/>
        </w:rPr>
        <w:t>There was no statistically significant difference found among adult emergence from the six varieties of grapes tested after the data from the choice test were analyzed (P &gt; 0.6701, df= 5, F= 0.6391) (Table</w:t>
      </w:r>
      <w:r w:rsidR="00412E6A" w:rsidRPr="00F05CFF">
        <w:rPr>
          <w:rFonts w:ascii="Times New Roman" w:hAnsi="Times New Roman"/>
          <w:sz w:val="22"/>
          <w:szCs w:val="22"/>
        </w:rPr>
        <w:t xml:space="preserve"> </w:t>
      </w:r>
      <w:r w:rsidRPr="00F05CFF">
        <w:rPr>
          <w:rFonts w:ascii="Times New Roman" w:hAnsi="Times New Roman"/>
          <w:sz w:val="22"/>
          <w:szCs w:val="22"/>
        </w:rPr>
        <w:t xml:space="preserve">1 and Figure </w:t>
      </w:r>
      <w:r w:rsidR="00412E6A" w:rsidRPr="00F05CFF">
        <w:rPr>
          <w:rFonts w:ascii="Times New Roman" w:hAnsi="Times New Roman"/>
          <w:sz w:val="22"/>
          <w:szCs w:val="22"/>
        </w:rPr>
        <w:t>4</w:t>
      </w:r>
      <w:r w:rsidRPr="00F05CFF">
        <w:rPr>
          <w:rFonts w:ascii="Times New Roman" w:hAnsi="Times New Roman"/>
          <w:sz w:val="22"/>
          <w:szCs w:val="22"/>
        </w:rPr>
        <w:t xml:space="preserve">). Blocking by date was not significant when looking at the number of adult SWD that emerged from the grapes (P &gt; 0.177, df= 2, F= 1.7418).  </w:t>
      </w:r>
      <w:r w:rsidRPr="00F05CFF">
        <w:rPr>
          <w:rFonts w:ascii="Times New Roman" w:eastAsiaTheme="minorEastAsia" w:hAnsi="Times New Roman"/>
          <w:color w:val="000000" w:themeColor="text1"/>
          <w:kern w:val="24"/>
          <w:sz w:val="22"/>
          <w:szCs w:val="22"/>
        </w:rPr>
        <w:t>The six varieties had statistically significantly different penetration forces (P &lt; .0001, df = 5, F = 124.27)</w:t>
      </w:r>
      <w:r w:rsidR="00324815">
        <w:rPr>
          <w:rFonts w:ascii="Times New Roman" w:eastAsiaTheme="minorEastAsia" w:hAnsi="Times New Roman"/>
          <w:color w:val="000000" w:themeColor="text1"/>
          <w:kern w:val="24"/>
          <w:sz w:val="22"/>
          <w:szCs w:val="22"/>
        </w:rPr>
        <w:t xml:space="preserve">, </w:t>
      </w:r>
      <w:r w:rsidRPr="00F05CFF">
        <w:rPr>
          <w:rFonts w:ascii="Times New Roman" w:eastAsiaTheme="minorEastAsia" w:hAnsi="Times New Roman"/>
          <w:color w:val="000000" w:themeColor="text1"/>
          <w:kern w:val="24"/>
          <w:sz w:val="22"/>
          <w:szCs w:val="22"/>
        </w:rPr>
        <w:t>skin thicknesses (P &lt; .0001, df = 5, F = 173.54) (Table 2)</w:t>
      </w:r>
      <w:r w:rsidR="00324815">
        <w:rPr>
          <w:rFonts w:ascii="Times New Roman" w:eastAsiaTheme="minorEastAsia" w:hAnsi="Times New Roman"/>
          <w:color w:val="000000" w:themeColor="text1"/>
          <w:kern w:val="24"/>
          <w:sz w:val="22"/>
          <w:szCs w:val="22"/>
        </w:rPr>
        <w:t>, ad d</w:t>
      </w:r>
      <w:r w:rsidRPr="00F05CFF">
        <w:rPr>
          <w:rFonts w:ascii="Times New Roman" w:eastAsiaTheme="minorEastAsia" w:hAnsi="Times New Roman"/>
          <w:color w:val="000000" w:themeColor="text1"/>
          <w:kern w:val="24"/>
          <w:sz w:val="22"/>
          <w:szCs w:val="22"/>
        </w:rPr>
        <w:t>egrees Br</w:t>
      </w:r>
      <w:r w:rsidR="00324815">
        <w:rPr>
          <w:rFonts w:ascii="Times New Roman" w:eastAsiaTheme="minorEastAsia" w:hAnsi="Times New Roman"/>
          <w:color w:val="000000" w:themeColor="text1"/>
          <w:kern w:val="24"/>
          <w:sz w:val="22"/>
          <w:szCs w:val="22"/>
        </w:rPr>
        <w:t>ix</w:t>
      </w:r>
      <w:r w:rsidRPr="00F05CFF">
        <w:rPr>
          <w:rFonts w:ascii="Times New Roman" w:eastAsiaTheme="minorEastAsia" w:hAnsi="Times New Roman"/>
          <w:color w:val="000000" w:themeColor="text1"/>
          <w:kern w:val="24"/>
          <w:sz w:val="22"/>
          <w:szCs w:val="22"/>
        </w:rPr>
        <w:t xml:space="preserve"> (P &lt; .0001, df = 5, F = 104.67) (Table 3).  Skin color was not statistically significant when comparing adult SWD emergence between red and white skinned </w:t>
      </w:r>
      <w:r w:rsidRPr="00F05CFF">
        <w:rPr>
          <w:rFonts w:ascii="Times New Roman" w:eastAsiaTheme="minorEastAsia" w:hAnsi="Times New Roman"/>
          <w:kern w:val="24"/>
          <w:sz w:val="22"/>
          <w:szCs w:val="22"/>
        </w:rPr>
        <w:t>grapes (P = 1.0, df = 1, F = 0</w:t>
      </w:r>
      <w:r w:rsidRPr="009C5283">
        <w:rPr>
          <w:rFonts w:ascii="Times New Roman" w:eastAsiaTheme="minorEastAsia" w:hAnsi="Times New Roman"/>
          <w:kern w:val="24"/>
          <w:sz w:val="22"/>
          <w:szCs w:val="22"/>
        </w:rPr>
        <w:t>).</w:t>
      </w:r>
      <w:r w:rsidRPr="00F05CFF">
        <w:rPr>
          <w:rFonts w:ascii="Times New Roman" w:eastAsiaTheme="minorEastAsia" w:hAnsi="Times New Roman"/>
          <w:color w:val="000000" w:themeColor="text1"/>
          <w:kern w:val="24"/>
          <w:sz w:val="22"/>
          <w:szCs w:val="22"/>
        </w:rPr>
        <w:t xml:space="preserve"> Data </w:t>
      </w:r>
      <w:r w:rsidR="00324815">
        <w:rPr>
          <w:rFonts w:ascii="Times New Roman" w:eastAsiaTheme="minorEastAsia" w:hAnsi="Times New Roman"/>
          <w:color w:val="000000" w:themeColor="text1"/>
          <w:kern w:val="24"/>
          <w:sz w:val="22"/>
          <w:szCs w:val="22"/>
        </w:rPr>
        <w:t>were</w:t>
      </w:r>
      <w:r w:rsidRPr="00F05CFF">
        <w:rPr>
          <w:rFonts w:ascii="Times New Roman" w:eastAsiaTheme="minorEastAsia" w:hAnsi="Times New Roman"/>
          <w:color w:val="000000" w:themeColor="text1"/>
          <w:kern w:val="24"/>
          <w:sz w:val="22"/>
          <w:szCs w:val="22"/>
        </w:rPr>
        <w:t xml:space="preserve"> blocked by date</w:t>
      </w:r>
      <w:r w:rsidR="00324815">
        <w:rPr>
          <w:rFonts w:ascii="Times New Roman" w:eastAsiaTheme="minorEastAsia" w:hAnsi="Times New Roman"/>
          <w:color w:val="000000" w:themeColor="text1"/>
          <w:kern w:val="24"/>
          <w:sz w:val="22"/>
          <w:szCs w:val="22"/>
        </w:rPr>
        <w:t>,</w:t>
      </w:r>
      <w:r w:rsidRPr="00F05CFF">
        <w:rPr>
          <w:rFonts w:ascii="Times New Roman" w:eastAsiaTheme="minorEastAsia" w:hAnsi="Times New Roman"/>
          <w:color w:val="000000" w:themeColor="text1"/>
          <w:kern w:val="24"/>
          <w:sz w:val="22"/>
          <w:szCs w:val="22"/>
        </w:rPr>
        <w:t xml:space="preserve"> </w:t>
      </w:r>
      <w:r w:rsidR="00324815">
        <w:rPr>
          <w:rFonts w:ascii="Times New Roman" w:eastAsiaTheme="minorEastAsia" w:hAnsi="Times New Roman"/>
          <w:color w:val="000000" w:themeColor="text1"/>
          <w:kern w:val="24"/>
          <w:sz w:val="22"/>
          <w:szCs w:val="22"/>
        </w:rPr>
        <w:t>which</w:t>
      </w:r>
      <w:r w:rsidRPr="00F05CFF">
        <w:rPr>
          <w:rFonts w:ascii="Times New Roman" w:eastAsiaTheme="minorEastAsia" w:hAnsi="Times New Roman"/>
          <w:color w:val="000000" w:themeColor="text1"/>
          <w:kern w:val="24"/>
          <w:sz w:val="22"/>
          <w:szCs w:val="22"/>
        </w:rPr>
        <w:t xml:space="preserve"> was a significant factor for all the aforementioned parameters.</w:t>
      </w:r>
      <w:r w:rsidRPr="00F05CFF">
        <w:rPr>
          <w:rFonts w:ascii="Times New Roman" w:hAnsi="Times New Roman"/>
          <w:sz w:val="22"/>
          <w:szCs w:val="22"/>
        </w:rPr>
        <w:t xml:space="preserve"> Among the non-choice test more adult SWD emerged from the Petit Manseng and Viognier varieties numerically, but no statistical</w:t>
      </w:r>
      <w:r w:rsidR="00324815">
        <w:rPr>
          <w:rFonts w:ascii="Times New Roman" w:hAnsi="Times New Roman"/>
          <w:sz w:val="22"/>
          <w:szCs w:val="22"/>
        </w:rPr>
        <w:t>ly</w:t>
      </w:r>
      <w:r w:rsidRPr="00F05CFF">
        <w:rPr>
          <w:rFonts w:ascii="Times New Roman" w:hAnsi="Times New Roman"/>
          <w:sz w:val="22"/>
          <w:szCs w:val="22"/>
        </w:rPr>
        <w:t xml:space="preserve"> significance was found (Table 1).</w:t>
      </w:r>
    </w:p>
    <w:p w:rsidR="009D3A6F" w:rsidRPr="00F05CFF" w:rsidRDefault="009D3A6F" w:rsidP="00F05CFF">
      <w:pPr>
        <w:rPr>
          <w:rFonts w:ascii="Times New Roman" w:hAnsi="Times New Roman"/>
          <w:sz w:val="22"/>
          <w:szCs w:val="22"/>
        </w:rPr>
      </w:pPr>
    </w:p>
    <w:tbl>
      <w:tblPr>
        <w:tblStyle w:val="TableGrid"/>
        <w:tblW w:w="0" w:type="auto"/>
        <w:tblInd w:w="1368" w:type="dxa"/>
        <w:tblLook w:val="04A0" w:firstRow="1" w:lastRow="0" w:firstColumn="1" w:lastColumn="0" w:noHBand="0" w:noVBand="1"/>
      </w:tblPr>
      <w:tblGrid>
        <w:gridCol w:w="1824"/>
        <w:gridCol w:w="2496"/>
        <w:gridCol w:w="2520"/>
      </w:tblGrid>
      <w:tr w:rsidR="009D3A6F" w:rsidRPr="00F05CFF" w:rsidTr="00324815">
        <w:tc>
          <w:tcPr>
            <w:tcW w:w="6840" w:type="dxa"/>
            <w:gridSpan w:val="3"/>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b/>
              </w:rPr>
              <w:t xml:space="preserve">Table 1. </w:t>
            </w:r>
            <w:r w:rsidRPr="00F05CFF">
              <w:rPr>
                <w:rFonts w:ascii="Times New Roman" w:hAnsi="Times New Roman" w:cs="Times New Roman"/>
              </w:rPr>
              <w:t>Mean</w:t>
            </w:r>
            <w:r w:rsidRPr="00F05CFF">
              <w:rPr>
                <w:rFonts w:ascii="Times New Roman" w:hAnsi="Times New Roman" w:cs="Times New Roman"/>
                <w:vertAlign w:val="superscript"/>
              </w:rPr>
              <w:t xml:space="preserve">a </w:t>
            </w:r>
            <w:r w:rsidRPr="00F05CFF">
              <w:rPr>
                <w:rFonts w:ascii="Times New Roman" w:hAnsi="Times New Roman" w:cs="Times New Roman"/>
              </w:rPr>
              <w:t xml:space="preserve">emergence rate in laboratory no-choice and choice assay of grape varieties (20 g of fruit per variety) </w:t>
            </w:r>
          </w:p>
        </w:tc>
      </w:tr>
      <w:tr w:rsidR="009D3A6F" w:rsidRPr="00F05CFF" w:rsidTr="00324815">
        <w:trPr>
          <w:trHeight w:val="562"/>
        </w:trPr>
        <w:tc>
          <w:tcPr>
            <w:tcW w:w="1824" w:type="dxa"/>
            <w:vAlign w:val="bottom"/>
          </w:tcPr>
          <w:p w:rsidR="009D3A6F" w:rsidRPr="00F05CFF" w:rsidRDefault="009D3A6F" w:rsidP="00F05CFF">
            <w:pPr>
              <w:rPr>
                <w:rFonts w:ascii="Times New Roman" w:hAnsi="Times New Roman" w:cs="Times New Roman"/>
              </w:rPr>
            </w:pPr>
            <w:r w:rsidRPr="00F05CFF">
              <w:rPr>
                <w:rFonts w:ascii="Times New Roman" w:hAnsi="Times New Roman" w:cs="Times New Roman"/>
              </w:rPr>
              <w:t>Variety</w:t>
            </w:r>
          </w:p>
        </w:tc>
        <w:tc>
          <w:tcPr>
            <w:tcW w:w="2496"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Adult SWD emergence (no-choice, laboratory)</w:t>
            </w:r>
          </w:p>
        </w:tc>
        <w:tc>
          <w:tcPr>
            <w:tcW w:w="2520" w:type="dxa"/>
            <w:tcBorders>
              <w:bottom w:val="single" w:sz="4" w:space="0" w:color="auto"/>
            </w:tcBorders>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Adult SWD emergence (choice, laboratory)</w:t>
            </w:r>
          </w:p>
        </w:tc>
      </w:tr>
      <w:tr w:rsidR="009D3A6F" w:rsidRPr="00F05CFF" w:rsidTr="00324815">
        <w:tc>
          <w:tcPr>
            <w:tcW w:w="1824" w:type="dxa"/>
            <w:tcBorders>
              <w:top w:val="single" w:sz="4" w:space="0" w:color="auto"/>
              <w:left w:val="single" w:sz="4" w:space="0" w:color="auto"/>
              <w:bottom w:val="nil"/>
              <w:right w:val="single" w:sz="4" w:space="0" w:color="auto"/>
            </w:tcBorders>
          </w:tcPr>
          <w:p w:rsidR="009D3A6F" w:rsidRPr="00F05CFF" w:rsidRDefault="009D3A6F" w:rsidP="00F05CFF">
            <w:pPr>
              <w:rPr>
                <w:rFonts w:ascii="Times New Roman" w:hAnsi="Times New Roman" w:cs="Times New Roman"/>
              </w:rPr>
            </w:pPr>
            <w:r w:rsidRPr="00F05CFF">
              <w:rPr>
                <w:rFonts w:ascii="Times New Roman" w:hAnsi="Times New Roman" w:cs="Times New Roman"/>
              </w:rPr>
              <w:t>Petit Manseng</w:t>
            </w:r>
          </w:p>
        </w:tc>
        <w:tc>
          <w:tcPr>
            <w:tcW w:w="2496" w:type="dxa"/>
            <w:tcBorders>
              <w:top w:val="single" w:sz="4" w:space="0" w:color="auto"/>
              <w:left w:val="single" w:sz="4" w:space="0" w:color="auto"/>
              <w:bottom w:val="nil"/>
              <w:right w:val="single" w:sz="4" w:space="0" w:color="auto"/>
            </w:tcBorders>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0.94 (±0.60)a</w:t>
            </w:r>
          </w:p>
        </w:tc>
        <w:tc>
          <w:tcPr>
            <w:tcW w:w="2520" w:type="dxa"/>
            <w:tcBorders>
              <w:top w:val="single" w:sz="4" w:space="0" w:color="auto"/>
              <w:left w:val="single" w:sz="4" w:space="0" w:color="auto"/>
              <w:bottom w:val="nil"/>
              <w:right w:val="single" w:sz="4" w:space="0" w:color="auto"/>
            </w:tcBorders>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0.38 (±0.20)a</w:t>
            </w:r>
          </w:p>
        </w:tc>
      </w:tr>
      <w:tr w:rsidR="009D3A6F" w:rsidRPr="00F05CFF" w:rsidTr="00324815">
        <w:tc>
          <w:tcPr>
            <w:tcW w:w="1824" w:type="dxa"/>
            <w:tcBorders>
              <w:top w:val="nil"/>
              <w:left w:val="single" w:sz="4" w:space="0" w:color="auto"/>
              <w:bottom w:val="nil"/>
              <w:right w:val="single" w:sz="4" w:space="0" w:color="auto"/>
            </w:tcBorders>
          </w:tcPr>
          <w:p w:rsidR="009D3A6F" w:rsidRPr="00F05CFF" w:rsidRDefault="009D3A6F" w:rsidP="00F05CFF">
            <w:pPr>
              <w:rPr>
                <w:rFonts w:ascii="Times New Roman" w:hAnsi="Times New Roman" w:cs="Times New Roman"/>
              </w:rPr>
            </w:pPr>
            <w:r w:rsidRPr="00F05CFF">
              <w:rPr>
                <w:rFonts w:ascii="Times New Roman" w:hAnsi="Times New Roman" w:cs="Times New Roman"/>
              </w:rPr>
              <w:t>Petit Verdot</w:t>
            </w:r>
          </w:p>
        </w:tc>
        <w:tc>
          <w:tcPr>
            <w:tcW w:w="2496" w:type="dxa"/>
            <w:tcBorders>
              <w:top w:val="nil"/>
              <w:left w:val="single" w:sz="4" w:space="0" w:color="auto"/>
              <w:bottom w:val="nil"/>
              <w:right w:val="single" w:sz="4" w:space="0" w:color="auto"/>
            </w:tcBorders>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0.25 (±0.25)a</w:t>
            </w:r>
          </w:p>
        </w:tc>
        <w:tc>
          <w:tcPr>
            <w:tcW w:w="2520" w:type="dxa"/>
            <w:tcBorders>
              <w:top w:val="nil"/>
              <w:left w:val="single" w:sz="4" w:space="0" w:color="auto"/>
              <w:bottom w:val="nil"/>
              <w:right w:val="single" w:sz="4" w:space="0" w:color="auto"/>
            </w:tcBorders>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0.81 (±0.35)a</w:t>
            </w:r>
          </w:p>
        </w:tc>
      </w:tr>
      <w:tr w:rsidR="009D3A6F" w:rsidRPr="00F05CFF" w:rsidTr="00324815">
        <w:tc>
          <w:tcPr>
            <w:tcW w:w="1824" w:type="dxa"/>
            <w:tcBorders>
              <w:top w:val="nil"/>
              <w:left w:val="single" w:sz="4" w:space="0" w:color="auto"/>
              <w:bottom w:val="nil"/>
              <w:right w:val="single" w:sz="4" w:space="0" w:color="auto"/>
            </w:tcBorders>
          </w:tcPr>
          <w:p w:rsidR="009D3A6F" w:rsidRPr="00F05CFF" w:rsidRDefault="009D3A6F" w:rsidP="00F05CFF">
            <w:pPr>
              <w:rPr>
                <w:rFonts w:ascii="Times New Roman" w:hAnsi="Times New Roman" w:cs="Times New Roman"/>
              </w:rPr>
            </w:pPr>
            <w:r w:rsidRPr="00F05CFF">
              <w:rPr>
                <w:rFonts w:ascii="Times New Roman" w:hAnsi="Times New Roman" w:cs="Times New Roman"/>
              </w:rPr>
              <w:t>Viognier</w:t>
            </w:r>
          </w:p>
        </w:tc>
        <w:tc>
          <w:tcPr>
            <w:tcW w:w="2496" w:type="dxa"/>
            <w:tcBorders>
              <w:top w:val="nil"/>
              <w:left w:val="single" w:sz="4" w:space="0" w:color="auto"/>
              <w:bottom w:val="nil"/>
              <w:right w:val="single" w:sz="4" w:space="0" w:color="auto"/>
            </w:tcBorders>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1.13 (±0.47)a</w:t>
            </w:r>
          </w:p>
        </w:tc>
        <w:tc>
          <w:tcPr>
            <w:tcW w:w="2520" w:type="dxa"/>
            <w:tcBorders>
              <w:top w:val="nil"/>
              <w:left w:val="single" w:sz="4" w:space="0" w:color="auto"/>
              <w:bottom w:val="nil"/>
              <w:right w:val="single" w:sz="4" w:space="0" w:color="auto"/>
            </w:tcBorders>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1.1 (±0.36)a</w:t>
            </w:r>
          </w:p>
        </w:tc>
      </w:tr>
      <w:tr w:rsidR="009D3A6F" w:rsidRPr="00F05CFF" w:rsidTr="00324815">
        <w:tc>
          <w:tcPr>
            <w:tcW w:w="1824" w:type="dxa"/>
            <w:tcBorders>
              <w:top w:val="nil"/>
              <w:left w:val="single" w:sz="4" w:space="0" w:color="auto"/>
              <w:bottom w:val="nil"/>
              <w:right w:val="single" w:sz="4" w:space="0" w:color="auto"/>
            </w:tcBorders>
          </w:tcPr>
          <w:p w:rsidR="009D3A6F" w:rsidRPr="00F05CFF" w:rsidRDefault="009D3A6F" w:rsidP="00F05CFF">
            <w:pPr>
              <w:rPr>
                <w:rFonts w:ascii="Times New Roman" w:hAnsi="Times New Roman" w:cs="Times New Roman"/>
              </w:rPr>
            </w:pPr>
            <w:r w:rsidRPr="00F05CFF">
              <w:rPr>
                <w:rFonts w:ascii="Times New Roman" w:hAnsi="Times New Roman" w:cs="Times New Roman"/>
              </w:rPr>
              <w:t>Vidal</w:t>
            </w:r>
          </w:p>
        </w:tc>
        <w:tc>
          <w:tcPr>
            <w:tcW w:w="2496" w:type="dxa"/>
            <w:tcBorders>
              <w:top w:val="nil"/>
              <w:left w:val="single" w:sz="4" w:space="0" w:color="auto"/>
              <w:bottom w:val="nil"/>
              <w:right w:val="single" w:sz="4" w:space="0" w:color="auto"/>
            </w:tcBorders>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0.06 (±0.25)a</w:t>
            </w:r>
          </w:p>
        </w:tc>
        <w:tc>
          <w:tcPr>
            <w:tcW w:w="2520" w:type="dxa"/>
            <w:tcBorders>
              <w:top w:val="nil"/>
              <w:left w:val="single" w:sz="4" w:space="0" w:color="auto"/>
              <w:bottom w:val="nil"/>
              <w:right w:val="single" w:sz="4" w:space="0" w:color="auto"/>
            </w:tcBorders>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0.47 (±0.25)a</w:t>
            </w:r>
          </w:p>
        </w:tc>
      </w:tr>
      <w:tr w:rsidR="009D3A6F" w:rsidRPr="00F05CFF" w:rsidTr="00324815">
        <w:tc>
          <w:tcPr>
            <w:tcW w:w="1824" w:type="dxa"/>
            <w:tcBorders>
              <w:top w:val="nil"/>
              <w:left w:val="single" w:sz="4" w:space="0" w:color="auto"/>
              <w:bottom w:val="nil"/>
              <w:right w:val="single" w:sz="4" w:space="0" w:color="auto"/>
            </w:tcBorders>
          </w:tcPr>
          <w:p w:rsidR="009D3A6F" w:rsidRPr="00F05CFF" w:rsidRDefault="009D3A6F" w:rsidP="00F05CFF">
            <w:pPr>
              <w:rPr>
                <w:rFonts w:ascii="Times New Roman" w:hAnsi="Times New Roman" w:cs="Times New Roman"/>
              </w:rPr>
            </w:pPr>
            <w:r w:rsidRPr="00F05CFF">
              <w:rPr>
                <w:rFonts w:ascii="Times New Roman" w:hAnsi="Times New Roman" w:cs="Times New Roman"/>
              </w:rPr>
              <w:t>Cabernet Franc</w:t>
            </w:r>
          </w:p>
        </w:tc>
        <w:tc>
          <w:tcPr>
            <w:tcW w:w="2496" w:type="dxa"/>
            <w:tcBorders>
              <w:top w:val="nil"/>
              <w:left w:val="single" w:sz="4" w:space="0" w:color="auto"/>
              <w:bottom w:val="nil"/>
              <w:right w:val="single" w:sz="4" w:space="0" w:color="auto"/>
            </w:tcBorders>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0.31 (±0.31)a</w:t>
            </w:r>
          </w:p>
        </w:tc>
        <w:tc>
          <w:tcPr>
            <w:tcW w:w="2520" w:type="dxa"/>
            <w:tcBorders>
              <w:top w:val="nil"/>
              <w:left w:val="single" w:sz="4" w:space="0" w:color="auto"/>
              <w:bottom w:val="nil"/>
              <w:right w:val="single" w:sz="4" w:space="0" w:color="auto"/>
            </w:tcBorders>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0.18 (±0.06)a</w:t>
            </w:r>
          </w:p>
        </w:tc>
      </w:tr>
      <w:tr w:rsidR="009D3A6F" w:rsidRPr="00F05CFF" w:rsidTr="00324815">
        <w:tc>
          <w:tcPr>
            <w:tcW w:w="1824" w:type="dxa"/>
            <w:tcBorders>
              <w:top w:val="nil"/>
              <w:left w:val="single" w:sz="4" w:space="0" w:color="auto"/>
              <w:bottom w:val="nil"/>
              <w:right w:val="single" w:sz="4" w:space="0" w:color="auto"/>
            </w:tcBorders>
          </w:tcPr>
          <w:p w:rsidR="009D3A6F" w:rsidRPr="00F05CFF" w:rsidRDefault="009D3A6F" w:rsidP="00F05CFF">
            <w:pPr>
              <w:rPr>
                <w:rFonts w:ascii="Times New Roman" w:hAnsi="Times New Roman" w:cs="Times New Roman"/>
              </w:rPr>
            </w:pPr>
            <w:r w:rsidRPr="00F05CFF">
              <w:rPr>
                <w:rFonts w:ascii="Times New Roman" w:hAnsi="Times New Roman" w:cs="Times New Roman"/>
              </w:rPr>
              <w:t>Pinotage</w:t>
            </w:r>
          </w:p>
        </w:tc>
        <w:tc>
          <w:tcPr>
            <w:tcW w:w="2496" w:type="dxa"/>
            <w:tcBorders>
              <w:top w:val="nil"/>
              <w:left w:val="single" w:sz="4" w:space="0" w:color="auto"/>
              <w:bottom w:val="nil"/>
              <w:right w:val="single" w:sz="4" w:space="0" w:color="auto"/>
            </w:tcBorders>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0.38 (±0.26)a</w:t>
            </w:r>
          </w:p>
        </w:tc>
        <w:tc>
          <w:tcPr>
            <w:tcW w:w="2520" w:type="dxa"/>
            <w:tcBorders>
              <w:top w:val="nil"/>
              <w:left w:val="single" w:sz="4" w:space="0" w:color="auto"/>
              <w:bottom w:val="nil"/>
              <w:right w:val="single" w:sz="4" w:space="0" w:color="auto"/>
            </w:tcBorders>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0.72 (±0.25)a</w:t>
            </w:r>
          </w:p>
        </w:tc>
      </w:tr>
      <w:tr w:rsidR="009D3A6F" w:rsidRPr="00F05CFF" w:rsidTr="00324815">
        <w:tc>
          <w:tcPr>
            <w:tcW w:w="1824" w:type="dxa"/>
            <w:tcBorders>
              <w:top w:val="nil"/>
              <w:left w:val="single" w:sz="4" w:space="0" w:color="auto"/>
              <w:bottom w:val="nil"/>
              <w:right w:val="single" w:sz="4" w:space="0" w:color="auto"/>
            </w:tcBorders>
          </w:tcPr>
          <w:p w:rsidR="009D3A6F" w:rsidRPr="00F05CFF" w:rsidRDefault="009D3A6F" w:rsidP="00F05CFF">
            <w:pPr>
              <w:rPr>
                <w:rFonts w:ascii="Times New Roman" w:hAnsi="Times New Roman" w:cs="Times New Roman"/>
              </w:rPr>
            </w:pPr>
            <w:r w:rsidRPr="00F05CFF">
              <w:rPr>
                <w:rFonts w:ascii="Times New Roman" w:hAnsi="Times New Roman" w:cs="Times New Roman"/>
              </w:rPr>
              <w:t>F</w:t>
            </w:r>
          </w:p>
        </w:tc>
        <w:tc>
          <w:tcPr>
            <w:tcW w:w="2496" w:type="dxa"/>
            <w:tcBorders>
              <w:top w:val="nil"/>
              <w:left w:val="single" w:sz="4" w:space="0" w:color="auto"/>
              <w:bottom w:val="nil"/>
              <w:right w:val="single" w:sz="4" w:space="0" w:color="auto"/>
            </w:tcBorders>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1.97</w:t>
            </w:r>
          </w:p>
        </w:tc>
        <w:tc>
          <w:tcPr>
            <w:tcW w:w="2520" w:type="dxa"/>
            <w:tcBorders>
              <w:top w:val="nil"/>
              <w:left w:val="single" w:sz="4" w:space="0" w:color="auto"/>
              <w:bottom w:val="nil"/>
              <w:right w:val="single" w:sz="4" w:space="0" w:color="auto"/>
            </w:tcBorders>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0.6391</w:t>
            </w:r>
          </w:p>
        </w:tc>
      </w:tr>
      <w:tr w:rsidR="009D3A6F" w:rsidRPr="00F05CFF" w:rsidTr="00324815">
        <w:tc>
          <w:tcPr>
            <w:tcW w:w="1824" w:type="dxa"/>
            <w:tcBorders>
              <w:top w:val="nil"/>
              <w:left w:val="single" w:sz="4" w:space="0" w:color="auto"/>
              <w:bottom w:val="nil"/>
              <w:right w:val="single" w:sz="4" w:space="0" w:color="auto"/>
            </w:tcBorders>
          </w:tcPr>
          <w:p w:rsidR="009D3A6F" w:rsidRPr="00F05CFF" w:rsidRDefault="009D3A6F" w:rsidP="00F05CFF">
            <w:pPr>
              <w:rPr>
                <w:rFonts w:ascii="Times New Roman" w:hAnsi="Times New Roman" w:cs="Times New Roman"/>
              </w:rPr>
            </w:pPr>
            <w:r w:rsidRPr="00F05CFF">
              <w:rPr>
                <w:rFonts w:ascii="Times New Roman" w:hAnsi="Times New Roman" w:cs="Times New Roman"/>
              </w:rPr>
              <w:t>P</w:t>
            </w:r>
          </w:p>
        </w:tc>
        <w:tc>
          <w:tcPr>
            <w:tcW w:w="2496" w:type="dxa"/>
            <w:tcBorders>
              <w:top w:val="nil"/>
              <w:left w:val="single" w:sz="4" w:space="0" w:color="auto"/>
              <w:bottom w:val="nil"/>
              <w:right w:val="single" w:sz="4" w:space="0" w:color="auto"/>
            </w:tcBorders>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0.09</w:t>
            </w:r>
          </w:p>
        </w:tc>
        <w:tc>
          <w:tcPr>
            <w:tcW w:w="2520" w:type="dxa"/>
            <w:tcBorders>
              <w:top w:val="nil"/>
              <w:left w:val="single" w:sz="4" w:space="0" w:color="auto"/>
              <w:bottom w:val="nil"/>
              <w:right w:val="single" w:sz="4" w:space="0" w:color="auto"/>
            </w:tcBorders>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0.6701</w:t>
            </w:r>
          </w:p>
        </w:tc>
      </w:tr>
      <w:tr w:rsidR="009D3A6F" w:rsidRPr="00F05CFF" w:rsidTr="00324815">
        <w:tc>
          <w:tcPr>
            <w:tcW w:w="1824" w:type="dxa"/>
            <w:tcBorders>
              <w:top w:val="nil"/>
              <w:left w:val="single" w:sz="4" w:space="0" w:color="auto"/>
              <w:bottom w:val="single" w:sz="4" w:space="0" w:color="auto"/>
              <w:right w:val="single" w:sz="4" w:space="0" w:color="auto"/>
            </w:tcBorders>
          </w:tcPr>
          <w:p w:rsidR="009D3A6F" w:rsidRPr="00F05CFF" w:rsidRDefault="009D3A6F" w:rsidP="00F05CFF">
            <w:pPr>
              <w:rPr>
                <w:rFonts w:ascii="Times New Roman" w:hAnsi="Times New Roman" w:cs="Times New Roman"/>
              </w:rPr>
            </w:pPr>
            <w:r w:rsidRPr="00F05CFF">
              <w:rPr>
                <w:rFonts w:ascii="Times New Roman" w:hAnsi="Times New Roman" w:cs="Times New Roman"/>
              </w:rPr>
              <w:t>df</w:t>
            </w:r>
          </w:p>
        </w:tc>
        <w:tc>
          <w:tcPr>
            <w:tcW w:w="2496" w:type="dxa"/>
            <w:tcBorders>
              <w:top w:val="nil"/>
              <w:left w:val="single" w:sz="4" w:space="0" w:color="auto"/>
              <w:bottom w:val="single" w:sz="4" w:space="0" w:color="auto"/>
              <w:right w:val="single" w:sz="4" w:space="0" w:color="auto"/>
            </w:tcBorders>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5, 90</w:t>
            </w:r>
          </w:p>
        </w:tc>
        <w:tc>
          <w:tcPr>
            <w:tcW w:w="2520" w:type="dxa"/>
            <w:tcBorders>
              <w:top w:val="nil"/>
              <w:left w:val="single" w:sz="4" w:space="0" w:color="auto"/>
              <w:bottom w:val="single" w:sz="4" w:space="0" w:color="auto"/>
              <w:right w:val="single" w:sz="4" w:space="0" w:color="auto"/>
            </w:tcBorders>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5, 215</w:t>
            </w:r>
          </w:p>
        </w:tc>
      </w:tr>
      <w:tr w:rsidR="009D3A6F" w:rsidRPr="00F05CFF" w:rsidTr="00324815">
        <w:tc>
          <w:tcPr>
            <w:tcW w:w="6840" w:type="dxa"/>
            <w:gridSpan w:val="3"/>
          </w:tcPr>
          <w:p w:rsidR="009D3A6F" w:rsidRPr="00F05CFF" w:rsidRDefault="009D3A6F" w:rsidP="00F05CFF">
            <w:pPr>
              <w:rPr>
                <w:rFonts w:ascii="Times New Roman" w:hAnsi="Times New Roman" w:cs="Times New Roman"/>
              </w:rPr>
            </w:pPr>
            <w:r w:rsidRPr="00F05CFF">
              <w:rPr>
                <w:rFonts w:ascii="Times New Roman" w:hAnsi="Times New Roman" w:cs="Times New Roman"/>
                <w:vertAlign w:val="superscript"/>
              </w:rPr>
              <w:t>a</w:t>
            </w:r>
            <w:r w:rsidRPr="00F05CFF">
              <w:rPr>
                <w:rFonts w:ascii="Times New Roman" w:hAnsi="Times New Roman" w:cs="Times New Roman"/>
              </w:rPr>
              <w:t>Values within a column followed by the same letter are not significantly different (α = 0.05, Tukey-Kramer adjustment)</w:t>
            </w:r>
          </w:p>
        </w:tc>
      </w:tr>
    </w:tbl>
    <w:p w:rsidR="00F05CFF" w:rsidRDefault="00F05CFF" w:rsidP="00F05CFF">
      <w:pPr>
        <w:pStyle w:val="NormalWeb"/>
        <w:spacing w:before="115" w:beforeAutospacing="0" w:after="0" w:afterAutospacing="0"/>
        <w:rPr>
          <w:rFonts w:eastAsiaTheme="minorEastAsia"/>
          <w:b/>
          <w:color w:val="000000" w:themeColor="text1"/>
          <w:kern w:val="24"/>
          <w:sz w:val="22"/>
          <w:szCs w:val="22"/>
        </w:rPr>
      </w:pPr>
    </w:p>
    <w:p w:rsidR="00F05CFF" w:rsidRDefault="00F05CFF" w:rsidP="00F05CFF">
      <w:pPr>
        <w:rPr>
          <w:rFonts w:ascii="Times New Roman" w:eastAsiaTheme="minorEastAsia" w:hAnsi="Times New Roman"/>
          <w:b/>
          <w:color w:val="000000" w:themeColor="text1"/>
          <w:kern w:val="24"/>
          <w:sz w:val="22"/>
          <w:szCs w:val="22"/>
        </w:rPr>
      </w:pPr>
      <w:r>
        <w:rPr>
          <w:rFonts w:eastAsiaTheme="minorEastAsia"/>
          <w:b/>
          <w:color w:val="000000" w:themeColor="text1"/>
          <w:kern w:val="24"/>
          <w:sz w:val="22"/>
          <w:szCs w:val="22"/>
        </w:rPr>
        <w:br w:type="page"/>
      </w:r>
    </w:p>
    <w:p w:rsidR="009D3A6F" w:rsidRPr="00F05CFF" w:rsidRDefault="009D3A6F" w:rsidP="00F05CFF">
      <w:pPr>
        <w:pStyle w:val="NormalWeb"/>
        <w:spacing w:before="115" w:beforeAutospacing="0" w:after="0" w:afterAutospacing="0"/>
        <w:rPr>
          <w:sz w:val="22"/>
          <w:szCs w:val="22"/>
        </w:rPr>
      </w:pPr>
      <w:r w:rsidRPr="00F05CFF">
        <w:rPr>
          <w:rFonts w:eastAsiaTheme="minorEastAsia"/>
          <w:b/>
          <w:color w:val="000000" w:themeColor="text1"/>
          <w:kern w:val="24"/>
          <w:sz w:val="22"/>
          <w:szCs w:val="22"/>
        </w:rPr>
        <w:lastRenderedPageBreak/>
        <w:t>Table 2</w:t>
      </w:r>
      <w:r w:rsidRPr="00F05CFF">
        <w:rPr>
          <w:rFonts w:eastAsiaTheme="minorEastAsia"/>
          <w:color w:val="000000" w:themeColor="text1"/>
          <w:kern w:val="24"/>
          <w:sz w:val="22"/>
          <w:szCs w:val="22"/>
        </w:rPr>
        <w:t>. Mean</w:t>
      </w:r>
      <w:r w:rsidRPr="00F05CFF">
        <w:rPr>
          <w:rFonts w:eastAsiaTheme="minorEastAsia"/>
          <w:color w:val="000000" w:themeColor="text1"/>
          <w:kern w:val="24"/>
          <w:sz w:val="22"/>
          <w:szCs w:val="22"/>
          <w:vertAlign w:val="superscript"/>
        </w:rPr>
        <w:t>a</w:t>
      </w:r>
      <w:r w:rsidR="00324815">
        <w:rPr>
          <w:rFonts w:eastAsiaTheme="minorEastAsia"/>
          <w:color w:val="000000" w:themeColor="text1"/>
          <w:kern w:val="24"/>
          <w:sz w:val="22"/>
          <w:szCs w:val="22"/>
        </w:rPr>
        <w:t xml:space="preserve"> measurements taken from a 24-</w:t>
      </w:r>
      <w:r w:rsidRPr="00F05CFF">
        <w:rPr>
          <w:rFonts w:eastAsiaTheme="minorEastAsia"/>
          <w:color w:val="000000" w:themeColor="text1"/>
          <w:kern w:val="24"/>
          <w:sz w:val="22"/>
          <w:szCs w:val="22"/>
        </w:rPr>
        <w:t xml:space="preserve">grape sample from </w:t>
      </w:r>
      <w:r w:rsidR="00324815">
        <w:rPr>
          <w:rFonts w:eastAsiaTheme="minorEastAsia"/>
          <w:color w:val="000000" w:themeColor="text1"/>
          <w:kern w:val="24"/>
          <w:sz w:val="22"/>
          <w:szCs w:val="22"/>
        </w:rPr>
        <w:t xml:space="preserve">each of </w:t>
      </w:r>
      <w:r w:rsidRPr="00F05CFF">
        <w:rPr>
          <w:rFonts w:eastAsiaTheme="minorEastAsia"/>
          <w:color w:val="000000" w:themeColor="text1"/>
          <w:kern w:val="24"/>
          <w:sz w:val="22"/>
          <w:szCs w:val="22"/>
        </w:rPr>
        <w:t>six varieties of grapes.</w:t>
      </w:r>
    </w:p>
    <w:tbl>
      <w:tblPr>
        <w:tblStyle w:val="TableGrid"/>
        <w:tblW w:w="7268" w:type="dxa"/>
        <w:jc w:val="center"/>
        <w:tblLook w:val="04A0" w:firstRow="1" w:lastRow="0" w:firstColumn="1" w:lastColumn="0" w:noHBand="0" w:noVBand="1"/>
      </w:tblPr>
      <w:tblGrid>
        <w:gridCol w:w="1998"/>
        <w:gridCol w:w="2790"/>
        <w:gridCol w:w="2480"/>
      </w:tblGrid>
      <w:tr w:rsidR="009D3A6F" w:rsidRPr="00F05CFF" w:rsidTr="00324815">
        <w:trPr>
          <w:jc w:val="center"/>
        </w:trPr>
        <w:tc>
          <w:tcPr>
            <w:tcW w:w="1998" w:type="dxa"/>
          </w:tcPr>
          <w:p w:rsidR="009D3A6F" w:rsidRPr="00F05CFF" w:rsidRDefault="009D3A6F" w:rsidP="00F05CFF">
            <w:pPr>
              <w:jc w:val="center"/>
              <w:rPr>
                <w:rFonts w:ascii="Times New Roman" w:hAnsi="Times New Roman" w:cs="Times New Roman"/>
                <w:b/>
              </w:rPr>
            </w:pPr>
            <w:r w:rsidRPr="00F05CFF">
              <w:rPr>
                <w:rFonts w:ascii="Times New Roman" w:hAnsi="Times New Roman" w:cs="Times New Roman"/>
                <w:b/>
              </w:rPr>
              <w:t>Grape Variety</w:t>
            </w:r>
          </w:p>
        </w:tc>
        <w:tc>
          <w:tcPr>
            <w:tcW w:w="2790" w:type="dxa"/>
          </w:tcPr>
          <w:p w:rsidR="009D3A6F" w:rsidRPr="00F05CFF" w:rsidRDefault="009D3A6F" w:rsidP="00F05CFF">
            <w:pPr>
              <w:jc w:val="center"/>
              <w:rPr>
                <w:rFonts w:ascii="Times New Roman" w:hAnsi="Times New Roman" w:cs="Times New Roman"/>
                <w:b/>
              </w:rPr>
            </w:pPr>
            <w:r w:rsidRPr="00F05CFF">
              <w:rPr>
                <w:rFonts w:ascii="Times New Roman" w:hAnsi="Times New Roman" w:cs="Times New Roman"/>
                <w:b/>
              </w:rPr>
              <w:t>Penetration Force (Cnw)</w:t>
            </w:r>
          </w:p>
        </w:tc>
        <w:tc>
          <w:tcPr>
            <w:tcW w:w="2480" w:type="dxa"/>
          </w:tcPr>
          <w:p w:rsidR="009D3A6F" w:rsidRPr="00F05CFF" w:rsidRDefault="009D3A6F" w:rsidP="00F05CFF">
            <w:pPr>
              <w:jc w:val="center"/>
              <w:rPr>
                <w:rFonts w:ascii="Times New Roman" w:hAnsi="Times New Roman" w:cs="Times New Roman"/>
                <w:b/>
              </w:rPr>
            </w:pPr>
            <w:r w:rsidRPr="00F05CFF">
              <w:rPr>
                <w:rFonts w:ascii="Times New Roman" w:hAnsi="Times New Roman" w:cs="Times New Roman"/>
                <w:b/>
              </w:rPr>
              <w:t>Skin Thickness (mm)</w:t>
            </w:r>
          </w:p>
        </w:tc>
      </w:tr>
      <w:tr w:rsidR="009D3A6F" w:rsidRPr="00F05CFF" w:rsidTr="00324815">
        <w:trPr>
          <w:jc w:val="center"/>
        </w:trPr>
        <w:tc>
          <w:tcPr>
            <w:tcW w:w="1998" w:type="dxa"/>
          </w:tcPr>
          <w:p w:rsidR="009D3A6F" w:rsidRPr="00F05CFF" w:rsidRDefault="009D3A6F" w:rsidP="00F05CFF">
            <w:pPr>
              <w:rPr>
                <w:rFonts w:ascii="Times New Roman" w:hAnsi="Times New Roman" w:cs="Times New Roman"/>
              </w:rPr>
            </w:pPr>
            <w:r w:rsidRPr="00F05CFF">
              <w:rPr>
                <w:rFonts w:ascii="Times New Roman" w:hAnsi="Times New Roman" w:cs="Times New Roman"/>
              </w:rPr>
              <w:t>Petit Manseng</w:t>
            </w:r>
          </w:p>
        </w:tc>
        <w:tc>
          <w:tcPr>
            <w:tcW w:w="2790"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19.85 (± 0.46)a</w:t>
            </w:r>
          </w:p>
        </w:tc>
        <w:tc>
          <w:tcPr>
            <w:tcW w:w="2480"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0.172 (± 0.005)a</w:t>
            </w:r>
          </w:p>
        </w:tc>
      </w:tr>
      <w:tr w:rsidR="009D3A6F" w:rsidRPr="00F05CFF" w:rsidTr="00324815">
        <w:trPr>
          <w:jc w:val="center"/>
        </w:trPr>
        <w:tc>
          <w:tcPr>
            <w:tcW w:w="1998" w:type="dxa"/>
          </w:tcPr>
          <w:p w:rsidR="009D3A6F" w:rsidRPr="00F05CFF" w:rsidRDefault="009D3A6F" w:rsidP="00F05CFF">
            <w:pPr>
              <w:rPr>
                <w:rFonts w:ascii="Times New Roman" w:hAnsi="Times New Roman" w:cs="Times New Roman"/>
              </w:rPr>
            </w:pPr>
            <w:r w:rsidRPr="00F05CFF">
              <w:rPr>
                <w:rFonts w:ascii="Times New Roman" w:hAnsi="Times New Roman" w:cs="Times New Roman"/>
              </w:rPr>
              <w:t>Petit Verdot</w:t>
            </w:r>
          </w:p>
        </w:tc>
        <w:tc>
          <w:tcPr>
            <w:tcW w:w="2790"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15.79 (± 0.44)c</w:t>
            </w:r>
          </w:p>
        </w:tc>
        <w:tc>
          <w:tcPr>
            <w:tcW w:w="2480"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0.089 (± 0.003)e</w:t>
            </w:r>
          </w:p>
        </w:tc>
      </w:tr>
      <w:tr w:rsidR="009D3A6F" w:rsidRPr="00F05CFF" w:rsidTr="00324815">
        <w:trPr>
          <w:jc w:val="center"/>
        </w:trPr>
        <w:tc>
          <w:tcPr>
            <w:tcW w:w="1998" w:type="dxa"/>
          </w:tcPr>
          <w:p w:rsidR="009D3A6F" w:rsidRPr="00F05CFF" w:rsidRDefault="009D3A6F" w:rsidP="00F05CFF">
            <w:pPr>
              <w:rPr>
                <w:rFonts w:ascii="Times New Roman" w:hAnsi="Times New Roman" w:cs="Times New Roman"/>
              </w:rPr>
            </w:pPr>
            <w:r w:rsidRPr="00F05CFF">
              <w:rPr>
                <w:rFonts w:ascii="Times New Roman" w:hAnsi="Times New Roman" w:cs="Times New Roman"/>
              </w:rPr>
              <w:t>Viognier</w:t>
            </w:r>
          </w:p>
        </w:tc>
        <w:tc>
          <w:tcPr>
            <w:tcW w:w="2790"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14.68(± 0.33)d</w:t>
            </w:r>
          </w:p>
        </w:tc>
        <w:tc>
          <w:tcPr>
            <w:tcW w:w="2480"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0.127 (± 0.004)c</w:t>
            </w:r>
          </w:p>
        </w:tc>
      </w:tr>
      <w:tr w:rsidR="009D3A6F" w:rsidRPr="00F05CFF" w:rsidTr="00324815">
        <w:trPr>
          <w:jc w:val="center"/>
        </w:trPr>
        <w:tc>
          <w:tcPr>
            <w:tcW w:w="1998" w:type="dxa"/>
          </w:tcPr>
          <w:p w:rsidR="009D3A6F" w:rsidRPr="00F05CFF" w:rsidRDefault="009D3A6F" w:rsidP="00F05CFF">
            <w:pPr>
              <w:rPr>
                <w:rFonts w:ascii="Times New Roman" w:hAnsi="Times New Roman" w:cs="Times New Roman"/>
              </w:rPr>
            </w:pPr>
            <w:r w:rsidRPr="00F05CFF">
              <w:rPr>
                <w:rFonts w:ascii="Times New Roman" w:hAnsi="Times New Roman" w:cs="Times New Roman"/>
              </w:rPr>
              <w:t>Vidal</w:t>
            </w:r>
          </w:p>
        </w:tc>
        <w:tc>
          <w:tcPr>
            <w:tcW w:w="2790"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18.16 (± 0.38)b</w:t>
            </w:r>
          </w:p>
        </w:tc>
        <w:tc>
          <w:tcPr>
            <w:tcW w:w="2480"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0.143 (± 0.004)b</w:t>
            </w:r>
          </w:p>
        </w:tc>
      </w:tr>
      <w:tr w:rsidR="009D3A6F" w:rsidRPr="00F05CFF" w:rsidTr="00324815">
        <w:trPr>
          <w:jc w:val="center"/>
        </w:trPr>
        <w:tc>
          <w:tcPr>
            <w:tcW w:w="1998" w:type="dxa"/>
          </w:tcPr>
          <w:p w:rsidR="009D3A6F" w:rsidRPr="00F05CFF" w:rsidRDefault="009D3A6F" w:rsidP="00F05CFF">
            <w:pPr>
              <w:rPr>
                <w:rFonts w:ascii="Times New Roman" w:hAnsi="Times New Roman" w:cs="Times New Roman"/>
              </w:rPr>
            </w:pPr>
            <w:r w:rsidRPr="00F05CFF">
              <w:rPr>
                <w:rFonts w:ascii="Times New Roman" w:hAnsi="Times New Roman" w:cs="Times New Roman"/>
              </w:rPr>
              <w:t>Cabernet Franc</w:t>
            </w:r>
          </w:p>
        </w:tc>
        <w:tc>
          <w:tcPr>
            <w:tcW w:w="2790"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16.37 (± 0.50)c</w:t>
            </w:r>
          </w:p>
        </w:tc>
        <w:tc>
          <w:tcPr>
            <w:tcW w:w="2480"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0.106 (± 0.003)d</w:t>
            </w:r>
          </w:p>
        </w:tc>
      </w:tr>
      <w:tr w:rsidR="009D3A6F" w:rsidRPr="00F05CFF" w:rsidTr="00324815">
        <w:trPr>
          <w:jc w:val="center"/>
        </w:trPr>
        <w:tc>
          <w:tcPr>
            <w:tcW w:w="1998" w:type="dxa"/>
          </w:tcPr>
          <w:p w:rsidR="009D3A6F" w:rsidRPr="00F05CFF" w:rsidRDefault="009D3A6F" w:rsidP="00F05CFF">
            <w:pPr>
              <w:rPr>
                <w:rFonts w:ascii="Times New Roman" w:hAnsi="Times New Roman" w:cs="Times New Roman"/>
              </w:rPr>
            </w:pPr>
            <w:r w:rsidRPr="00F05CFF">
              <w:rPr>
                <w:rFonts w:ascii="Times New Roman" w:hAnsi="Times New Roman" w:cs="Times New Roman"/>
              </w:rPr>
              <w:t>Pinotage</w:t>
            </w:r>
          </w:p>
        </w:tc>
        <w:tc>
          <w:tcPr>
            <w:tcW w:w="2790"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17.90 (± 0.42)b</w:t>
            </w:r>
          </w:p>
        </w:tc>
        <w:tc>
          <w:tcPr>
            <w:tcW w:w="2480"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0.144 (± 0.004)a</w:t>
            </w:r>
          </w:p>
        </w:tc>
      </w:tr>
      <w:tr w:rsidR="009D3A6F" w:rsidRPr="00F05CFF" w:rsidTr="00324815">
        <w:trPr>
          <w:jc w:val="center"/>
        </w:trPr>
        <w:tc>
          <w:tcPr>
            <w:tcW w:w="7268" w:type="dxa"/>
            <w:gridSpan w:val="3"/>
          </w:tcPr>
          <w:p w:rsidR="009D3A6F" w:rsidRPr="00F05CFF" w:rsidRDefault="009D3A6F" w:rsidP="00F05CFF">
            <w:pPr>
              <w:jc w:val="center"/>
              <w:rPr>
                <w:rFonts w:ascii="Times New Roman" w:hAnsi="Times New Roman" w:cs="Times New Roman"/>
              </w:rPr>
            </w:pPr>
            <w:r w:rsidRPr="00324815">
              <w:rPr>
                <w:rFonts w:ascii="Times New Roman" w:hAnsi="Times New Roman" w:cs="Times New Roman"/>
                <w:vertAlign w:val="superscript"/>
              </w:rPr>
              <w:t>a</w:t>
            </w:r>
            <w:r w:rsidRPr="00F05CFF">
              <w:rPr>
                <w:rFonts w:ascii="Times New Roman" w:hAnsi="Times New Roman" w:cs="Times New Roman"/>
              </w:rPr>
              <w:t>Values within a column followed by the same letter are not significantly different (α = 0.05, Tukey-Kramer adjustment)</w:t>
            </w:r>
          </w:p>
        </w:tc>
      </w:tr>
    </w:tbl>
    <w:p w:rsidR="009D3A6F" w:rsidRPr="00F05CFF" w:rsidRDefault="009D3A6F" w:rsidP="00F05CFF">
      <w:pPr>
        <w:pStyle w:val="NormalWeb"/>
        <w:spacing w:before="115" w:beforeAutospacing="0" w:after="0" w:afterAutospacing="0"/>
        <w:rPr>
          <w:rFonts w:eastAsiaTheme="minorEastAsia"/>
          <w:color w:val="000000" w:themeColor="text1"/>
          <w:kern w:val="24"/>
          <w:sz w:val="22"/>
          <w:szCs w:val="22"/>
        </w:rPr>
      </w:pPr>
    </w:p>
    <w:p w:rsidR="009D3A6F" w:rsidRPr="00F05CFF" w:rsidRDefault="009D3A6F" w:rsidP="00F05CFF">
      <w:pPr>
        <w:rPr>
          <w:rFonts w:ascii="Times New Roman" w:hAnsi="Times New Roman"/>
          <w:sz w:val="22"/>
          <w:szCs w:val="22"/>
        </w:rPr>
      </w:pPr>
      <w:r w:rsidRPr="00F05CFF">
        <w:rPr>
          <w:rFonts w:ascii="Times New Roman" w:hAnsi="Times New Roman"/>
          <w:b/>
          <w:sz w:val="22"/>
          <w:szCs w:val="22"/>
        </w:rPr>
        <w:t>Table 3</w:t>
      </w:r>
      <w:r w:rsidRPr="00F05CFF">
        <w:rPr>
          <w:rFonts w:ascii="Times New Roman" w:hAnsi="Times New Roman"/>
          <w:sz w:val="22"/>
          <w:szCs w:val="22"/>
        </w:rPr>
        <w:t>. Degree Brix by date from a 30</w:t>
      </w:r>
      <w:r w:rsidR="00324815">
        <w:rPr>
          <w:rFonts w:ascii="Times New Roman" w:hAnsi="Times New Roman"/>
          <w:sz w:val="22"/>
          <w:szCs w:val="22"/>
        </w:rPr>
        <w:t xml:space="preserve"> </w:t>
      </w:r>
      <w:r w:rsidRPr="00F05CFF">
        <w:rPr>
          <w:rFonts w:ascii="Times New Roman" w:hAnsi="Times New Roman"/>
          <w:sz w:val="22"/>
          <w:szCs w:val="22"/>
        </w:rPr>
        <w:t>g grape sample.</w:t>
      </w:r>
    </w:p>
    <w:tbl>
      <w:tblPr>
        <w:tblStyle w:val="TableGrid"/>
        <w:tblW w:w="0" w:type="auto"/>
        <w:tblLook w:val="04A0" w:firstRow="1" w:lastRow="0" w:firstColumn="1" w:lastColumn="0" w:noHBand="0" w:noVBand="1"/>
      </w:tblPr>
      <w:tblGrid>
        <w:gridCol w:w="1915"/>
        <w:gridCol w:w="1915"/>
        <w:gridCol w:w="1915"/>
        <w:gridCol w:w="1915"/>
        <w:gridCol w:w="1916"/>
      </w:tblGrid>
      <w:tr w:rsidR="009D3A6F" w:rsidRPr="00F05CFF" w:rsidTr="00324815">
        <w:tc>
          <w:tcPr>
            <w:tcW w:w="1915" w:type="dxa"/>
          </w:tcPr>
          <w:p w:rsidR="009D3A6F" w:rsidRPr="00F05CFF" w:rsidRDefault="009D3A6F" w:rsidP="00F05CFF">
            <w:pPr>
              <w:jc w:val="center"/>
              <w:rPr>
                <w:rFonts w:ascii="Times New Roman" w:hAnsi="Times New Roman" w:cs="Times New Roman"/>
                <w:b/>
              </w:rPr>
            </w:pPr>
            <w:r w:rsidRPr="00F05CFF">
              <w:rPr>
                <w:rFonts w:ascii="Times New Roman" w:hAnsi="Times New Roman" w:cs="Times New Roman"/>
                <w:b/>
              </w:rPr>
              <w:t>Grape Variety</w:t>
            </w:r>
          </w:p>
        </w:tc>
        <w:tc>
          <w:tcPr>
            <w:tcW w:w="1915" w:type="dxa"/>
          </w:tcPr>
          <w:p w:rsidR="009D3A6F" w:rsidRPr="00F05CFF" w:rsidRDefault="009D3A6F" w:rsidP="00F05CFF">
            <w:pPr>
              <w:jc w:val="center"/>
              <w:rPr>
                <w:rFonts w:ascii="Times New Roman" w:hAnsi="Times New Roman" w:cs="Times New Roman"/>
                <w:b/>
              </w:rPr>
            </w:pPr>
            <w:r w:rsidRPr="00F05CFF">
              <w:rPr>
                <w:rFonts w:ascii="Times New Roman" w:hAnsi="Times New Roman" w:cs="Times New Roman"/>
                <w:b/>
              </w:rPr>
              <w:t>August 30</w:t>
            </w:r>
          </w:p>
        </w:tc>
        <w:tc>
          <w:tcPr>
            <w:tcW w:w="1915" w:type="dxa"/>
          </w:tcPr>
          <w:p w:rsidR="009D3A6F" w:rsidRPr="00F05CFF" w:rsidRDefault="009D3A6F" w:rsidP="00F05CFF">
            <w:pPr>
              <w:jc w:val="center"/>
              <w:rPr>
                <w:rFonts w:ascii="Times New Roman" w:hAnsi="Times New Roman" w:cs="Times New Roman"/>
                <w:b/>
              </w:rPr>
            </w:pPr>
            <w:r w:rsidRPr="00F05CFF">
              <w:rPr>
                <w:rFonts w:ascii="Times New Roman" w:hAnsi="Times New Roman" w:cs="Times New Roman"/>
                <w:b/>
              </w:rPr>
              <w:t>September 7</w:t>
            </w:r>
          </w:p>
        </w:tc>
        <w:tc>
          <w:tcPr>
            <w:tcW w:w="1915" w:type="dxa"/>
          </w:tcPr>
          <w:p w:rsidR="009D3A6F" w:rsidRPr="00F05CFF" w:rsidRDefault="009D3A6F" w:rsidP="00F05CFF">
            <w:pPr>
              <w:jc w:val="center"/>
              <w:rPr>
                <w:rFonts w:ascii="Times New Roman" w:hAnsi="Times New Roman" w:cs="Times New Roman"/>
                <w:b/>
              </w:rPr>
            </w:pPr>
            <w:r w:rsidRPr="00F05CFF">
              <w:rPr>
                <w:rFonts w:ascii="Times New Roman" w:hAnsi="Times New Roman" w:cs="Times New Roman"/>
                <w:b/>
              </w:rPr>
              <w:t>September 14</w:t>
            </w:r>
          </w:p>
        </w:tc>
        <w:tc>
          <w:tcPr>
            <w:tcW w:w="1916" w:type="dxa"/>
          </w:tcPr>
          <w:p w:rsidR="009D3A6F" w:rsidRPr="00F05CFF" w:rsidRDefault="009D3A6F" w:rsidP="00F05CFF">
            <w:pPr>
              <w:jc w:val="center"/>
              <w:rPr>
                <w:rFonts w:ascii="Times New Roman" w:hAnsi="Times New Roman" w:cs="Times New Roman"/>
                <w:b/>
              </w:rPr>
            </w:pPr>
            <w:r w:rsidRPr="00F05CFF">
              <w:rPr>
                <w:rFonts w:ascii="Times New Roman" w:hAnsi="Times New Roman" w:cs="Times New Roman"/>
                <w:b/>
              </w:rPr>
              <w:t>September 23</w:t>
            </w:r>
          </w:p>
        </w:tc>
      </w:tr>
      <w:tr w:rsidR="009D3A6F" w:rsidRPr="00F05CFF" w:rsidTr="00324815">
        <w:tc>
          <w:tcPr>
            <w:tcW w:w="1915" w:type="dxa"/>
          </w:tcPr>
          <w:p w:rsidR="009D3A6F" w:rsidRPr="00F05CFF" w:rsidRDefault="009D3A6F" w:rsidP="00F05CFF">
            <w:pPr>
              <w:rPr>
                <w:rFonts w:ascii="Times New Roman" w:hAnsi="Times New Roman" w:cs="Times New Roman"/>
              </w:rPr>
            </w:pPr>
            <w:r w:rsidRPr="00F05CFF">
              <w:rPr>
                <w:rFonts w:ascii="Times New Roman" w:hAnsi="Times New Roman" w:cs="Times New Roman"/>
              </w:rPr>
              <w:t>Petit Manseng</w:t>
            </w:r>
          </w:p>
        </w:tc>
        <w:tc>
          <w:tcPr>
            <w:tcW w:w="1915"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12.3</w:t>
            </w:r>
          </w:p>
        </w:tc>
        <w:tc>
          <w:tcPr>
            <w:tcW w:w="1915"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15.6</w:t>
            </w:r>
          </w:p>
        </w:tc>
        <w:tc>
          <w:tcPr>
            <w:tcW w:w="1915"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22.8</w:t>
            </w:r>
          </w:p>
        </w:tc>
        <w:tc>
          <w:tcPr>
            <w:tcW w:w="1916"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18</w:t>
            </w:r>
          </w:p>
        </w:tc>
      </w:tr>
      <w:tr w:rsidR="009D3A6F" w:rsidRPr="00F05CFF" w:rsidTr="00324815">
        <w:tc>
          <w:tcPr>
            <w:tcW w:w="1915" w:type="dxa"/>
          </w:tcPr>
          <w:p w:rsidR="009D3A6F" w:rsidRPr="00F05CFF" w:rsidRDefault="009D3A6F" w:rsidP="00F05CFF">
            <w:pPr>
              <w:rPr>
                <w:rFonts w:ascii="Times New Roman" w:hAnsi="Times New Roman" w:cs="Times New Roman"/>
              </w:rPr>
            </w:pPr>
            <w:r w:rsidRPr="00F05CFF">
              <w:rPr>
                <w:rFonts w:ascii="Times New Roman" w:hAnsi="Times New Roman" w:cs="Times New Roman"/>
              </w:rPr>
              <w:t>Petit Verdot</w:t>
            </w:r>
          </w:p>
        </w:tc>
        <w:tc>
          <w:tcPr>
            <w:tcW w:w="1915"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13.6</w:t>
            </w:r>
          </w:p>
        </w:tc>
        <w:tc>
          <w:tcPr>
            <w:tcW w:w="1915"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15.4</w:t>
            </w:r>
          </w:p>
        </w:tc>
        <w:tc>
          <w:tcPr>
            <w:tcW w:w="1915"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20.4</w:t>
            </w:r>
          </w:p>
        </w:tc>
        <w:tc>
          <w:tcPr>
            <w:tcW w:w="1916"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16</w:t>
            </w:r>
          </w:p>
        </w:tc>
      </w:tr>
      <w:tr w:rsidR="009D3A6F" w:rsidRPr="00F05CFF" w:rsidTr="00324815">
        <w:tc>
          <w:tcPr>
            <w:tcW w:w="1915" w:type="dxa"/>
          </w:tcPr>
          <w:p w:rsidR="009D3A6F" w:rsidRPr="00F05CFF" w:rsidRDefault="009D3A6F" w:rsidP="00F05CFF">
            <w:pPr>
              <w:rPr>
                <w:rFonts w:ascii="Times New Roman" w:hAnsi="Times New Roman" w:cs="Times New Roman"/>
              </w:rPr>
            </w:pPr>
            <w:r w:rsidRPr="00F05CFF">
              <w:rPr>
                <w:rFonts w:ascii="Times New Roman" w:hAnsi="Times New Roman" w:cs="Times New Roman"/>
              </w:rPr>
              <w:t>Viognier</w:t>
            </w:r>
          </w:p>
        </w:tc>
        <w:tc>
          <w:tcPr>
            <w:tcW w:w="1915"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15.6</w:t>
            </w:r>
          </w:p>
        </w:tc>
        <w:tc>
          <w:tcPr>
            <w:tcW w:w="1915"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19.2</w:t>
            </w:r>
          </w:p>
        </w:tc>
        <w:tc>
          <w:tcPr>
            <w:tcW w:w="1915"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23.2</w:t>
            </w:r>
          </w:p>
        </w:tc>
        <w:tc>
          <w:tcPr>
            <w:tcW w:w="1916"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21.8</w:t>
            </w:r>
          </w:p>
        </w:tc>
      </w:tr>
      <w:tr w:rsidR="009D3A6F" w:rsidRPr="00F05CFF" w:rsidTr="00324815">
        <w:tc>
          <w:tcPr>
            <w:tcW w:w="1915" w:type="dxa"/>
          </w:tcPr>
          <w:p w:rsidR="009D3A6F" w:rsidRPr="00F05CFF" w:rsidRDefault="009D3A6F" w:rsidP="00F05CFF">
            <w:pPr>
              <w:rPr>
                <w:rFonts w:ascii="Times New Roman" w:hAnsi="Times New Roman" w:cs="Times New Roman"/>
              </w:rPr>
            </w:pPr>
            <w:r w:rsidRPr="00F05CFF">
              <w:rPr>
                <w:rFonts w:ascii="Times New Roman" w:hAnsi="Times New Roman" w:cs="Times New Roman"/>
              </w:rPr>
              <w:t>Vidal</w:t>
            </w:r>
          </w:p>
        </w:tc>
        <w:tc>
          <w:tcPr>
            <w:tcW w:w="1915"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13.8</w:t>
            </w:r>
          </w:p>
        </w:tc>
        <w:tc>
          <w:tcPr>
            <w:tcW w:w="1915"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16</w:t>
            </w:r>
          </w:p>
        </w:tc>
        <w:tc>
          <w:tcPr>
            <w:tcW w:w="1915"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16</w:t>
            </w:r>
          </w:p>
        </w:tc>
        <w:tc>
          <w:tcPr>
            <w:tcW w:w="1916"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15</w:t>
            </w:r>
          </w:p>
        </w:tc>
      </w:tr>
      <w:tr w:rsidR="009D3A6F" w:rsidRPr="00F05CFF" w:rsidTr="00324815">
        <w:tc>
          <w:tcPr>
            <w:tcW w:w="1915" w:type="dxa"/>
          </w:tcPr>
          <w:p w:rsidR="009D3A6F" w:rsidRPr="00F05CFF" w:rsidRDefault="009D3A6F" w:rsidP="00F05CFF">
            <w:pPr>
              <w:rPr>
                <w:rFonts w:ascii="Times New Roman" w:hAnsi="Times New Roman" w:cs="Times New Roman"/>
              </w:rPr>
            </w:pPr>
            <w:r w:rsidRPr="00F05CFF">
              <w:rPr>
                <w:rFonts w:ascii="Times New Roman" w:hAnsi="Times New Roman" w:cs="Times New Roman"/>
              </w:rPr>
              <w:t>Cabernet Franc</w:t>
            </w:r>
          </w:p>
        </w:tc>
        <w:tc>
          <w:tcPr>
            <w:tcW w:w="1915"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14</w:t>
            </w:r>
          </w:p>
        </w:tc>
        <w:tc>
          <w:tcPr>
            <w:tcW w:w="1915"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13.2</w:t>
            </w:r>
          </w:p>
        </w:tc>
        <w:tc>
          <w:tcPr>
            <w:tcW w:w="1915"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16.2</w:t>
            </w:r>
          </w:p>
        </w:tc>
        <w:tc>
          <w:tcPr>
            <w:tcW w:w="1916"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19.2</w:t>
            </w:r>
          </w:p>
        </w:tc>
      </w:tr>
      <w:tr w:rsidR="009D3A6F" w:rsidRPr="00F05CFF" w:rsidTr="00324815">
        <w:tc>
          <w:tcPr>
            <w:tcW w:w="1915" w:type="dxa"/>
          </w:tcPr>
          <w:p w:rsidR="009D3A6F" w:rsidRPr="00F05CFF" w:rsidRDefault="009D3A6F" w:rsidP="00F05CFF">
            <w:pPr>
              <w:rPr>
                <w:rFonts w:ascii="Times New Roman" w:hAnsi="Times New Roman" w:cs="Times New Roman"/>
              </w:rPr>
            </w:pPr>
            <w:r w:rsidRPr="00F05CFF">
              <w:rPr>
                <w:rFonts w:ascii="Times New Roman" w:hAnsi="Times New Roman" w:cs="Times New Roman"/>
              </w:rPr>
              <w:t>Pinotage</w:t>
            </w:r>
          </w:p>
        </w:tc>
        <w:tc>
          <w:tcPr>
            <w:tcW w:w="1915"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19.1</w:t>
            </w:r>
          </w:p>
        </w:tc>
        <w:tc>
          <w:tcPr>
            <w:tcW w:w="1915"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17.2</w:t>
            </w:r>
          </w:p>
        </w:tc>
        <w:tc>
          <w:tcPr>
            <w:tcW w:w="1915"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24.2</w:t>
            </w:r>
          </w:p>
        </w:tc>
        <w:tc>
          <w:tcPr>
            <w:tcW w:w="1916" w:type="dxa"/>
          </w:tcPr>
          <w:p w:rsidR="009D3A6F" w:rsidRPr="00F05CFF" w:rsidRDefault="009D3A6F" w:rsidP="00F05CFF">
            <w:pPr>
              <w:jc w:val="center"/>
              <w:rPr>
                <w:rFonts w:ascii="Times New Roman" w:hAnsi="Times New Roman" w:cs="Times New Roman"/>
              </w:rPr>
            </w:pPr>
            <w:r w:rsidRPr="00F05CFF">
              <w:rPr>
                <w:rFonts w:ascii="Times New Roman" w:hAnsi="Times New Roman" w:cs="Times New Roman"/>
              </w:rPr>
              <w:t>23.2</w:t>
            </w:r>
          </w:p>
        </w:tc>
      </w:tr>
    </w:tbl>
    <w:p w:rsidR="009D3A6F" w:rsidRPr="00F05CFF" w:rsidRDefault="009D3A6F" w:rsidP="00F05CFF">
      <w:pPr>
        <w:pStyle w:val="NormalWeb"/>
        <w:spacing w:before="115" w:beforeAutospacing="0" w:after="0" w:afterAutospacing="0"/>
        <w:rPr>
          <w:rFonts w:eastAsiaTheme="minorEastAsia"/>
          <w:color w:val="000000" w:themeColor="text1"/>
          <w:kern w:val="24"/>
          <w:sz w:val="22"/>
          <w:szCs w:val="22"/>
        </w:rPr>
      </w:pPr>
    </w:p>
    <w:p w:rsidR="00D861DC" w:rsidRPr="00F05CFF" w:rsidRDefault="00D861DC" w:rsidP="00F05CFF">
      <w:pPr>
        <w:rPr>
          <w:rFonts w:ascii="Times New Roman" w:hAnsi="Times New Roman"/>
          <w:b/>
          <w:sz w:val="22"/>
          <w:szCs w:val="22"/>
          <w:u w:val="single"/>
        </w:rPr>
      </w:pPr>
    </w:p>
    <w:p w:rsidR="00D861DC" w:rsidRPr="00F05CFF" w:rsidRDefault="00D861DC" w:rsidP="00F05CFF">
      <w:pPr>
        <w:jc w:val="center"/>
        <w:rPr>
          <w:rFonts w:ascii="Times New Roman" w:hAnsi="Times New Roman"/>
          <w:sz w:val="22"/>
          <w:szCs w:val="22"/>
        </w:rPr>
      </w:pPr>
      <w:r w:rsidRPr="00F05CFF">
        <w:rPr>
          <w:rFonts w:ascii="Times New Roman" w:hAnsi="Times New Roman"/>
          <w:noProof/>
          <w:sz w:val="22"/>
          <w:szCs w:val="22"/>
        </w:rPr>
        <w:drawing>
          <wp:inline distT="0" distB="0" distL="0" distR="0">
            <wp:extent cx="4624804" cy="3108233"/>
            <wp:effectExtent l="0" t="0" r="4445"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26905" cy="3109645"/>
                    </a:xfrm>
                    <a:prstGeom prst="rect">
                      <a:avLst/>
                    </a:prstGeom>
                    <a:noFill/>
                  </pic:spPr>
                </pic:pic>
              </a:graphicData>
            </a:graphic>
          </wp:inline>
        </w:drawing>
      </w:r>
    </w:p>
    <w:p w:rsidR="00D861DC" w:rsidRPr="00F05CFF" w:rsidRDefault="00D861DC" w:rsidP="00F05CFF">
      <w:pPr>
        <w:rPr>
          <w:rFonts w:ascii="Times New Roman" w:hAnsi="Times New Roman"/>
          <w:sz w:val="22"/>
          <w:szCs w:val="22"/>
        </w:rPr>
      </w:pPr>
      <w:r w:rsidRPr="00F05CFF">
        <w:rPr>
          <w:rFonts w:ascii="Times New Roman" w:hAnsi="Times New Roman"/>
          <w:b/>
          <w:sz w:val="22"/>
          <w:szCs w:val="22"/>
        </w:rPr>
        <w:t>Figure 4.</w:t>
      </w:r>
      <w:r w:rsidRPr="00F05CFF">
        <w:rPr>
          <w:rFonts w:ascii="Times New Roman" w:hAnsi="Times New Roman"/>
          <w:sz w:val="22"/>
          <w:szCs w:val="22"/>
        </w:rPr>
        <w:t xml:space="preserve">  Mean number of adult SWD that emerged from a 20g grape sample in a laboratory choice test.  No variety had statistically significantly different adult SWD emerge from the grapes.</w:t>
      </w:r>
    </w:p>
    <w:p w:rsidR="00D861DC" w:rsidRPr="00F05CFF" w:rsidRDefault="00D861DC" w:rsidP="00F05CFF">
      <w:pPr>
        <w:pStyle w:val="ListParagraph"/>
        <w:ind w:left="0"/>
        <w:rPr>
          <w:rFonts w:ascii="Times New Roman" w:hAnsi="Times New Roman"/>
          <w:sz w:val="22"/>
          <w:szCs w:val="22"/>
        </w:rPr>
      </w:pPr>
    </w:p>
    <w:p w:rsidR="00901750" w:rsidRPr="00F05CFF" w:rsidRDefault="00901750" w:rsidP="00F05CFF">
      <w:pPr>
        <w:pStyle w:val="ListParagraph"/>
        <w:ind w:left="0"/>
        <w:rPr>
          <w:rFonts w:ascii="Times New Roman" w:hAnsi="Times New Roman"/>
          <w:sz w:val="22"/>
          <w:szCs w:val="22"/>
        </w:rPr>
      </w:pPr>
    </w:p>
    <w:p w:rsidR="00901750" w:rsidRPr="00F05CFF" w:rsidRDefault="00901750" w:rsidP="00F05CFF">
      <w:pPr>
        <w:pStyle w:val="ListParagraph"/>
        <w:ind w:left="0"/>
        <w:rPr>
          <w:rFonts w:ascii="Times New Roman" w:hAnsi="Times New Roman"/>
          <w:sz w:val="22"/>
          <w:szCs w:val="22"/>
          <w:u w:val="single"/>
        </w:rPr>
      </w:pPr>
      <w:r w:rsidRPr="00F05CFF">
        <w:rPr>
          <w:rFonts w:ascii="Times New Roman" w:hAnsi="Times New Roman"/>
          <w:sz w:val="22"/>
          <w:szCs w:val="22"/>
          <w:u w:val="single"/>
        </w:rPr>
        <w:t>Discussion</w:t>
      </w:r>
    </w:p>
    <w:p w:rsidR="004A11B8" w:rsidRPr="00F05CFF" w:rsidRDefault="00901750" w:rsidP="00324815">
      <w:pPr>
        <w:pStyle w:val="ListParagraph"/>
        <w:ind w:left="0"/>
        <w:rPr>
          <w:rFonts w:ascii="Times New Roman" w:hAnsi="Times New Roman"/>
          <w:sz w:val="22"/>
          <w:szCs w:val="22"/>
        </w:rPr>
      </w:pPr>
      <w:r w:rsidRPr="00F05CFF">
        <w:rPr>
          <w:rFonts w:ascii="Times New Roman" w:hAnsi="Times New Roman"/>
          <w:sz w:val="22"/>
          <w:szCs w:val="22"/>
        </w:rPr>
        <w:t xml:space="preserve">There was no preference / survivorship difference among the six varieties tested in the lab for adult SWD emergence.  There was also no statistical significance in the non-choice test.  A possible explanation for this non-preference and low survivorship in grapes is the </w:t>
      </w:r>
      <w:r w:rsidR="00324815">
        <w:rPr>
          <w:rFonts w:ascii="Times New Roman" w:hAnsi="Times New Roman"/>
          <w:sz w:val="22"/>
          <w:szCs w:val="22"/>
        </w:rPr>
        <w:t>B</w:t>
      </w:r>
      <w:r w:rsidRPr="00F05CFF">
        <w:rPr>
          <w:rFonts w:ascii="Times New Roman" w:hAnsi="Times New Roman"/>
          <w:sz w:val="22"/>
          <w:szCs w:val="22"/>
        </w:rPr>
        <w:t xml:space="preserve">rix in all the varieties was not desirable early on in the testing.  Female flies may desire </w:t>
      </w:r>
      <w:r w:rsidR="00E271B8">
        <w:rPr>
          <w:rFonts w:ascii="Times New Roman" w:hAnsi="Times New Roman"/>
          <w:sz w:val="22"/>
          <w:szCs w:val="22"/>
        </w:rPr>
        <w:t>B</w:t>
      </w:r>
      <w:r w:rsidRPr="00F05CFF">
        <w:rPr>
          <w:rFonts w:ascii="Times New Roman" w:hAnsi="Times New Roman"/>
          <w:sz w:val="22"/>
          <w:szCs w:val="22"/>
        </w:rPr>
        <w:t xml:space="preserve">rix to be at a certain degree before ovipositing.  Flies may avoid fruit with </w:t>
      </w:r>
      <w:r w:rsidRPr="00F05CFF">
        <w:rPr>
          <w:rFonts w:ascii="Times New Roman" w:hAnsi="Times New Roman"/>
          <w:sz w:val="22"/>
          <w:szCs w:val="22"/>
        </w:rPr>
        <w:lastRenderedPageBreak/>
        <w:t>low sugar levels because the levels may not be high enough to</w:t>
      </w:r>
      <w:r w:rsidR="00324815">
        <w:rPr>
          <w:rFonts w:ascii="Times New Roman" w:hAnsi="Times New Roman"/>
          <w:sz w:val="22"/>
          <w:szCs w:val="22"/>
        </w:rPr>
        <w:t xml:space="preserve"> support yeast growth for larval</w:t>
      </w:r>
      <w:r w:rsidRPr="00F05CFF">
        <w:rPr>
          <w:rFonts w:ascii="Times New Roman" w:hAnsi="Times New Roman"/>
          <w:sz w:val="22"/>
          <w:szCs w:val="22"/>
        </w:rPr>
        <w:t xml:space="preserve"> </w:t>
      </w:r>
      <w:r w:rsidR="00324815">
        <w:rPr>
          <w:rFonts w:ascii="Times New Roman" w:hAnsi="Times New Roman"/>
          <w:sz w:val="22"/>
          <w:szCs w:val="22"/>
        </w:rPr>
        <w:t>survival</w:t>
      </w:r>
      <w:r w:rsidRPr="00F05CFF">
        <w:rPr>
          <w:rFonts w:ascii="Times New Roman" w:hAnsi="Times New Roman"/>
          <w:sz w:val="22"/>
          <w:szCs w:val="22"/>
        </w:rPr>
        <w:t xml:space="preserve">.  There was little or no emergence from the grapes until the brix reached 15 degrees.  After the </w:t>
      </w:r>
      <w:r w:rsidR="00324815">
        <w:rPr>
          <w:rFonts w:ascii="Times New Roman" w:hAnsi="Times New Roman"/>
          <w:sz w:val="22"/>
          <w:szCs w:val="22"/>
        </w:rPr>
        <w:t>B</w:t>
      </w:r>
      <w:r w:rsidRPr="00F05CFF">
        <w:rPr>
          <w:rFonts w:ascii="Times New Roman" w:hAnsi="Times New Roman"/>
          <w:sz w:val="22"/>
          <w:szCs w:val="22"/>
        </w:rPr>
        <w:t xml:space="preserve">rix </w:t>
      </w:r>
      <w:r w:rsidR="00324815" w:rsidRPr="00F05CFF">
        <w:rPr>
          <w:rFonts w:ascii="Times New Roman" w:hAnsi="Times New Roman"/>
          <w:sz w:val="22"/>
          <w:szCs w:val="22"/>
        </w:rPr>
        <w:t xml:space="preserve">threshold </w:t>
      </w:r>
      <w:r w:rsidRPr="00F05CFF">
        <w:rPr>
          <w:rFonts w:ascii="Times New Roman" w:hAnsi="Times New Roman"/>
          <w:sz w:val="22"/>
          <w:szCs w:val="22"/>
        </w:rPr>
        <w:t>of 15</w:t>
      </w:r>
      <w:r w:rsidR="00E271B8">
        <w:rPr>
          <w:rFonts w:ascii="Times New Roman" w:hAnsi="Times New Roman"/>
          <w:sz w:val="22"/>
          <w:szCs w:val="22"/>
        </w:rPr>
        <w:t>°</w:t>
      </w:r>
      <w:r w:rsidRPr="00F05CFF">
        <w:rPr>
          <w:rFonts w:ascii="Times New Roman" w:hAnsi="Times New Roman"/>
          <w:sz w:val="22"/>
          <w:szCs w:val="22"/>
        </w:rPr>
        <w:t xml:space="preserve"> was met</w:t>
      </w:r>
      <w:r w:rsidR="00324815">
        <w:rPr>
          <w:rFonts w:ascii="Times New Roman" w:hAnsi="Times New Roman"/>
          <w:sz w:val="22"/>
          <w:szCs w:val="22"/>
        </w:rPr>
        <w:t xml:space="preserve">, </w:t>
      </w:r>
      <w:r w:rsidRPr="00F05CFF">
        <w:rPr>
          <w:rFonts w:ascii="Times New Roman" w:hAnsi="Times New Roman"/>
          <w:sz w:val="22"/>
          <w:szCs w:val="22"/>
        </w:rPr>
        <w:t xml:space="preserve">several varieties in the non-choice test had SWD emerge.  During the 2nd and 3rd weeks of testing when all varieties in the choice test had reached the sugar threshold there still was no varietal preference or difference is larval survivorship.  Another explanation for this non-preference and low survivorship is the number of SWD to emerge in testing was not high enough to exhibit any statistical significance.  Figure 2 and Table 1 show low levels of emergence from all varieties.  An additional factor that might have affected oviposition rates </w:t>
      </w:r>
      <w:r w:rsidR="00324815">
        <w:rPr>
          <w:rFonts w:ascii="Times New Roman" w:hAnsi="Times New Roman"/>
          <w:sz w:val="22"/>
          <w:szCs w:val="22"/>
        </w:rPr>
        <w:t>was</w:t>
      </w:r>
      <w:r w:rsidRPr="00F05CFF">
        <w:rPr>
          <w:rFonts w:ascii="Times New Roman" w:hAnsi="Times New Roman"/>
          <w:sz w:val="22"/>
          <w:szCs w:val="22"/>
        </w:rPr>
        <w:t xml:space="preserve"> the time of day the experiments were performed.  The tests were executed from 10 AM until 6 PM in the evening.  </w:t>
      </w:r>
      <w:r w:rsidRPr="00F05CFF">
        <w:rPr>
          <w:rFonts w:ascii="Times New Roman" w:hAnsi="Times New Roman"/>
          <w:i/>
          <w:sz w:val="22"/>
          <w:szCs w:val="22"/>
        </w:rPr>
        <w:t>Drosophila</w:t>
      </w:r>
      <w:r w:rsidRPr="00F05CFF">
        <w:rPr>
          <w:rFonts w:ascii="Times New Roman" w:hAnsi="Times New Roman"/>
          <w:sz w:val="22"/>
          <w:szCs w:val="22"/>
        </w:rPr>
        <w:t xml:space="preserve"> that are observed outside have a strong bimodal laying period with early morning and evening being the preferred oviposition time.  However, lab reared colonies do not exhibit such a strong activity pattern due to the static light and dark periods in a rearing chamber.  It is possible that SWD might have exhibited some bimodal activity, despite being lab reared, so </w:t>
      </w:r>
      <w:r w:rsidR="00324815">
        <w:rPr>
          <w:rFonts w:ascii="Times New Roman" w:hAnsi="Times New Roman"/>
          <w:sz w:val="22"/>
          <w:szCs w:val="22"/>
        </w:rPr>
        <w:t>our</w:t>
      </w:r>
      <w:r w:rsidRPr="00F05CFF">
        <w:rPr>
          <w:rFonts w:ascii="Times New Roman" w:hAnsi="Times New Roman"/>
          <w:sz w:val="22"/>
          <w:szCs w:val="22"/>
        </w:rPr>
        <w:t xml:space="preserve"> 10AM start time may have missed the optimal period for egg laying.  Another factor influencing SWD emergence from grapes was the period of time they were exposed to the host fruit.  The four hour exposure period may not have been long enough for flies to orient to the fruit and oviposit eggs into the grape.  Overall any statistically significant characteristics need to be scrutinized due to the low SWD emergence.  This summer (2014) a longer oviposition period of 24 hours may increase SWD oviposition and adult emergence from grapes and give a more powerful test for varietal </w:t>
      </w:r>
      <w:r w:rsidR="00324815">
        <w:rPr>
          <w:rFonts w:ascii="Times New Roman" w:hAnsi="Times New Roman"/>
          <w:sz w:val="22"/>
          <w:szCs w:val="22"/>
        </w:rPr>
        <w:t>preference and survivorship.  Preliminary data indicate this to be the case, and analysis is pending.</w:t>
      </w:r>
      <w:r w:rsidRPr="00F05CFF">
        <w:rPr>
          <w:rFonts w:ascii="Times New Roman" w:hAnsi="Times New Roman"/>
          <w:sz w:val="22"/>
          <w:szCs w:val="22"/>
        </w:rPr>
        <w:t xml:space="preserve"> </w:t>
      </w:r>
    </w:p>
    <w:p w:rsidR="004A11B8" w:rsidRPr="00F05CFF" w:rsidRDefault="004A11B8" w:rsidP="00F05CFF">
      <w:pPr>
        <w:pStyle w:val="PlainText"/>
        <w:rPr>
          <w:rFonts w:ascii="Times New Roman" w:hAnsi="Times New Roman"/>
          <w:sz w:val="22"/>
          <w:szCs w:val="22"/>
        </w:rPr>
      </w:pPr>
    </w:p>
    <w:p w:rsidR="00EF48DD" w:rsidRPr="00F05CFF" w:rsidRDefault="00EF48DD" w:rsidP="00F05CFF">
      <w:pPr>
        <w:pStyle w:val="PlainText"/>
        <w:numPr>
          <w:ilvl w:val="0"/>
          <w:numId w:val="16"/>
        </w:numPr>
        <w:ind w:left="0"/>
        <w:rPr>
          <w:rFonts w:ascii="Times New Roman" w:hAnsi="Times New Roman"/>
          <w:b/>
          <w:sz w:val="22"/>
          <w:szCs w:val="22"/>
        </w:rPr>
      </w:pPr>
      <w:r w:rsidRPr="00F05CFF">
        <w:rPr>
          <w:rFonts w:ascii="Times New Roman" w:hAnsi="Times New Roman"/>
          <w:b/>
          <w:sz w:val="22"/>
          <w:szCs w:val="22"/>
        </w:rPr>
        <w:t>Determine effic</w:t>
      </w:r>
      <w:r w:rsidR="00C854FA" w:rsidRPr="00F05CFF">
        <w:rPr>
          <w:rFonts w:ascii="Times New Roman" w:hAnsi="Times New Roman"/>
          <w:b/>
          <w:sz w:val="22"/>
          <w:szCs w:val="22"/>
        </w:rPr>
        <w:t>acious chemical control tactics:</w:t>
      </w:r>
    </w:p>
    <w:p w:rsidR="00C854FA" w:rsidRPr="00F05CFF" w:rsidRDefault="00C854FA" w:rsidP="00F05CFF">
      <w:pPr>
        <w:pStyle w:val="PlainText"/>
        <w:rPr>
          <w:rFonts w:ascii="Times New Roman" w:hAnsi="Times New Roman"/>
          <w:sz w:val="22"/>
          <w:szCs w:val="22"/>
        </w:rPr>
      </w:pPr>
      <w:r w:rsidRPr="00F05CFF">
        <w:rPr>
          <w:rFonts w:ascii="Times New Roman" w:hAnsi="Times New Roman"/>
          <w:sz w:val="22"/>
          <w:szCs w:val="22"/>
        </w:rPr>
        <w:t xml:space="preserve">In 2013, two chemical control trials were performed that failed to generate useful data.  In the vineyard trial, populations remained low despite a high population of both SWD and AFF in the previous year.  In a caneberry trial at Kentland Farm, numbers were so high that there were not treatment effects. </w:t>
      </w:r>
    </w:p>
    <w:p w:rsidR="00C854FA" w:rsidRPr="00F05CFF" w:rsidRDefault="00C854FA" w:rsidP="00F05CFF">
      <w:pPr>
        <w:pStyle w:val="PlainText"/>
        <w:rPr>
          <w:rFonts w:ascii="Times New Roman" w:hAnsi="Times New Roman"/>
          <w:sz w:val="22"/>
          <w:szCs w:val="22"/>
        </w:rPr>
      </w:pPr>
      <w:r w:rsidRPr="00F05CFF">
        <w:rPr>
          <w:rFonts w:ascii="Times New Roman" w:hAnsi="Times New Roman"/>
          <w:sz w:val="22"/>
          <w:szCs w:val="22"/>
        </w:rPr>
        <w:t>In 2014, two chemical control trials were executed.  Data are still being analyzed, and the harvest data will be included in the next report.  In summary, a new insecticide with great promise against SWD was included.  Exirel (cyantraniliprole</w:t>
      </w:r>
      <w:r w:rsidR="002F21A6">
        <w:rPr>
          <w:rFonts w:ascii="Times New Roman" w:hAnsi="Times New Roman"/>
          <w:sz w:val="22"/>
          <w:szCs w:val="22"/>
        </w:rPr>
        <w:t>, DPX-HGW86</w:t>
      </w:r>
      <w:r w:rsidRPr="00F05CFF">
        <w:rPr>
          <w:rFonts w:ascii="Times New Roman" w:hAnsi="Times New Roman"/>
          <w:sz w:val="22"/>
          <w:szCs w:val="22"/>
        </w:rPr>
        <w:t xml:space="preserve">) has been effective in other crops, but is not registered in grape.  Currently the price of this product is high, and we examined the effectiveness of decreasing the application rate while adding a feeding stimulant, Monterey Bait.  </w:t>
      </w:r>
      <w:r w:rsidR="002F21A6">
        <w:rPr>
          <w:rFonts w:ascii="Times New Roman" w:hAnsi="Times New Roman"/>
          <w:sz w:val="22"/>
          <w:szCs w:val="22"/>
        </w:rPr>
        <w:t xml:space="preserve">Induce non-ionic spreader-sticker was included.  </w:t>
      </w:r>
      <w:r w:rsidRPr="00F05CFF">
        <w:rPr>
          <w:rFonts w:ascii="Times New Roman" w:hAnsi="Times New Roman"/>
          <w:sz w:val="22"/>
          <w:szCs w:val="22"/>
        </w:rPr>
        <w:t xml:space="preserve">Preliminary examination of the </w:t>
      </w:r>
      <w:r w:rsidR="00455124" w:rsidRPr="00F05CFF">
        <w:rPr>
          <w:rFonts w:ascii="Times New Roman" w:hAnsi="Times New Roman"/>
          <w:sz w:val="22"/>
          <w:szCs w:val="22"/>
        </w:rPr>
        <w:t>data</w:t>
      </w:r>
      <w:r w:rsidRPr="00F05CFF">
        <w:rPr>
          <w:rFonts w:ascii="Times New Roman" w:hAnsi="Times New Roman"/>
          <w:sz w:val="22"/>
          <w:szCs w:val="22"/>
        </w:rPr>
        <w:t xml:space="preserve"> indicates that addition of a </w:t>
      </w:r>
      <w:r w:rsidR="002F21A6">
        <w:rPr>
          <w:rFonts w:ascii="Times New Roman" w:hAnsi="Times New Roman"/>
          <w:sz w:val="22"/>
          <w:szCs w:val="22"/>
        </w:rPr>
        <w:t xml:space="preserve">feeding stimulant may allow application of </w:t>
      </w:r>
      <w:r w:rsidR="002F21A6" w:rsidRPr="00F05CFF">
        <w:rPr>
          <w:rFonts w:ascii="Times New Roman" w:hAnsi="Times New Roman"/>
          <w:sz w:val="22"/>
          <w:szCs w:val="22"/>
        </w:rPr>
        <w:t xml:space="preserve">cyantraniliprole </w:t>
      </w:r>
      <w:r w:rsidRPr="00F05CFF">
        <w:rPr>
          <w:rFonts w:ascii="Times New Roman" w:hAnsi="Times New Roman"/>
          <w:sz w:val="22"/>
          <w:szCs w:val="22"/>
        </w:rPr>
        <w:t>at a lower rate</w:t>
      </w:r>
      <w:r w:rsidR="00412E6A" w:rsidRPr="00F05CFF">
        <w:rPr>
          <w:rFonts w:ascii="Times New Roman" w:hAnsi="Times New Roman"/>
          <w:sz w:val="22"/>
          <w:szCs w:val="22"/>
        </w:rPr>
        <w:t xml:space="preserve"> (Table 4)</w:t>
      </w:r>
      <w:r w:rsidRPr="00F05CFF">
        <w:rPr>
          <w:rFonts w:ascii="Times New Roman" w:hAnsi="Times New Roman"/>
          <w:sz w:val="22"/>
          <w:szCs w:val="22"/>
        </w:rPr>
        <w:t>.</w:t>
      </w:r>
    </w:p>
    <w:p w:rsidR="00403376" w:rsidRPr="00F05CFF" w:rsidRDefault="00403376" w:rsidP="00F05CFF">
      <w:pPr>
        <w:pStyle w:val="PlainText"/>
        <w:rPr>
          <w:rFonts w:ascii="Times New Roman" w:hAnsi="Times New Roman"/>
          <w:sz w:val="22"/>
          <w:szCs w:val="22"/>
        </w:rPr>
      </w:pPr>
    </w:p>
    <w:p w:rsidR="00403376" w:rsidRPr="00F05CFF" w:rsidRDefault="00403376" w:rsidP="00F05CFF">
      <w:pPr>
        <w:pStyle w:val="PlainText"/>
        <w:rPr>
          <w:rFonts w:ascii="Times New Roman" w:hAnsi="Times New Roman"/>
          <w:sz w:val="22"/>
          <w:szCs w:val="22"/>
        </w:rPr>
      </w:pPr>
      <w:r w:rsidRPr="00F05CFF">
        <w:rPr>
          <w:rFonts w:ascii="Times New Roman" w:hAnsi="Times New Roman"/>
          <w:b/>
          <w:sz w:val="22"/>
          <w:szCs w:val="22"/>
        </w:rPr>
        <w:t>Table 4</w:t>
      </w:r>
      <w:r w:rsidRPr="00F05CFF">
        <w:rPr>
          <w:rFonts w:ascii="Times New Roman" w:hAnsi="Times New Roman"/>
          <w:sz w:val="22"/>
          <w:szCs w:val="22"/>
        </w:rPr>
        <w:t>.  Infested grape berries following a control trial in Amherst County</w:t>
      </w:r>
      <w:r w:rsidR="002F21A6">
        <w:rPr>
          <w:rFonts w:ascii="Times New Roman" w:hAnsi="Times New Roman"/>
          <w:sz w:val="22"/>
          <w:szCs w:val="22"/>
        </w:rPr>
        <w:t xml:space="preserve"> comparing two rates of DPX-HGW86 (</w:t>
      </w:r>
      <w:r w:rsidR="002F21A6" w:rsidRPr="00F05CFF">
        <w:rPr>
          <w:rFonts w:ascii="Times New Roman" w:hAnsi="Times New Roman"/>
          <w:sz w:val="22"/>
          <w:szCs w:val="22"/>
        </w:rPr>
        <w:t>cyantraniliprole</w:t>
      </w:r>
      <w:r w:rsidR="002F21A6">
        <w:rPr>
          <w:rFonts w:ascii="Times New Roman" w:hAnsi="Times New Roman"/>
          <w:sz w:val="22"/>
          <w:szCs w:val="22"/>
        </w:rPr>
        <w:t>), with the addition of a feeding stimulant.</w:t>
      </w:r>
    </w:p>
    <w:tbl>
      <w:tblPr>
        <w:tblW w:w="9321" w:type="dxa"/>
        <w:tblCellMar>
          <w:left w:w="0" w:type="dxa"/>
          <w:right w:w="0" w:type="dxa"/>
        </w:tblCellMar>
        <w:tblLook w:val="0420" w:firstRow="1" w:lastRow="0" w:firstColumn="0" w:lastColumn="0" w:noHBand="0" w:noVBand="1"/>
      </w:tblPr>
      <w:tblGrid>
        <w:gridCol w:w="1880"/>
        <w:gridCol w:w="771"/>
        <w:gridCol w:w="1334"/>
        <w:gridCol w:w="1334"/>
        <w:gridCol w:w="1334"/>
        <w:gridCol w:w="1334"/>
        <w:gridCol w:w="1334"/>
      </w:tblGrid>
      <w:tr w:rsidR="00403376" w:rsidRPr="002F21A6" w:rsidTr="002F21A6">
        <w:trPr>
          <w:trHeight w:val="394"/>
        </w:trPr>
        <w:tc>
          <w:tcPr>
            <w:tcW w:w="1880" w:type="dxa"/>
            <w:tcBorders>
              <w:top w:val="single" w:sz="8" w:space="0" w:color="CEFEFB"/>
              <w:left w:val="single" w:sz="8" w:space="0" w:color="CEFEFB"/>
              <w:bottom w:val="single" w:sz="24" w:space="0" w:color="CEFEFB"/>
              <w:right w:val="single" w:sz="8" w:space="0" w:color="CEFEFB"/>
            </w:tcBorders>
            <w:shd w:val="clear" w:color="auto" w:fill="618FFD"/>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b/>
                <w:bCs/>
                <w:sz w:val="20"/>
              </w:rPr>
              <w:t>Sample Date</w:t>
            </w:r>
          </w:p>
        </w:tc>
        <w:tc>
          <w:tcPr>
            <w:tcW w:w="771" w:type="dxa"/>
            <w:tcBorders>
              <w:top w:val="single" w:sz="8" w:space="0" w:color="CEFEFB"/>
              <w:left w:val="single" w:sz="8" w:space="0" w:color="CEFEFB"/>
              <w:bottom w:val="single" w:sz="24" w:space="0" w:color="CEFEFB"/>
              <w:right w:val="single" w:sz="8" w:space="0" w:color="CEFEFB"/>
            </w:tcBorders>
            <w:shd w:val="clear" w:color="auto" w:fill="618FFD"/>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p>
        </w:tc>
        <w:tc>
          <w:tcPr>
            <w:tcW w:w="1334" w:type="dxa"/>
            <w:tcBorders>
              <w:top w:val="single" w:sz="8" w:space="0" w:color="CEFEFB"/>
              <w:left w:val="single" w:sz="8" w:space="0" w:color="CEFEFB"/>
              <w:bottom w:val="single" w:sz="24" w:space="0" w:color="CEFEFB"/>
              <w:right w:val="single" w:sz="8" w:space="0" w:color="CEFEFB"/>
            </w:tcBorders>
            <w:shd w:val="clear" w:color="auto" w:fill="618FFD"/>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b/>
                <w:bCs/>
                <w:sz w:val="20"/>
              </w:rPr>
              <w:t>8/19</w:t>
            </w:r>
          </w:p>
        </w:tc>
        <w:tc>
          <w:tcPr>
            <w:tcW w:w="1334" w:type="dxa"/>
            <w:tcBorders>
              <w:top w:val="single" w:sz="8" w:space="0" w:color="CEFEFB"/>
              <w:left w:val="single" w:sz="8" w:space="0" w:color="CEFEFB"/>
              <w:bottom w:val="single" w:sz="24" w:space="0" w:color="CEFEFB"/>
              <w:right w:val="single" w:sz="8" w:space="0" w:color="CEFEFB"/>
            </w:tcBorders>
            <w:shd w:val="clear" w:color="auto" w:fill="618FFD"/>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b/>
                <w:bCs/>
                <w:sz w:val="20"/>
              </w:rPr>
              <w:t>8/27</w:t>
            </w:r>
          </w:p>
        </w:tc>
        <w:tc>
          <w:tcPr>
            <w:tcW w:w="1334" w:type="dxa"/>
            <w:tcBorders>
              <w:top w:val="single" w:sz="8" w:space="0" w:color="CEFEFB"/>
              <w:left w:val="single" w:sz="8" w:space="0" w:color="CEFEFB"/>
              <w:bottom w:val="single" w:sz="24" w:space="0" w:color="CEFEFB"/>
              <w:right w:val="single" w:sz="8" w:space="0" w:color="CEFEFB"/>
            </w:tcBorders>
            <w:shd w:val="clear" w:color="auto" w:fill="618FFD"/>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b/>
                <w:bCs/>
                <w:sz w:val="20"/>
              </w:rPr>
              <w:t>9/2</w:t>
            </w:r>
          </w:p>
        </w:tc>
        <w:tc>
          <w:tcPr>
            <w:tcW w:w="1334" w:type="dxa"/>
            <w:tcBorders>
              <w:top w:val="single" w:sz="8" w:space="0" w:color="CEFEFB"/>
              <w:left w:val="single" w:sz="8" w:space="0" w:color="CEFEFB"/>
              <w:bottom w:val="single" w:sz="24" w:space="0" w:color="CEFEFB"/>
              <w:right w:val="single" w:sz="8" w:space="0" w:color="CEFEFB"/>
            </w:tcBorders>
            <w:shd w:val="clear" w:color="auto" w:fill="618FFD"/>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b/>
                <w:bCs/>
                <w:sz w:val="20"/>
              </w:rPr>
              <w:t>9/9</w:t>
            </w:r>
          </w:p>
        </w:tc>
        <w:tc>
          <w:tcPr>
            <w:tcW w:w="1334" w:type="dxa"/>
            <w:tcBorders>
              <w:top w:val="single" w:sz="8" w:space="0" w:color="CEFEFB"/>
              <w:left w:val="single" w:sz="8" w:space="0" w:color="CEFEFB"/>
              <w:bottom w:val="single" w:sz="24" w:space="0" w:color="CEFEFB"/>
              <w:right w:val="single" w:sz="8" w:space="0" w:color="CEFEFB"/>
            </w:tcBorders>
            <w:shd w:val="clear" w:color="auto" w:fill="618FFD"/>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b/>
                <w:bCs/>
                <w:sz w:val="20"/>
              </w:rPr>
              <w:t>9/12</w:t>
            </w:r>
          </w:p>
        </w:tc>
      </w:tr>
      <w:tr w:rsidR="00403376" w:rsidRPr="002F21A6" w:rsidTr="002F21A6">
        <w:trPr>
          <w:trHeight w:val="228"/>
        </w:trPr>
        <w:tc>
          <w:tcPr>
            <w:tcW w:w="1880" w:type="dxa"/>
            <w:tcBorders>
              <w:top w:val="single" w:sz="24" w:space="0" w:color="CEFEFB"/>
              <w:left w:val="single" w:sz="8" w:space="0" w:color="CEFEFB"/>
              <w:bottom w:val="single" w:sz="8" w:space="0" w:color="CEFEFB"/>
              <w:right w:val="single" w:sz="8" w:space="0" w:color="CEFEFB"/>
            </w:tcBorders>
            <w:shd w:val="clear" w:color="auto" w:fill="D2DBFE"/>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b/>
                <w:bCs/>
                <w:sz w:val="20"/>
              </w:rPr>
              <w:t>DAT</w:t>
            </w:r>
          </w:p>
        </w:tc>
        <w:tc>
          <w:tcPr>
            <w:tcW w:w="771" w:type="dxa"/>
            <w:tcBorders>
              <w:top w:val="single" w:sz="24" w:space="0" w:color="CEFEFB"/>
              <w:left w:val="single" w:sz="8" w:space="0" w:color="CEFEFB"/>
              <w:bottom w:val="single" w:sz="8" w:space="0" w:color="CEFEFB"/>
              <w:right w:val="single" w:sz="8" w:space="0" w:color="CEFEFB"/>
            </w:tcBorders>
            <w:shd w:val="clear" w:color="auto" w:fill="D2DBFE"/>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p>
        </w:tc>
        <w:tc>
          <w:tcPr>
            <w:tcW w:w="1334" w:type="dxa"/>
            <w:tcBorders>
              <w:top w:val="single" w:sz="24" w:space="0" w:color="CEFEFB"/>
              <w:left w:val="single" w:sz="8" w:space="0" w:color="CEFEFB"/>
              <w:bottom w:val="single" w:sz="8" w:space="0" w:color="CEFEFB"/>
              <w:right w:val="single" w:sz="8" w:space="0" w:color="CEFEFB"/>
            </w:tcBorders>
            <w:shd w:val="clear" w:color="auto" w:fill="D2DBFE"/>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b/>
                <w:bCs/>
                <w:sz w:val="20"/>
              </w:rPr>
              <w:t>6</w:t>
            </w:r>
          </w:p>
        </w:tc>
        <w:tc>
          <w:tcPr>
            <w:tcW w:w="1334" w:type="dxa"/>
            <w:tcBorders>
              <w:top w:val="single" w:sz="24" w:space="0" w:color="CEFEFB"/>
              <w:left w:val="single" w:sz="8" w:space="0" w:color="CEFEFB"/>
              <w:bottom w:val="single" w:sz="8" w:space="0" w:color="CEFEFB"/>
              <w:right w:val="single" w:sz="8" w:space="0" w:color="CEFEFB"/>
            </w:tcBorders>
            <w:shd w:val="clear" w:color="auto" w:fill="D2DBFE"/>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b/>
                <w:bCs/>
                <w:sz w:val="20"/>
              </w:rPr>
              <w:t>8</w:t>
            </w:r>
          </w:p>
        </w:tc>
        <w:tc>
          <w:tcPr>
            <w:tcW w:w="1334" w:type="dxa"/>
            <w:tcBorders>
              <w:top w:val="single" w:sz="24" w:space="0" w:color="CEFEFB"/>
              <w:left w:val="single" w:sz="8" w:space="0" w:color="CEFEFB"/>
              <w:bottom w:val="single" w:sz="8" w:space="0" w:color="CEFEFB"/>
              <w:right w:val="single" w:sz="8" w:space="0" w:color="CEFEFB"/>
            </w:tcBorders>
            <w:shd w:val="clear" w:color="auto" w:fill="D2DBFE"/>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b/>
                <w:bCs/>
                <w:sz w:val="20"/>
              </w:rPr>
              <w:t>6</w:t>
            </w:r>
          </w:p>
        </w:tc>
        <w:tc>
          <w:tcPr>
            <w:tcW w:w="1334" w:type="dxa"/>
            <w:tcBorders>
              <w:top w:val="single" w:sz="24" w:space="0" w:color="CEFEFB"/>
              <w:left w:val="single" w:sz="8" w:space="0" w:color="CEFEFB"/>
              <w:bottom w:val="single" w:sz="8" w:space="0" w:color="CEFEFB"/>
              <w:right w:val="single" w:sz="8" w:space="0" w:color="CEFEFB"/>
            </w:tcBorders>
            <w:shd w:val="clear" w:color="auto" w:fill="D2DBFE"/>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b/>
                <w:bCs/>
                <w:sz w:val="20"/>
              </w:rPr>
              <w:t>7</w:t>
            </w:r>
          </w:p>
        </w:tc>
        <w:tc>
          <w:tcPr>
            <w:tcW w:w="1334" w:type="dxa"/>
            <w:tcBorders>
              <w:top w:val="single" w:sz="24" w:space="0" w:color="CEFEFB"/>
              <w:left w:val="single" w:sz="8" w:space="0" w:color="CEFEFB"/>
              <w:bottom w:val="single" w:sz="8" w:space="0" w:color="CEFEFB"/>
              <w:right w:val="single" w:sz="8" w:space="0" w:color="CEFEFB"/>
            </w:tcBorders>
            <w:shd w:val="clear" w:color="auto" w:fill="D2DBFE"/>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b/>
                <w:bCs/>
                <w:sz w:val="20"/>
              </w:rPr>
              <w:t>3</w:t>
            </w:r>
          </w:p>
        </w:tc>
      </w:tr>
      <w:tr w:rsidR="00403376" w:rsidRPr="002F21A6" w:rsidTr="002F21A6">
        <w:trPr>
          <w:trHeight w:val="228"/>
        </w:trPr>
        <w:tc>
          <w:tcPr>
            <w:tcW w:w="1880" w:type="dxa"/>
            <w:tcBorders>
              <w:top w:val="single" w:sz="8" w:space="0" w:color="CEFEFB"/>
              <w:left w:val="single" w:sz="8" w:space="0" w:color="CEFEFB"/>
              <w:bottom w:val="single" w:sz="8" w:space="0" w:color="CEFEFB"/>
              <w:right w:val="single" w:sz="8" w:space="0" w:color="CEFEFB"/>
            </w:tcBorders>
            <w:shd w:val="clear" w:color="auto" w:fill="EAEEFF"/>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b/>
                <w:bCs/>
                <w:sz w:val="20"/>
              </w:rPr>
              <w:t>Brix</w:t>
            </w:r>
          </w:p>
        </w:tc>
        <w:tc>
          <w:tcPr>
            <w:tcW w:w="771" w:type="dxa"/>
            <w:tcBorders>
              <w:top w:val="single" w:sz="8" w:space="0" w:color="CEFEFB"/>
              <w:left w:val="single" w:sz="8" w:space="0" w:color="CEFEFB"/>
              <w:bottom w:val="single" w:sz="8" w:space="0" w:color="CEFEFB"/>
              <w:right w:val="single" w:sz="8" w:space="0" w:color="CEFEFB"/>
            </w:tcBorders>
            <w:shd w:val="clear" w:color="auto" w:fill="EAEEFF"/>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p>
        </w:tc>
        <w:tc>
          <w:tcPr>
            <w:tcW w:w="1334" w:type="dxa"/>
            <w:tcBorders>
              <w:top w:val="single" w:sz="8" w:space="0" w:color="CEFEFB"/>
              <w:left w:val="single" w:sz="8" w:space="0" w:color="CEFEFB"/>
              <w:bottom w:val="single" w:sz="8" w:space="0" w:color="CEFEFB"/>
              <w:right w:val="single" w:sz="8" w:space="0" w:color="CEFEFB"/>
            </w:tcBorders>
            <w:shd w:val="clear" w:color="auto" w:fill="EAEEFF"/>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b/>
                <w:bCs/>
                <w:sz w:val="20"/>
              </w:rPr>
              <w:t>16.9</w:t>
            </w:r>
          </w:p>
        </w:tc>
        <w:tc>
          <w:tcPr>
            <w:tcW w:w="1334" w:type="dxa"/>
            <w:tcBorders>
              <w:top w:val="single" w:sz="8" w:space="0" w:color="CEFEFB"/>
              <w:left w:val="single" w:sz="8" w:space="0" w:color="CEFEFB"/>
              <w:bottom w:val="single" w:sz="8" w:space="0" w:color="CEFEFB"/>
              <w:right w:val="single" w:sz="8" w:space="0" w:color="CEFEFB"/>
            </w:tcBorders>
            <w:shd w:val="clear" w:color="auto" w:fill="EAEEFF"/>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b/>
                <w:bCs/>
                <w:sz w:val="20"/>
              </w:rPr>
              <w:t>18.4</w:t>
            </w:r>
          </w:p>
        </w:tc>
        <w:tc>
          <w:tcPr>
            <w:tcW w:w="1334" w:type="dxa"/>
            <w:tcBorders>
              <w:top w:val="single" w:sz="8" w:space="0" w:color="CEFEFB"/>
              <w:left w:val="single" w:sz="8" w:space="0" w:color="CEFEFB"/>
              <w:bottom w:val="single" w:sz="8" w:space="0" w:color="CEFEFB"/>
              <w:right w:val="single" w:sz="8" w:space="0" w:color="CEFEFB"/>
            </w:tcBorders>
            <w:shd w:val="clear" w:color="auto" w:fill="EAEEFF"/>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b/>
                <w:bCs/>
                <w:sz w:val="20"/>
              </w:rPr>
              <w:t>20.3</w:t>
            </w:r>
          </w:p>
        </w:tc>
        <w:tc>
          <w:tcPr>
            <w:tcW w:w="1334" w:type="dxa"/>
            <w:tcBorders>
              <w:top w:val="single" w:sz="8" w:space="0" w:color="CEFEFB"/>
              <w:left w:val="single" w:sz="8" w:space="0" w:color="CEFEFB"/>
              <w:bottom w:val="single" w:sz="8" w:space="0" w:color="CEFEFB"/>
              <w:right w:val="single" w:sz="8" w:space="0" w:color="CEFEFB"/>
            </w:tcBorders>
            <w:shd w:val="clear" w:color="auto" w:fill="EAEEFF"/>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b/>
                <w:bCs/>
                <w:sz w:val="20"/>
              </w:rPr>
              <w:t>21.2</w:t>
            </w:r>
          </w:p>
        </w:tc>
        <w:tc>
          <w:tcPr>
            <w:tcW w:w="1334" w:type="dxa"/>
            <w:tcBorders>
              <w:top w:val="single" w:sz="8" w:space="0" w:color="CEFEFB"/>
              <w:left w:val="single" w:sz="8" w:space="0" w:color="CEFEFB"/>
              <w:bottom w:val="single" w:sz="8" w:space="0" w:color="CEFEFB"/>
              <w:right w:val="single" w:sz="8" w:space="0" w:color="CEFEFB"/>
            </w:tcBorders>
            <w:shd w:val="clear" w:color="auto" w:fill="EAEEFF"/>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b/>
                <w:bCs/>
                <w:sz w:val="20"/>
              </w:rPr>
              <w:t>21.9</w:t>
            </w:r>
          </w:p>
        </w:tc>
      </w:tr>
      <w:tr w:rsidR="00403376" w:rsidRPr="002F21A6" w:rsidTr="002F21A6">
        <w:trPr>
          <w:trHeight w:val="394"/>
        </w:trPr>
        <w:tc>
          <w:tcPr>
            <w:tcW w:w="1880" w:type="dxa"/>
            <w:tcBorders>
              <w:top w:val="single" w:sz="8" w:space="0" w:color="CEFEFB"/>
              <w:left w:val="single" w:sz="8" w:space="0" w:color="CEFEFB"/>
              <w:bottom w:val="single" w:sz="8" w:space="0" w:color="CEFEFB"/>
              <w:right w:val="single" w:sz="8" w:space="0" w:color="CEFEFB"/>
            </w:tcBorders>
            <w:shd w:val="clear" w:color="auto" w:fill="D2DBFE"/>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sz w:val="20"/>
              </w:rPr>
              <w:t>DPX 8 oz</w:t>
            </w:r>
          </w:p>
          <w:p w:rsidR="00403376" w:rsidRPr="002F21A6" w:rsidRDefault="00403376" w:rsidP="00F05CFF">
            <w:pPr>
              <w:jc w:val="center"/>
              <w:rPr>
                <w:rFonts w:ascii="Times New Roman" w:hAnsi="Times New Roman"/>
                <w:sz w:val="20"/>
              </w:rPr>
            </w:pPr>
            <w:r w:rsidRPr="002F21A6">
              <w:rPr>
                <w:rFonts w:ascii="Times New Roman" w:hAnsi="Times New Roman"/>
                <w:sz w:val="20"/>
              </w:rPr>
              <w:t>Induce</w:t>
            </w:r>
          </w:p>
        </w:tc>
        <w:tc>
          <w:tcPr>
            <w:tcW w:w="771" w:type="dxa"/>
            <w:tcBorders>
              <w:top w:val="single" w:sz="8" w:space="0" w:color="CEFEFB"/>
              <w:left w:val="single" w:sz="8" w:space="0" w:color="CEFEFB"/>
              <w:bottom w:val="single" w:sz="8" w:space="0" w:color="CEFEFB"/>
              <w:right w:val="single" w:sz="8" w:space="0" w:color="CEFEFB"/>
            </w:tcBorders>
            <w:shd w:val="clear" w:color="auto" w:fill="D2DBFE"/>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p>
        </w:tc>
        <w:tc>
          <w:tcPr>
            <w:tcW w:w="1334" w:type="dxa"/>
            <w:tcBorders>
              <w:top w:val="single" w:sz="8" w:space="0" w:color="CEFEFB"/>
              <w:left w:val="single" w:sz="8" w:space="0" w:color="CEFEFB"/>
              <w:bottom w:val="single" w:sz="8" w:space="0" w:color="CEFEFB"/>
              <w:right w:val="single" w:sz="8" w:space="0" w:color="CEFEFB"/>
            </w:tcBorders>
            <w:shd w:val="clear" w:color="auto" w:fill="D2DBFE"/>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sz w:val="20"/>
              </w:rPr>
              <w:t>0</w:t>
            </w:r>
          </w:p>
        </w:tc>
        <w:tc>
          <w:tcPr>
            <w:tcW w:w="1334" w:type="dxa"/>
            <w:tcBorders>
              <w:top w:val="single" w:sz="8" w:space="0" w:color="CEFEFB"/>
              <w:left w:val="single" w:sz="8" w:space="0" w:color="CEFEFB"/>
              <w:bottom w:val="single" w:sz="8" w:space="0" w:color="CEFEFB"/>
              <w:right w:val="single" w:sz="8" w:space="0" w:color="CEFEFB"/>
            </w:tcBorders>
            <w:shd w:val="clear" w:color="auto" w:fill="D2DBFE"/>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sz w:val="20"/>
              </w:rPr>
              <w:t>0</w:t>
            </w:r>
          </w:p>
        </w:tc>
        <w:tc>
          <w:tcPr>
            <w:tcW w:w="1334" w:type="dxa"/>
            <w:tcBorders>
              <w:top w:val="single" w:sz="8" w:space="0" w:color="CEFEFB"/>
              <w:left w:val="single" w:sz="8" w:space="0" w:color="CEFEFB"/>
              <w:bottom w:val="single" w:sz="8" w:space="0" w:color="CEFEFB"/>
              <w:right w:val="single" w:sz="8" w:space="0" w:color="CEFEFB"/>
            </w:tcBorders>
            <w:shd w:val="clear" w:color="auto" w:fill="D2DBFE"/>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sz w:val="20"/>
              </w:rPr>
              <w:t>1.1</w:t>
            </w:r>
          </w:p>
        </w:tc>
        <w:tc>
          <w:tcPr>
            <w:tcW w:w="1334" w:type="dxa"/>
            <w:tcBorders>
              <w:top w:val="single" w:sz="8" w:space="0" w:color="CEFEFB"/>
              <w:left w:val="single" w:sz="8" w:space="0" w:color="CEFEFB"/>
              <w:bottom w:val="single" w:sz="8" w:space="0" w:color="CEFEFB"/>
              <w:right w:val="single" w:sz="8" w:space="0" w:color="CEFEFB"/>
            </w:tcBorders>
            <w:shd w:val="clear" w:color="auto" w:fill="D2DBFE"/>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sz w:val="20"/>
              </w:rPr>
              <w:t>3.8</w:t>
            </w:r>
          </w:p>
        </w:tc>
        <w:tc>
          <w:tcPr>
            <w:tcW w:w="1334" w:type="dxa"/>
            <w:tcBorders>
              <w:top w:val="single" w:sz="8" w:space="0" w:color="CEFEFB"/>
              <w:left w:val="single" w:sz="8" w:space="0" w:color="CEFEFB"/>
              <w:bottom w:val="single" w:sz="8" w:space="0" w:color="CEFEFB"/>
              <w:right w:val="single" w:sz="8" w:space="0" w:color="CEFEFB"/>
            </w:tcBorders>
            <w:shd w:val="clear" w:color="auto" w:fill="D2DBFE"/>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sz w:val="20"/>
              </w:rPr>
              <w:t>6.7</w:t>
            </w:r>
          </w:p>
        </w:tc>
      </w:tr>
      <w:tr w:rsidR="00403376" w:rsidRPr="002F21A6" w:rsidTr="002F21A6">
        <w:trPr>
          <w:trHeight w:val="563"/>
        </w:trPr>
        <w:tc>
          <w:tcPr>
            <w:tcW w:w="1880" w:type="dxa"/>
            <w:tcBorders>
              <w:top w:val="single" w:sz="8" w:space="0" w:color="CEFEFB"/>
              <w:left w:val="single" w:sz="8" w:space="0" w:color="CEFEFB"/>
              <w:bottom w:val="single" w:sz="8" w:space="0" w:color="CEFEFB"/>
              <w:right w:val="single" w:sz="8" w:space="0" w:color="CEFEFB"/>
            </w:tcBorders>
            <w:shd w:val="clear" w:color="auto" w:fill="EAEEFF"/>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sz w:val="20"/>
              </w:rPr>
              <w:t>DPX 4 oz</w:t>
            </w:r>
          </w:p>
          <w:p w:rsidR="00403376" w:rsidRPr="002F21A6" w:rsidRDefault="00403376" w:rsidP="00F05CFF">
            <w:pPr>
              <w:jc w:val="center"/>
              <w:rPr>
                <w:rFonts w:ascii="Times New Roman" w:hAnsi="Times New Roman"/>
                <w:sz w:val="20"/>
              </w:rPr>
            </w:pPr>
            <w:r w:rsidRPr="002F21A6">
              <w:rPr>
                <w:rFonts w:ascii="Times New Roman" w:hAnsi="Times New Roman"/>
                <w:sz w:val="20"/>
              </w:rPr>
              <w:t>Induce</w:t>
            </w:r>
          </w:p>
          <w:p w:rsidR="00403376" w:rsidRPr="002F21A6" w:rsidRDefault="00403376" w:rsidP="00F05CFF">
            <w:pPr>
              <w:jc w:val="center"/>
              <w:rPr>
                <w:rFonts w:ascii="Times New Roman" w:hAnsi="Times New Roman"/>
                <w:sz w:val="20"/>
              </w:rPr>
            </w:pPr>
            <w:r w:rsidRPr="002F21A6">
              <w:rPr>
                <w:rFonts w:ascii="Times New Roman" w:hAnsi="Times New Roman"/>
                <w:sz w:val="20"/>
              </w:rPr>
              <w:t>Monterey</w:t>
            </w:r>
          </w:p>
        </w:tc>
        <w:tc>
          <w:tcPr>
            <w:tcW w:w="771" w:type="dxa"/>
            <w:tcBorders>
              <w:top w:val="single" w:sz="8" w:space="0" w:color="CEFEFB"/>
              <w:left w:val="single" w:sz="8" w:space="0" w:color="CEFEFB"/>
              <w:bottom w:val="single" w:sz="8" w:space="0" w:color="CEFEFB"/>
              <w:right w:val="single" w:sz="8" w:space="0" w:color="CEFEFB"/>
            </w:tcBorders>
            <w:shd w:val="clear" w:color="auto" w:fill="EAEEFF"/>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p>
        </w:tc>
        <w:tc>
          <w:tcPr>
            <w:tcW w:w="1334" w:type="dxa"/>
            <w:tcBorders>
              <w:top w:val="single" w:sz="8" w:space="0" w:color="CEFEFB"/>
              <w:left w:val="single" w:sz="8" w:space="0" w:color="CEFEFB"/>
              <w:bottom w:val="single" w:sz="8" w:space="0" w:color="CEFEFB"/>
              <w:right w:val="single" w:sz="8" w:space="0" w:color="CEFEFB"/>
            </w:tcBorders>
            <w:shd w:val="clear" w:color="auto" w:fill="EAEEFF"/>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sz w:val="20"/>
              </w:rPr>
              <w:t>0</w:t>
            </w:r>
          </w:p>
        </w:tc>
        <w:tc>
          <w:tcPr>
            <w:tcW w:w="1334" w:type="dxa"/>
            <w:tcBorders>
              <w:top w:val="single" w:sz="8" w:space="0" w:color="CEFEFB"/>
              <w:left w:val="single" w:sz="8" w:space="0" w:color="CEFEFB"/>
              <w:bottom w:val="single" w:sz="8" w:space="0" w:color="CEFEFB"/>
              <w:right w:val="single" w:sz="8" w:space="0" w:color="CEFEFB"/>
            </w:tcBorders>
            <w:shd w:val="clear" w:color="auto" w:fill="EAEEFF"/>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sz w:val="20"/>
              </w:rPr>
              <w:t>0</w:t>
            </w:r>
          </w:p>
        </w:tc>
        <w:tc>
          <w:tcPr>
            <w:tcW w:w="1334" w:type="dxa"/>
            <w:tcBorders>
              <w:top w:val="single" w:sz="8" w:space="0" w:color="CEFEFB"/>
              <w:left w:val="single" w:sz="8" w:space="0" w:color="CEFEFB"/>
              <w:bottom w:val="single" w:sz="8" w:space="0" w:color="CEFEFB"/>
              <w:right w:val="single" w:sz="8" w:space="0" w:color="CEFEFB"/>
            </w:tcBorders>
            <w:shd w:val="clear" w:color="auto" w:fill="EAEEFF"/>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sz w:val="20"/>
              </w:rPr>
              <w:t>2.9</w:t>
            </w:r>
          </w:p>
        </w:tc>
        <w:tc>
          <w:tcPr>
            <w:tcW w:w="1334" w:type="dxa"/>
            <w:tcBorders>
              <w:top w:val="single" w:sz="8" w:space="0" w:color="CEFEFB"/>
              <w:left w:val="single" w:sz="8" w:space="0" w:color="CEFEFB"/>
              <w:bottom w:val="single" w:sz="8" w:space="0" w:color="CEFEFB"/>
              <w:right w:val="single" w:sz="8" w:space="0" w:color="CEFEFB"/>
            </w:tcBorders>
            <w:shd w:val="clear" w:color="auto" w:fill="EAEEFF"/>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sz w:val="20"/>
              </w:rPr>
              <w:t>7.9</w:t>
            </w:r>
          </w:p>
        </w:tc>
        <w:tc>
          <w:tcPr>
            <w:tcW w:w="1334" w:type="dxa"/>
            <w:tcBorders>
              <w:top w:val="single" w:sz="8" w:space="0" w:color="CEFEFB"/>
              <w:left w:val="single" w:sz="8" w:space="0" w:color="CEFEFB"/>
              <w:bottom w:val="single" w:sz="8" w:space="0" w:color="CEFEFB"/>
              <w:right w:val="single" w:sz="8" w:space="0" w:color="CEFEFB"/>
            </w:tcBorders>
            <w:shd w:val="clear" w:color="auto" w:fill="EAEEFF"/>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sz w:val="20"/>
              </w:rPr>
              <w:t>8.8</w:t>
            </w:r>
          </w:p>
        </w:tc>
      </w:tr>
      <w:tr w:rsidR="00403376" w:rsidRPr="002F21A6" w:rsidTr="002F21A6">
        <w:trPr>
          <w:trHeight w:val="563"/>
        </w:trPr>
        <w:tc>
          <w:tcPr>
            <w:tcW w:w="1880" w:type="dxa"/>
            <w:tcBorders>
              <w:top w:val="single" w:sz="8" w:space="0" w:color="CEFEFB"/>
              <w:left w:val="single" w:sz="8" w:space="0" w:color="CEFEFB"/>
              <w:bottom w:val="single" w:sz="8" w:space="0" w:color="CEFEFB"/>
              <w:right w:val="single" w:sz="8" w:space="0" w:color="CEFEFB"/>
            </w:tcBorders>
            <w:shd w:val="clear" w:color="auto" w:fill="D2DBFE"/>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sz w:val="20"/>
              </w:rPr>
              <w:t>DPX 8 oz</w:t>
            </w:r>
          </w:p>
          <w:p w:rsidR="00403376" w:rsidRPr="002F21A6" w:rsidRDefault="00403376" w:rsidP="00F05CFF">
            <w:pPr>
              <w:jc w:val="center"/>
              <w:rPr>
                <w:rFonts w:ascii="Times New Roman" w:hAnsi="Times New Roman"/>
                <w:sz w:val="20"/>
              </w:rPr>
            </w:pPr>
            <w:r w:rsidRPr="002F21A6">
              <w:rPr>
                <w:rFonts w:ascii="Times New Roman" w:hAnsi="Times New Roman"/>
                <w:sz w:val="20"/>
              </w:rPr>
              <w:t>Induce</w:t>
            </w:r>
          </w:p>
          <w:p w:rsidR="00403376" w:rsidRPr="002F21A6" w:rsidRDefault="00403376" w:rsidP="00F05CFF">
            <w:pPr>
              <w:jc w:val="center"/>
              <w:rPr>
                <w:rFonts w:ascii="Times New Roman" w:hAnsi="Times New Roman"/>
                <w:sz w:val="20"/>
              </w:rPr>
            </w:pPr>
            <w:r w:rsidRPr="002F21A6">
              <w:rPr>
                <w:rFonts w:ascii="Times New Roman" w:hAnsi="Times New Roman"/>
                <w:sz w:val="20"/>
              </w:rPr>
              <w:t>Monterey</w:t>
            </w:r>
          </w:p>
        </w:tc>
        <w:tc>
          <w:tcPr>
            <w:tcW w:w="771" w:type="dxa"/>
            <w:tcBorders>
              <w:top w:val="single" w:sz="8" w:space="0" w:color="CEFEFB"/>
              <w:left w:val="single" w:sz="8" w:space="0" w:color="CEFEFB"/>
              <w:bottom w:val="single" w:sz="8" w:space="0" w:color="CEFEFB"/>
              <w:right w:val="single" w:sz="8" w:space="0" w:color="CEFEFB"/>
            </w:tcBorders>
            <w:shd w:val="clear" w:color="auto" w:fill="D2DBFE"/>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p>
        </w:tc>
        <w:tc>
          <w:tcPr>
            <w:tcW w:w="1334" w:type="dxa"/>
            <w:tcBorders>
              <w:top w:val="single" w:sz="8" w:space="0" w:color="CEFEFB"/>
              <w:left w:val="single" w:sz="8" w:space="0" w:color="CEFEFB"/>
              <w:bottom w:val="single" w:sz="8" w:space="0" w:color="CEFEFB"/>
              <w:right w:val="single" w:sz="8" w:space="0" w:color="CEFEFB"/>
            </w:tcBorders>
            <w:shd w:val="clear" w:color="auto" w:fill="D2DBFE"/>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sz w:val="20"/>
              </w:rPr>
              <w:t>0</w:t>
            </w:r>
          </w:p>
        </w:tc>
        <w:tc>
          <w:tcPr>
            <w:tcW w:w="1334" w:type="dxa"/>
            <w:tcBorders>
              <w:top w:val="single" w:sz="8" w:space="0" w:color="CEFEFB"/>
              <w:left w:val="single" w:sz="8" w:space="0" w:color="CEFEFB"/>
              <w:bottom w:val="single" w:sz="8" w:space="0" w:color="CEFEFB"/>
              <w:right w:val="single" w:sz="8" w:space="0" w:color="CEFEFB"/>
            </w:tcBorders>
            <w:shd w:val="clear" w:color="auto" w:fill="D2DBFE"/>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sz w:val="20"/>
              </w:rPr>
              <w:t>0</w:t>
            </w:r>
          </w:p>
        </w:tc>
        <w:tc>
          <w:tcPr>
            <w:tcW w:w="1334" w:type="dxa"/>
            <w:tcBorders>
              <w:top w:val="single" w:sz="8" w:space="0" w:color="CEFEFB"/>
              <w:left w:val="single" w:sz="8" w:space="0" w:color="CEFEFB"/>
              <w:bottom w:val="single" w:sz="8" w:space="0" w:color="CEFEFB"/>
              <w:right w:val="single" w:sz="8" w:space="0" w:color="CEFEFB"/>
            </w:tcBorders>
            <w:shd w:val="clear" w:color="auto" w:fill="D2DBFE"/>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sz w:val="20"/>
              </w:rPr>
              <w:t>0</w:t>
            </w:r>
          </w:p>
        </w:tc>
        <w:tc>
          <w:tcPr>
            <w:tcW w:w="1334" w:type="dxa"/>
            <w:tcBorders>
              <w:top w:val="single" w:sz="8" w:space="0" w:color="CEFEFB"/>
              <w:left w:val="single" w:sz="8" w:space="0" w:color="CEFEFB"/>
              <w:bottom w:val="single" w:sz="8" w:space="0" w:color="CEFEFB"/>
              <w:right w:val="single" w:sz="8" w:space="0" w:color="CEFEFB"/>
            </w:tcBorders>
            <w:shd w:val="clear" w:color="auto" w:fill="D2DBFE"/>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sz w:val="20"/>
              </w:rPr>
              <w:t>7.9</w:t>
            </w:r>
          </w:p>
        </w:tc>
        <w:tc>
          <w:tcPr>
            <w:tcW w:w="1334" w:type="dxa"/>
            <w:tcBorders>
              <w:top w:val="single" w:sz="8" w:space="0" w:color="CEFEFB"/>
              <w:left w:val="single" w:sz="8" w:space="0" w:color="CEFEFB"/>
              <w:bottom w:val="single" w:sz="8" w:space="0" w:color="CEFEFB"/>
              <w:right w:val="single" w:sz="8" w:space="0" w:color="CEFEFB"/>
            </w:tcBorders>
            <w:shd w:val="clear" w:color="auto" w:fill="D2DBFE"/>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sz w:val="20"/>
              </w:rPr>
              <w:t>7.4</w:t>
            </w:r>
          </w:p>
        </w:tc>
      </w:tr>
      <w:tr w:rsidR="00403376" w:rsidRPr="002F21A6" w:rsidTr="002F21A6">
        <w:trPr>
          <w:trHeight w:val="228"/>
        </w:trPr>
        <w:tc>
          <w:tcPr>
            <w:tcW w:w="1880" w:type="dxa"/>
            <w:tcBorders>
              <w:top w:val="single" w:sz="8" w:space="0" w:color="CEFEFB"/>
              <w:left w:val="single" w:sz="8" w:space="0" w:color="CEFEFB"/>
              <w:bottom w:val="single" w:sz="8" w:space="0" w:color="CEFEFB"/>
              <w:right w:val="single" w:sz="8" w:space="0" w:color="CEFEFB"/>
            </w:tcBorders>
            <w:shd w:val="clear" w:color="auto" w:fill="EAEEFF"/>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sz w:val="20"/>
              </w:rPr>
              <w:t>Control</w:t>
            </w:r>
          </w:p>
        </w:tc>
        <w:tc>
          <w:tcPr>
            <w:tcW w:w="771" w:type="dxa"/>
            <w:tcBorders>
              <w:top w:val="single" w:sz="8" w:space="0" w:color="CEFEFB"/>
              <w:left w:val="single" w:sz="8" w:space="0" w:color="CEFEFB"/>
              <w:bottom w:val="single" w:sz="8" w:space="0" w:color="CEFEFB"/>
              <w:right w:val="single" w:sz="8" w:space="0" w:color="CEFEFB"/>
            </w:tcBorders>
            <w:shd w:val="clear" w:color="auto" w:fill="EAEEFF"/>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p>
        </w:tc>
        <w:tc>
          <w:tcPr>
            <w:tcW w:w="1334" w:type="dxa"/>
            <w:tcBorders>
              <w:top w:val="single" w:sz="8" w:space="0" w:color="CEFEFB"/>
              <w:left w:val="single" w:sz="8" w:space="0" w:color="CEFEFB"/>
              <w:bottom w:val="single" w:sz="8" w:space="0" w:color="CEFEFB"/>
              <w:right w:val="single" w:sz="8" w:space="0" w:color="CEFEFB"/>
            </w:tcBorders>
            <w:shd w:val="clear" w:color="auto" w:fill="EAEEFF"/>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sz w:val="20"/>
              </w:rPr>
              <w:t>0</w:t>
            </w:r>
          </w:p>
        </w:tc>
        <w:tc>
          <w:tcPr>
            <w:tcW w:w="1334" w:type="dxa"/>
            <w:tcBorders>
              <w:top w:val="single" w:sz="8" w:space="0" w:color="CEFEFB"/>
              <w:left w:val="single" w:sz="8" w:space="0" w:color="CEFEFB"/>
              <w:bottom w:val="single" w:sz="8" w:space="0" w:color="CEFEFB"/>
              <w:right w:val="single" w:sz="8" w:space="0" w:color="CEFEFB"/>
            </w:tcBorders>
            <w:shd w:val="clear" w:color="auto" w:fill="EAEEFF"/>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sz w:val="20"/>
              </w:rPr>
              <w:t>0</w:t>
            </w:r>
          </w:p>
        </w:tc>
        <w:tc>
          <w:tcPr>
            <w:tcW w:w="1334" w:type="dxa"/>
            <w:tcBorders>
              <w:top w:val="single" w:sz="8" w:space="0" w:color="CEFEFB"/>
              <w:left w:val="single" w:sz="8" w:space="0" w:color="CEFEFB"/>
              <w:bottom w:val="single" w:sz="8" w:space="0" w:color="CEFEFB"/>
              <w:right w:val="single" w:sz="8" w:space="0" w:color="CEFEFB"/>
            </w:tcBorders>
            <w:shd w:val="clear" w:color="auto" w:fill="EAEEFF"/>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sz w:val="20"/>
              </w:rPr>
              <w:t>1.9</w:t>
            </w:r>
          </w:p>
        </w:tc>
        <w:tc>
          <w:tcPr>
            <w:tcW w:w="1334" w:type="dxa"/>
            <w:tcBorders>
              <w:top w:val="single" w:sz="8" w:space="0" w:color="CEFEFB"/>
              <w:left w:val="single" w:sz="8" w:space="0" w:color="CEFEFB"/>
              <w:bottom w:val="single" w:sz="8" w:space="0" w:color="CEFEFB"/>
              <w:right w:val="single" w:sz="8" w:space="0" w:color="CEFEFB"/>
            </w:tcBorders>
            <w:shd w:val="clear" w:color="auto" w:fill="EAEEFF"/>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sz w:val="20"/>
              </w:rPr>
              <w:t>18.0</w:t>
            </w:r>
          </w:p>
        </w:tc>
        <w:tc>
          <w:tcPr>
            <w:tcW w:w="1334" w:type="dxa"/>
            <w:tcBorders>
              <w:top w:val="single" w:sz="8" w:space="0" w:color="CEFEFB"/>
              <w:left w:val="single" w:sz="8" w:space="0" w:color="CEFEFB"/>
              <w:bottom w:val="single" w:sz="8" w:space="0" w:color="CEFEFB"/>
              <w:right w:val="single" w:sz="8" w:space="0" w:color="CEFEFB"/>
            </w:tcBorders>
            <w:shd w:val="clear" w:color="auto" w:fill="EAEEFF"/>
            <w:tcMar>
              <w:top w:w="72" w:type="dxa"/>
              <w:left w:w="144" w:type="dxa"/>
              <w:bottom w:w="72" w:type="dxa"/>
              <w:right w:w="144" w:type="dxa"/>
            </w:tcMar>
            <w:hideMark/>
          </w:tcPr>
          <w:p w:rsidR="00403376" w:rsidRPr="002F21A6" w:rsidRDefault="00403376" w:rsidP="00F05CFF">
            <w:pPr>
              <w:jc w:val="center"/>
              <w:rPr>
                <w:rFonts w:ascii="Times New Roman" w:hAnsi="Times New Roman"/>
                <w:sz w:val="20"/>
              </w:rPr>
            </w:pPr>
            <w:r w:rsidRPr="002F21A6">
              <w:rPr>
                <w:rFonts w:ascii="Times New Roman" w:hAnsi="Times New Roman"/>
                <w:sz w:val="20"/>
              </w:rPr>
              <w:t>17.2</w:t>
            </w:r>
          </w:p>
        </w:tc>
      </w:tr>
    </w:tbl>
    <w:p w:rsidR="00C854FA" w:rsidRPr="00F05CFF" w:rsidRDefault="00C854FA" w:rsidP="00F05CFF">
      <w:pPr>
        <w:pStyle w:val="PlainText"/>
        <w:rPr>
          <w:rFonts w:ascii="Times New Roman" w:hAnsi="Times New Roman"/>
          <w:sz w:val="22"/>
          <w:szCs w:val="22"/>
        </w:rPr>
      </w:pPr>
    </w:p>
    <w:p w:rsidR="00EF48DD" w:rsidRPr="00F05CFF" w:rsidRDefault="00C854FA" w:rsidP="00F05CFF">
      <w:pPr>
        <w:pStyle w:val="PlainText"/>
        <w:numPr>
          <w:ilvl w:val="0"/>
          <w:numId w:val="16"/>
        </w:numPr>
        <w:ind w:left="0"/>
        <w:rPr>
          <w:rFonts w:ascii="Times New Roman" w:hAnsi="Times New Roman"/>
          <w:sz w:val="22"/>
          <w:szCs w:val="22"/>
        </w:rPr>
      </w:pPr>
      <w:r w:rsidRPr="00F05CFF">
        <w:rPr>
          <w:rFonts w:ascii="Times New Roman" w:hAnsi="Times New Roman"/>
          <w:b/>
          <w:sz w:val="22"/>
          <w:szCs w:val="22"/>
        </w:rPr>
        <w:t>Optimizing readily available trapping systems for SWD:</w:t>
      </w:r>
    </w:p>
    <w:p w:rsidR="00901750" w:rsidRPr="00F05CFF" w:rsidRDefault="00901750" w:rsidP="00F05CFF">
      <w:pPr>
        <w:pStyle w:val="ListParagraph"/>
        <w:ind w:left="0"/>
        <w:rPr>
          <w:rFonts w:ascii="Times New Roman" w:hAnsi="Times New Roman"/>
          <w:sz w:val="22"/>
          <w:szCs w:val="22"/>
        </w:rPr>
      </w:pPr>
      <w:r w:rsidRPr="00F05CFF">
        <w:rPr>
          <w:rFonts w:ascii="Times New Roman" w:hAnsi="Times New Roman"/>
          <w:sz w:val="22"/>
          <w:szCs w:val="22"/>
        </w:rPr>
        <w:t xml:space="preserve">There have been several attempts to find an SWD attractant that would allow growers to quantify the SWD populations in the field based on trap counts.  </w:t>
      </w:r>
      <w:r w:rsidR="00324815">
        <w:rPr>
          <w:rFonts w:ascii="Times New Roman" w:hAnsi="Times New Roman"/>
          <w:sz w:val="22"/>
          <w:szCs w:val="22"/>
        </w:rPr>
        <w:t>Currently</w:t>
      </w:r>
      <w:r w:rsidRPr="00F05CFF">
        <w:rPr>
          <w:rFonts w:ascii="Times New Roman" w:hAnsi="Times New Roman"/>
          <w:sz w:val="22"/>
          <w:szCs w:val="22"/>
        </w:rPr>
        <w:t xml:space="preserve"> the standard apple cider vinegar trap (ACV) is a qualitative tool.  Several other baits such as yeast, wine + ACV, acetic acid and ethanol have been evaluated by</w:t>
      </w:r>
      <w:r w:rsidR="00914BD8" w:rsidRPr="00F05CFF">
        <w:rPr>
          <w:rFonts w:ascii="Times New Roman" w:hAnsi="Times New Roman"/>
          <w:sz w:val="22"/>
          <w:szCs w:val="22"/>
        </w:rPr>
        <w:t xml:space="preserve"> Cha et al.</w:t>
      </w:r>
      <w:r w:rsidRPr="00F05CFF">
        <w:rPr>
          <w:rFonts w:ascii="Times New Roman" w:hAnsi="Times New Roman"/>
          <w:sz w:val="22"/>
          <w:szCs w:val="22"/>
        </w:rPr>
        <w:t xml:space="preserve"> </w:t>
      </w:r>
      <w:r w:rsidR="00847C3F" w:rsidRPr="00F05CFF">
        <w:rPr>
          <w:rFonts w:ascii="Times New Roman" w:hAnsi="Times New Roman"/>
          <w:sz w:val="22"/>
          <w:szCs w:val="22"/>
        </w:rPr>
        <w:fldChar w:fldCharType="begin"/>
      </w:r>
      <w:r w:rsidR="00914BD8" w:rsidRPr="00F05CFF">
        <w:rPr>
          <w:rFonts w:ascii="Times New Roman" w:hAnsi="Times New Roman"/>
          <w:sz w:val="22"/>
          <w:szCs w:val="22"/>
        </w:rPr>
        <w:instrText xml:space="preserve"> ADDIN EN.CITE &lt;EndNote&gt;&lt;Cite ExcludeAuth="1"&gt;&lt;Author&gt;Cha&lt;/Author&gt;&lt;Year&gt;2012&lt;/Year&gt;&lt;RecNum&gt;17205&lt;/RecNum&gt;&lt;DisplayText&gt;(2012)&lt;/DisplayText&gt;&lt;record&gt;&lt;rec-number&gt;17205&lt;/rec-number&gt;&lt;foreign-keys&gt;&lt;key app="EN" db-id="555z0v527t5d9aeederxr95ra9zatfpdfzxx" timestamp="1359643839"&gt;17205&lt;/key&gt;&lt;/foreign-keys&gt;&lt;ref-type name="Journal Article"&gt;17&lt;/ref-type&gt;&lt;contributors&gt;&lt;authors&gt;&lt;author&gt;Cha, D. H.&lt;/author&gt;&lt;author&gt;Adams, T.&lt;/author&gt;&lt;author&gt;Rogg, H.&lt;/author&gt;&lt;author&gt;Landolt, P. J.&lt;/author&gt;&lt;/authors&gt;&lt;/contributors&gt;&lt;titles&gt;&lt;title&gt;&lt;style face="normal" font="default" size="100%"&gt;Identification and field evaluation of fermentation volatiles from wine and vinegar that mediate attraction of spotted wing drosophila, &lt;/style&gt;&lt;style face="italic" font="default" size="100%"&gt;Drosophila suzukii&lt;/style&gt;&lt;/title&gt;&lt;secondary-title&gt;J. Chem. Ecol.&lt;/secondary-title&gt;&lt;/titles&gt;&lt;periodical&gt;&lt;full-title&gt;Journal of Chemical Ecology&lt;/full-title&gt;&lt;abbr-1&gt;J. Chem. Ecol.&lt;/abbr-1&gt;&lt;abbr-2&gt;J Chem Ecol&lt;/abbr-2&gt;&lt;/periodical&gt;&lt;pages&gt;1419-1431&lt;/pages&gt;&lt;volume&gt;38&lt;/volume&gt;&lt;number&gt;11&lt;/number&gt;&lt;keywords&gt;&lt;keyword&gt;SWD&lt;/keyword&gt;&lt;keyword&gt;Invasive species&lt;/keyword&gt;&lt;keyword&gt;kairomone&lt;/keyword&gt;&lt;/keywords&gt;&lt;dates&gt;&lt;year&gt;2012&lt;/year&gt;&lt;/dates&gt;&lt;urls&gt;&lt;/urls&gt;&lt;/record&gt;&lt;/Cite&gt;&lt;/EndNote&gt;</w:instrText>
      </w:r>
      <w:r w:rsidR="00847C3F" w:rsidRPr="00F05CFF">
        <w:rPr>
          <w:rFonts w:ascii="Times New Roman" w:hAnsi="Times New Roman"/>
          <w:sz w:val="22"/>
          <w:szCs w:val="22"/>
        </w:rPr>
        <w:fldChar w:fldCharType="separate"/>
      </w:r>
      <w:r w:rsidR="00914BD8" w:rsidRPr="00F05CFF">
        <w:rPr>
          <w:rFonts w:ascii="Times New Roman" w:hAnsi="Times New Roman"/>
          <w:noProof/>
          <w:sz w:val="22"/>
          <w:szCs w:val="22"/>
        </w:rPr>
        <w:t>(</w:t>
      </w:r>
      <w:hyperlink w:anchor="_ENREF_2" w:tooltip="Cha, 2012 #17205" w:history="1">
        <w:r w:rsidR="00914BD8" w:rsidRPr="00F05CFF">
          <w:rPr>
            <w:rFonts w:ascii="Times New Roman" w:hAnsi="Times New Roman"/>
            <w:noProof/>
            <w:sz w:val="22"/>
            <w:szCs w:val="22"/>
          </w:rPr>
          <w:t>2012</w:t>
        </w:r>
      </w:hyperlink>
      <w:r w:rsidR="00914BD8" w:rsidRPr="00F05CFF">
        <w:rPr>
          <w:rFonts w:ascii="Times New Roman" w:hAnsi="Times New Roman"/>
          <w:noProof/>
          <w:sz w:val="22"/>
          <w:szCs w:val="22"/>
        </w:rPr>
        <w:t>)</w:t>
      </w:r>
      <w:r w:rsidR="00847C3F" w:rsidRPr="00F05CFF">
        <w:rPr>
          <w:rFonts w:ascii="Times New Roman" w:hAnsi="Times New Roman"/>
          <w:sz w:val="22"/>
          <w:szCs w:val="22"/>
        </w:rPr>
        <w:fldChar w:fldCharType="end"/>
      </w:r>
      <w:r w:rsidR="00914BD8" w:rsidRPr="00F05CFF">
        <w:rPr>
          <w:rFonts w:ascii="Times New Roman" w:hAnsi="Times New Roman"/>
          <w:sz w:val="22"/>
          <w:szCs w:val="22"/>
        </w:rPr>
        <w:t xml:space="preserve"> and Landolt et al. </w:t>
      </w:r>
      <w:r w:rsidR="00847C3F" w:rsidRPr="00F05CFF">
        <w:rPr>
          <w:rFonts w:ascii="Times New Roman" w:hAnsi="Times New Roman"/>
          <w:sz w:val="22"/>
          <w:szCs w:val="22"/>
        </w:rPr>
        <w:fldChar w:fldCharType="begin"/>
      </w:r>
      <w:r w:rsidR="00914BD8" w:rsidRPr="00F05CFF">
        <w:rPr>
          <w:rFonts w:ascii="Times New Roman" w:hAnsi="Times New Roman"/>
          <w:sz w:val="22"/>
          <w:szCs w:val="22"/>
        </w:rPr>
        <w:instrText xml:space="preserve"> ADDIN EN.CITE &lt;EndNote&gt;&lt;Cite ExcludeAuth="1"&gt;&lt;Author&gt;Landolt&lt;/Author&gt;&lt;Year&gt;2012&lt;/Year&gt;&lt;RecNum&gt;16992&lt;/RecNum&gt;&lt;DisplayText&gt;(2012)&lt;/DisplayText&gt;&lt;record&gt;&lt;rec-number&gt;16992&lt;/rec-number&gt;&lt;foreign-keys&gt;&lt;key app="EN" db-id="555z0v527t5d9aeederxr95ra9zatfpdfzxx" timestamp="1336154549"&gt;16992&lt;/key&gt;&lt;/foreign-keys&gt;&lt;ref-type name="Journal Article"&gt;17&lt;/ref-type&gt;&lt;contributors&gt;&lt;authors&gt;&lt;author&gt;Landolt, P. J.&lt;/author&gt;&lt;author&gt;Adams, T.&lt;/author&gt;&lt;author&gt;Rogg, H.&lt;/author&gt;&lt;/authors&gt;&lt;/contributors&gt;&lt;titles&gt;&lt;title&gt;&lt;style face="normal" font="default" size="100%"&gt;Trapping spotted wing drosophila, &lt;/style&gt;&lt;style face="italic" font="default" size="100%"&gt;Drosophila suzukii&lt;/style&gt;&lt;style face="normal" font="default" size="100%"&gt; (Matsumura) (Diptera: Drosophilidae), with combinations of vinegar and wine, and acetic acid and ethanol&lt;/style&gt;&lt;/title&gt;&lt;secondary-title&gt;J. Appl. Entomol.&lt;/secondary-title&gt;&lt;/titles&gt;&lt;periodical&gt;&lt;full-title&gt;Journal of Applied Entomology&lt;/full-title&gt;&lt;abbr-1&gt;J. Appl. Entomol.&lt;/abbr-1&gt;&lt;abbr-2&gt;J Appl Entomol&lt;/abbr-2&gt;&lt;/periodical&gt;&lt;pages&gt;148–154&lt;/pages&gt;&lt;volume&gt;136&lt;/volume&gt;&lt;number&gt;1-2&lt;/number&gt;&lt;keywords&gt;&lt;keyword&gt;SWD&lt;/keyword&gt;&lt;/keywords&gt;&lt;dates&gt;&lt;year&gt;2012&lt;/year&gt;&lt;/dates&gt;&lt;urls&gt;&lt;/urls&gt;&lt;electronic-resource-num&gt;10.1111/j.1439-0418.2011.01646.x&lt;/electronic-resource-num&gt;&lt;/record&gt;&lt;/Cite&gt;&lt;/EndNote&gt;</w:instrText>
      </w:r>
      <w:r w:rsidR="00847C3F" w:rsidRPr="00F05CFF">
        <w:rPr>
          <w:rFonts w:ascii="Times New Roman" w:hAnsi="Times New Roman"/>
          <w:sz w:val="22"/>
          <w:szCs w:val="22"/>
        </w:rPr>
        <w:fldChar w:fldCharType="separate"/>
      </w:r>
      <w:r w:rsidR="00914BD8" w:rsidRPr="00F05CFF">
        <w:rPr>
          <w:rFonts w:ascii="Times New Roman" w:hAnsi="Times New Roman"/>
          <w:noProof/>
          <w:sz w:val="22"/>
          <w:szCs w:val="22"/>
        </w:rPr>
        <w:t>(</w:t>
      </w:r>
      <w:hyperlink w:anchor="_ENREF_3" w:tooltip="Landolt, 2012 #16992" w:history="1">
        <w:r w:rsidR="00914BD8" w:rsidRPr="00F05CFF">
          <w:rPr>
            <w:rFonts w:ascii="Times New Roman" w:hAnsi="Times New Roman"/>
            <w:noProof/>
            <w:sz w:val="22"/>
            <w:szCs w:val="22"/>
          </w:rPr>
          <w:t>2012</w:t>
        </w:r>
      </w:hyperlink>
      <w:r w:rsidR="00914BD8" w:rsidRPr="00F05CFF">
        <w:rPr>
          <w:rFonts w:ascii="Times New Roman" w:hAnsi="Times New Roman"/>
          <w:noProof/>
          <w:sz w:val="22"/>
          <w:szCs w:val="22"/>
        </w:rPr>
        <w:t>)</w:t>
      </w:r>
      <w:r w:rsidR="00847C3F" w:rsidRPr="00F05CFF">
        <w:rPr>
          <w:rFonts w:ascii="Times New Roman" w:hAnsi="Times New Roman"/>
          <w:sz w:val="22"/>
          <w:szCs w:val="22"/>
        </w:rPr>
        <w:fldChar w:fldCharType="end"/>
      </w:r>
      <w:r w:rsidR="00914BD8" w:rsidRPr="00F05CFF">
        <w:rPr>
          <w:rFonts w:ascii="Times New Roman" w:hAnsi="Times New Roman"/>
          <w:sz w:val="22"/>
          <w:szCs w:val="22"/>
        </w:rPr>
        <w:t xml:space="preserve"> </w:t>
      </w:r>
      <w:r w:rsidRPr="00F05CFF">
        <w:rPr>
          <w:rFonts w:ascii="Times New Roman" w:hAnsi="Times New Roman"/>
          <w:sz w:val="22"/>
          <w:szCs w:val="22"/>
        </w:rPr>
        <w:t>with limited success in the field.  However, these chemicals are all fermentation volatiles.  The SWD is attracted to ripening fruit not necessarily to overripe or rotting fruit the use of fruit volatiles, especially those from ripe fruit would seem to be a better choice for use as bait.  That is why we selected the scent of a plum to be used as an attractant in vineyards.  This plum attractant should be more desirable than the fermentation products normally used and is presented in a commercially available sachet.</w:t>
      </w:r>
    </w:p>
    <w:p w:rsidR="00901750" w:rsidRPr="00F05CFF" w:rsidRDefault="00901750" w:rsidP="00F05CFF">
      <w:pPr>
        <w:pStyle w:val="ListParagraph"/>
        <w:ind w:left="0"/>
        <w:rPr>
          <w:rFonts w:ascii="Times New Roman" w:hAnsi="Times New Roman"/>
          <w:sz w:val="22"/>
          <w:szCs w:val="22"/>
        </w:rPr>
      </w:pPr>
    </w:p>
    <w:p w:rsidR="00901750" w:rsidRPr="00E271B8" w:rsidRDefault="00901750" w:rsidP="00F05CFF">
      <w:pPr>
        <w:pStyle w:val="ListParagraph"/>
        <w:ind w:left="0"/>
        <w:rPr>
          <w:rFonts w:ascii="Times New Roman" w:hAnsi="Times New Roman"/>
          <w:sz w:val="22"/>
          <w:szCs w:val="22"/>
          <w:u w:val="single"/>
        </w:rPr>
      </w:pPr>
      <w:r w:rsidRPr="00E271B8">
        <w:rPr>
          <w:rFonts w:ascii="Times New Roman" w:hAnsi="Times New Roman"/>
          <w:sz w:val="22"/>
          <w:szCs w:val="22"/>
          <w:u w:val="single"/>
        </w:rPr>
        <w:t>Materials and Methods</w:t>
      </w:r>
    </w:p>
    <w:p w:rsidR="00901750" w:rsidRPr="00F05CFF" w:rsidRDefault="00901750" w:rsidP="00F05CFF">
      <w:pPr>
        <w:pStyle w:val="ListParagraph"/>
        <w:ind w:left="0"/>
        <w:rPr>
          <w:rFonts w:ascii="Times New Roman" w:hAnsi="Times New Roman"/>
          <w:sz w:val="22"/>
          <w:szCs w:val="22"/>
        </w:rPr>
      </w:pPr>
      <w:r w:rsidRPr="00F05CFF">
        <w:rPr>
          <w:rFonts w:ascii="Times New Roman" w:hAnsi="Times New Roman"/>
          <w:sz w:val="22"/>
          <w:szCs w:val="22"/>
        </w:rPr>
        <w:t>All trapping data were collected in two vineyards in the Piedmont region of Virginia.  Since Petit Verdot grapes had been a severely infested variety the previous season the traps were placed in this variety alone. Traps were set up at location one on 29 August</w:t>
      </w:r>
      <w:r w:rsidRPr="00F05CFF">
        <w:rPr>
          <w:rStyle w:val="CommentReference"/>
          <w:rFonts w:ascii="Times New Roman" w:hAnsi="Times New Roman"/>
          <w:sz w:val="22"/>
          <w:szCs w:val="22"/>
        </w:rPr>
        <w:t xml:space="preserve"> </w:t>
      </w:r>
      <w:r w:rsidRPr="00F05CFF">
        <w:rPr>
          <w:rFonts w:ascii="Times New Roman" w:hAnsi="Times New Roman"/>
          <w:sz w:val="22"/>
          <w:szCs w:val="22"/>
        </w:rPr>
        <w:t>2013 and at location two on September 6, 2013.  Traps were checked weekly for 4 weeks at one location and for 3 weeks at the second location.  Traps consisted of a plastic deli cup with eight 0.6 cm holes around the top of the cup.  The baits selected for this trial included the standard ACV, ACV + Merlot (60/40 mix), yeast, plum essence sachet from Alpha Scents and a blank consisting of low-tox</w:t>
      </w:r>
      <w:r w:rsidR="00324815">
        <w:rPr>
          <w:rFonts w:ascii="Times New Roman" w:hAnsi="Times New Roman"/>
          <w:sz w:val="22"/>
          <w:szCs w:val="22"/>
        </w:rPr>
        <w:t>icity</w:t>
      </w:r>
      <w:r w:rsidRPr="00F05CFF">
        <w:rPr>
          <w:rFonts w:ascii="Times New Roman" w:hAnsi="Times New Roman"/>
          <w:sz w:val="22"/>
          <w:szCs w:val="22"/>
        </w:rPr>
        <w:t xml:space="preserve"> antifreeze.  The yeast traps were changed weekly so a fungal mat would not hinder fly capture.  The plum traps had the plum sachet changed weekly and used a trapping liquid of low-to</w:t>
      </w:r>
      <w:r w:rsidR="00914BD8" w:rsidRPr="00F05CFF">
        <w:rPr>
          <w:rFonts w:ascii="Times New Roman" w:hAnsi="Times New Roman"/>
          <w:sz w:val="22"/>
          <w:szCs w:val="22"/>
        </w:rPr>
        <w:t>x antifreeze.  The ACV and ACV/M</w:t>
      </w:r>
      <w:r w:rsidRPr="00F05CFF">
        <w:rPr>
          <w:rFonts w:ascii="Times New Roman" w:hAnsi="Times New Roman"/>
          <w:sz w:val="22"/>
          <w:szCs w:val="22"/>
        </w:rPr>
        <w:t>erlot mix was changed biweekly. All trapping liquids had a drop of liquid dish soap added as a surfactant that would break surface tension allowing for optimal trapping.  Traps were hung in the canopy of the grape vines and checked weekly for flies.  The traps were randomized in the field weekly. Four replicates were evaluated at location one and three replicates were evaluated at location two.  All flies were collected in the field and then counted and identified in the lab in Blacksburg</w:t>
      </w:r>
    </w:p>
    <w:p w:rsidR="00901750" w:rsidRPr="00F05CFF" w:rsidRDefault="00901750" w:rsidP="00F05CFF">
      <w:pPr>
        <w:pStyle w:val="ListParagraph"/>
        <w:ind w:left="0"/>
        <w:rPr>
          <w:rFonts w:ascii="Times New Roman" w:hAnsi="Times New Roman"/>
          <w:sz w:val="22"/>
          <w:szCs w:val="22"/>
        </w:rPr>
      </w:pPr>
    </w:p>
    <w:p w:rsidR="00901750" w:rsidRPr="00E271B8" w:rsidRDefault="00901750" w:rsidP="00F05CFF">
      <w:pPr>
        <w:pStyle w:val="ListParagraph"/>
        <w:ind w:left="0"/>
        <w:rPr>
          <w:rFonts w:ascii="Times New Roman" w:hAnsi="Times New Roman"/>
          <w:sz w:val="22"/>
          <w:szCs w:val="22"/>
          <w:u w:val="single"/>
        </w:rPr>
      </w:pPr>
      <w:r w:rsidRPr="00E271B8">
        <w:rPr>
          <w:rFonts w:ascii="Times New Roman" w:hAnsi="Times New Roman"/>
          <w:sz w:val="22"/>
          <w:szCs w:val="22"/>
          <w:u w:val="single"/>
        </w:rPr>
        <w:t>Results</w:t>
      </w:r>
    </w:p>
    <w:p w:rsidR="00901750" w:rsidRPr="00F05CFF" w:rsidRDefault="00901750" w:rsidP="00F05CFF">
      <w:pPr>
        <w:pStyle w:val="ListParagraph"/>
        <w:ind w:left="0"/>
        <w:rPr>
          <w:rFonts w:ascii="Times New Roman" w:hAnsi="Times New Roman"/>
          <w:sz w:val="22"/>
          <w:szCs w:val="22"/>
        </w:rPr>
      </w:pPr>
      <w:r w:rsidRPr="00F05CFF">
        <w:rPr>
          <w:rFonts w:ascii="Times New Roman" w:hAnsi="Times New Roman"/>
          <w:sz w:val="22"/>
          <w:szCs w:val="22"/>
        </w:rPr>
        <w:t xml:space="preserve">Data were analyzed using an ANOVA and a Tukey-Kramer test was used to separate the means.  Blocking by location could not be done due to the uneven replicates for the sites.  However, there seems to be a significant difference in the total number of flies captured between the two sites numerically. Trapping pressure was not high at either location, but the second site had fewer flies captured compared to site 1.  The ACV + Merlot mixture attracted significantly more SWD when male and female SWD were combined (P &lt; 0.0024, df= 3, F= 5.1598) (Fig. </w:t>
      </w:r>
      <w:r w:rsidR="00914BD8" w:rsidRPr="00F05CFF">
        <w:rPr>
          <w:rFonts w:ascii="Times New Roman" w:hAnsi="Times New Roman"/>
          <w:sz w:val="22"/>
          <w:szCs w:val="22"/>
        </w:rPr>
        <w:t>5</w:t>
      </w:r>
      <w:r w:rsidRPr="00F05CFF">
        <w:rPr>
          <w:rFonts w:ascii="Times New Roman" w:hAnsi="Times New Roman"/>
          <w:sz w:val="22"/>
          <w:szCs w:val="22"/>
        </w:rPr>
        <w:t xml:space="preserve">).  When analyzed by sex the females were equally attracted to the ACV + merlot mix, yeast and plum. With an average of 27, 19, and 18 female flies being captured per trap respectively (P&lt; 0.0117, df= 3, F= 3.3866) (Figure </w:t>
      </w:r>
      <w:r w:rsidR="00914BD8" w:rsidRPr="00F05CFF">
        <w:rPr>
          <w:rFonts w:ascii="Times New Roman" w:hAnsi="Times New Roman"/>
          <w:sz w:val="22"/>
          <w:szCs w:val="22"/>
        </w:rPr>
        <w:t>6</w:t>
      </w:r>
      <w:r w:rsidRPr="00F05CFF">
        <w:rPr>
          <w:rFonts w:ascii="Times New Roman" w:hAnsi="Times New Roman"/>
          <w:sz w:val="22"/>
          <w:szCs w:val="22"/>
        </w:rPr>
        <w:t xml:space="preserve">).  The males were attracted more to the ACV + </w:t>
      </w:r>
      <w:r w:rsidR="00914BD8" w:rsidRPr="00F05CFF">
        <w:rPr>
          <w:rFonts w:ascii="Times New Roman" w:hAnsi="Times New Roman"/>
          <w:sz w:val="22"/>
          <w:szCs w:val="22"/>
        </w:rPr>
        <w:t>M</w:t>
      </w:r>
      <w:r w:rsidRPr="00F05CFF">
        <w:rPr>
          <w:rFonts w:ascii="Times New Roman" w:hAnsi="Times New Roman"/>
          <w:sz w:val="22"/>
          <w:szCs w:val="22"/>
        </w:rPr>
        <w:t xml:space="preserve">erlot mix with an average of 14 males per trap (P&lt; 0.0001, df= 3, F= 7.853).  There was also a significantly greater number of other drosophilid flies attracted to the ACV + </w:t>
      </w:r>
      <w:r w:rsidR="00914BD8" w:rsidRPr="00F05CFF">
        <w:rPr>
          <w:rFonts w:ascii="Times New Roman" w:hAnsi="Times New Roman"/>
          <w:sz w:val="22"/>
          <w:szCs w:val="22"/>
        </w:rPr>
        <w:t>M</w:t>
      </w:r>
      <w:r w:rsidRPr="00F05CFF">
        <w:rPr>
          <w:rFonts w:ascii="Times New Roman" w:hAnsi="Times New Roman"/>
          <w:sz w:val="22"/>
          <w:szCs w:val="22"/>
        </w:rPr>
        <w:t>erlot mixture, ACV and plum with an average of 46, 39 and 35 other drosophila captured respectively per trap (P&lt; 0.0325, df= 3, F= 3.0454).  This extra by-catch was a hindrance when trying to count, sex and separate all the flies in the traps.  This also shows that the wine mixture was not specific to attracting SWD.  The trap trial also showed that ACV was the least preferred bait for the SWD with all other baits being more attractive.  When data were analyzed by location</w:t>
      </w:r>
      <w:r w:rsidR="009C5283">
        <w:rPr>
          <w:rFonts w:ascii="Times New Roman" w:hAnsi="Times New Roman"/>
          <w:sz w:val="22"/>
          <w:szCs w:val="22"/>
        </w:rPr>
        <w:t>,</w:t>
      </w:r>
      <w:r w:rsidRPr="00F05CFF">
        <w:rPr>
          <w:rFonts w:ascii="Times New Roman" w:hAnsi="Times New Roman"/>
          <w:sz w:val="22"/>
          <w:szCs w:val="22"/>
        </w:rPr>
        <w:t xml:space="preserve"> site 1 female SWD found all baits equally attractive except the ACV</w:t>
      </w:r>
      <w:r w:rsidR="009C5283">
        <w:rPr>
          <w:rFonts w:ascii="Times New Roman" w:hAnsi="Times New Roman"/>
          <w:sz w:val="22"/>
          <w:szCs w:val="22"/>
        </w:rPr>
        <w:t>, which</w:t>
      </w:r>
      <w:r w:rsidRPr="00F05CFF">
        <w:rPr>
          <w:rFonts w:ascii="Times New Roman" w:hAnsi="Times New Roman"/>
          <w:sz w:val="22"/>
          <w:szCs w:val="22"/>
        </w:rPr>
        <w:t xml:space="preserve"> was the least preferred of all the baits, while males found all other baits except ACV + wine desirable (Figure </w:t>
      </w:r>
      <w:r w:rsidR="00914BD8" w:rsidRPr="00F05CFF">
        <w:rPr>
          <w:rFonts w:ascii="Times New Roman" w:hAnsi="Times New Roman"/>
          <w:sz w:val="22"/>
          <w:szCs w:val="22"/>
        </w:rPr>
        <w:t>7</w:t>
      </w:r>
      <w:r w:rsidRPr="00F05CFF">
        <w:rPr>
          <w:rFonts w:ascii="Times New Roman" w:hAnsi="Times New Roman"/>
          <w:sz w:val="22"/>
          <w:szCs w:val="22"/>
        </w:rPr>
        <w:t xml:space="preserve">).  At location two, both males and female SWD preferred the ACV + </w:t>
      </w:r>
      <w:r w:rsidR="00914BD8" w:rsidRPr="00F05CFF">
        <w:rPr>
          <w:rFonts w:ascii="Times New Roman" w:hAnsi="Times New Roman"/>
          <w:sz w:val="22"/>
          <w:szCs w:val="22"/>
        </w:rPr>
        <w:t>w</w:t>
      </w:r>
      <w:r w:rsidRPr="00F05CFF">
        <w:rPr>
          <w:rFonts w:ascii="Times New Roman" w:hAnsi="Times New Roman"/>
          <w:sz w:val="22"/>
          <w:szCs w:val="22"/>
        </w:rPr>
        <w:t xml:space="preserve">ine bait over the alternatives (Figure </w:t>
      </w:r>
      <w:r w:rsidR="00914BD8" w:rsidRPr="00F05CFF">
        <w:rPr>
          <w:rFonts w:ascii="Times New Roman" w:hAnsi="Times New Roman"/>
          <w:sz w:val="22"/>
          <w:szCs w:val="22"/>
        </w:rPr>
        <w:t>8</w:t>
      </w:r>
      <w:r w:rsidR="009C5283">
        <w:rPr>
          <w:rFonts w:ascii="Times New Roman" w:hAnsi="Times New Roman"/>
          <w:sz w:val="22"/>
          <w:szCs w:val="22"/>
        </w:rPr>
        <w:t>).  Trapping for the 4-</w:t>
      </w:r>
      <w:r w:rsidRPr="00F05CFF">
        <w:rPr>
          <w:rFonts w:ascii="Times New Roman" w:hAnsi="Times New Roman"/>
          <w:sz w:val="22"/>
          <w:szCs w:val="22"/>
        </w:rPr>
        <w:t xml:space="preserve">week period can be seen in Figures </w:t>
      </w:r>
      <w:r w:rsidR="00914BD8" w:rsidRPr="00F05CFF">
        <w:rPr>
          <w:rFonts w:ascii="Times New Roman" w:hAnsi="Times New Roman"/>
          <w:sz w:val="22"/>
          <w:szCs w:val="22"/>
        </w:rPr>
        <w:t>9</w:t>
      </w:r>
      <w:r w:rsidRPr="00F05CFF">
        <w:rPr>
          <w:rFonts w:ascii="Times New Roman" w:hAnsi="Times New Roman"/>
          <w:sz w:val="22"/>
          <w:szCs w:val="22"/>
        </w:rPr>
        <w:t xml:space="preserve"> and </w:t>
      </w:r>
      <w:r w:rsidR="00914BD8" w:rsidRPr="00F05CFF">
        <w:rPr>
          <w:rFonts w:ascii="Times New Roman" w:hAnsi="Times New Roman"/>
          <w:sz w:val="22"/>
          <w:szCs w:val="22"/>
        </w:rPr>
        <w:t>10</w:t>
      </w:r>
      <w:r w:rsidRPr="00F05CFF">
        <w:rPr>
          <w:rFonts w:ascii="Times New Roman" w:hAnsi="Times New Roman"/>
          <w:sz w:val="22"/>
          <w:szCs w:val="22"/>
        </w:rPr>
        <w:t xml:space="preserve">, where mean adult SWD numbers decreased in all baits except those with the ACV + </w:t>
      </w:r>
      <w:r w:rsidR="00914BD8" w:rsidRPr="00F05CFF">
        <w:rPr>
          <w:rFonts w:ascii="Times New Roman" w:hAnsi="Times New Roman"/>
          <w:sz w:val="22"/>
          <w:szCs w:val="22"/>
        </w:rPr>
        <w:t>w</w:t>
      </w:r>
      <w:r w:rsidRPr="00F05CFF">
        <w:rPr>
          <w:rFonts w:ascii="Times New Roman" w:hAnsi="Times New Roman"/>
          <w:sz w:val="22"/>
          <w:szCs w:val="22"/>
        </w:rPr>
        <w:t xml:space="preserve">ine mixture. The plum sachet remained consistently desirable at location 1 even when other trapping numbers decreased for the yeast bait and was statistically similar to the </w:t>
      </w:r>
      <w:r w:rsidR="00914BD8" w:rsidRPr="00F05CFF">
        <w:rPr>
          <w:rFonts w:ascii="Times New Roman" w:hAnsi="Times New Roman"/>
          <w:sz w:val="22"/>
          <w:szCs w:val="22"/>
        </w:rPr>
        <w:t>w</w:t>
      </w:r>
      <w:r w:rsidRPr="00F05CFF">
        <w:rPr>
          <w:rFonts w:ascii="Times New Roman" w:hAnsi="Times New Roman"/>
          <w:sz w:val="22"/>
          <w:szCs w:val="22"/>
        </w:rPr>
        <w:t>ine + ACV bait.</w:t>
      </w:r>
    </w:p>
    <w:p w:rsidR="00D861DC" w:rsidRPr="00F05CFF" w:rsidRDefault="00D861DC" w:rsidP="00F05CFF">
      <w:pPr>
        <w:pStyle w:val="ListParagraph"/>
        <w:ind w:left="0"/>
        <w:rPr>
          <w:rFonts w:ascii="Times New Roman" w:hAnsi="Times New Roman"/>
          <w:sz w:val="22"/>
          <w:szCs w:val="22"/>
        </w:rPr>
      </w:pPr>
    </w:p>
    <w:p w:rsidR="00D861DC" w:rsidRPr="00F05CFF" w:rsidRDefault="00D861DC" w:rsidP="00F05CFF">
      <w:pPr>
        <w:rPr>
          <w:rFonts w:ascii="Times New Roman" w:hAnsi="Times New Roman"/>
          <w:sz w:val="22"/>
          <w:szCs w:val="22"/>
        </w:rPr>
      </w:pPr>
    </w:p>
    <w:p w:rsidR="00D861DC" w:rsidRPr="00F05CFF" w:rsidRDefault="00D861DC" w:rsidP="00F05CFF">
      <w:pPr>
        <w:jc w:val="center"/>
        <w:rPr>
          <w:rFonts w:ascii="Times New Roman" w:hAnsi="Times New Roman"/>
          <w:sz w:val="22"/>
          <w:szCs w:val="22"/>
        </w:rPr>
      </w:pPr>
    </w:p>
    <w:p w:rsidR="00D861DC" w:rsidRPr="00F05CFF" w:rsidRDefault="007521CE" w:rsidP="00F05CFF">
      <w:pPr>
        <w:jc w:val="center"/>
        <w:rPr>
          <w:rFonts w:ascii="Times New Roman" w:hAnsi="Times New Roman"/>
          <w:sz w:val="22"/>
          <w:szCs w:val="22"/>
        </w:rPr>
      </w:pPr>
      <w:r>
        <w:rPr>
          <w:rFonts w:ascii="Times New Roman" w:hAnsi="Times New Roman"/>
          <w:noProof/>
          <w:sz w:val="22"/>
          <w:szCs w:val="22"/>
        </w:rPr>
        <w:pict>
          <v:shapetype id="_x0000_t202" coordsize="21600,21600" o:spt="202" path="m,l,21600r21600,l21600,xe">
            <v:stroke joinstyle="miter"/>
            <v:path gradientshapeok="t" o:connecttype="rect"/>
          </v:shapetype>
          <v:shape id="Text Box 1" o:spid="_x0000_s1241" type="#_x0000_t202" style="position:absolute;left:0;text-align:left;margin-left:28.8pt;margin-top:54.2pt;width:33.9pt;height:125.3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" fillcolor="window" stroked="f" strokeweight=".5pt">
            <v:textbox style="layout-flow:vertical;mso-layout-flow-alt:bottom-to-top">
              <w:txbxContent>
                <w:p w:rsidR="00324815" w:rsidRDefault="00324815" w:rsidP="00D861DC">
                  <w:r>
                    <w:t>Mean Adult  SWD / trap</w:t>
                  </w:r>
                </w:p>
              </w:txbxContent>
            </v:textbox>
          </v:shape>
        </w:pict>
      </w:r>
      <w:r>
        <w:rPr>
          <w:rFonts w:ascii="Times New Roman" w:hAnsi="Times New Roman"/>
          <w:noProof/>
          <w:sz w:val="22"/>
          <w:szCs w:val="22"/>
        </w:rPr>
        <w:pict>
          <v:shape id="Text Box 211" o:spid="_x0000_s1240" type="#_x0000_t202" style="position:absolute;left:0;text-align:left;margin-left:311.55pt;margin-top:75.25pt;width:32.05pt;height:18.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" fillcolor="window" stroked="f" strokeweight=".5pt">
            <v:textbox>
              <w:txbxContent>
                <w:p w:rsidR="00324815" w:rsidRDefault="00324815" w:rsidP="00D861DC">
                  <w:r>
                    <w:t>AB</w:t>
                  </w:r>
                </w:p>
              </w:txbxContent>
            </v:textbox>
          </v:shape>
        </w:pict>
      </w:r>
      <w:r>
        <w:rPr>
          <w:rFonts w:ascii="Times New Roman" w:hAnsi="Times New Roman"/>
          <w:noProof/>
          <w:sz w:val="22"/>
          <w:szCs w:val="22"/>
        </w:rPr>
        <w:pict>
          <v:shape id="Text Box 212" o:spid="_x0000_s1239" type="#_x0000_t202" style="position:absolute;left:0;text-align:left;margin-left:240.2pt;margin-top:13.75pt;width:30.75pt;height:18.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" fillcolor="window" stroked="f" strokeweight=".5pt">
            <v:textbox>
              <w:txbxContent>
                <w:p w:rsidR="00324815" w:rsidRDefault="00324815" w:rsidP="00D861DC">
                  <w:r>
                    <w:t>A</w:t>
                  </w:r>
                </w:p>
              </w:txbxContent>
            </v:textbox>
          </v:shape>
        </w:pict>
      </w:r>
      <w:r>
        <w:rPr>
          <w:rFonts w:ascii="Times New Roman" w:hAnsi="Times New Roman"/>
          <w:noProof/>
          <w:sz w:val="22"/>
          <w:szCs w:val="22"/>
        </w:rPr>
        <w:pict>
          <v:shape id="Text Box 213" o:spid="_x0000_s1238" type="#_x0000_t202" style="position:absolute;left:0;text-align:left;margin-left:172.15pt;margin-top:106.7pt;width:27.5pt;height:18.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" fillcolor="window" stroked="f" strokeweight=".5pt">
            <v:textbox>
              <w:txbxContent>
                <w:p w:rsidR="00324815" w:rsidRDefault="00324815" w:rsidP="00D861DC">
                  <w:r>
                    <w:t>AB</w:t>
                  </w:r>
                </w:p>
              </w:txbxContent>
            </v:textbox>
          </v:shape>
        </w:pict>
      </w:r>
      <w:r>
        <w:rPr>
          <w:rFonts w:ascii="Times New Roman" w:hAnsi="Times New Roman"/>
          <w:noProof/>
          <w:sz w:val="22"/>
          <w:szCs w:val="22"/>
        </w:rPr>
        <w:pict>
          <v:shape id="Text Box 214" o:spid="_x0000_s1237" type="#_x0000_t202" style="position:absolute;left:0;text-align:left;margin-left:102.75pt;margin-top:191.15pt;width:17.65pt;height:18.3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" fillcolor="window" stroked="f" strokeweight=".5pt">
            <v:textbox>
              <w:txbxContent>
                <w:p w:rsidR="00324815" w:rsidRDefault="00324815" w:rsidP="00D861DC">
                  <w:r>
                    <w:t>B</w:t>
                  </w:r>
                </w:p>
              </w:txbxContent>
            </v:textbox>
          </v:shape>
        </w:pict>
      </w:r>
      <w:r w:rsidR="00D861DC" w:rsidRPr="00F05CFF">
        <w:rPr>
          <w:rFonts w:ascii="Times New Roman" w:hAnsi="Times New Roman"/>
          <w:noProof/>
          <w:sz w:val="22"/>
          <w:szCs w:val="22"/>
        </w:rPr>
        <w:drawing>
          <wp:inline distT="0" distB="0" distL="0" distR="0">
            <wp:extent cx="4687181" cy="3300153"/>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87118" cy="3300109"/>
                    </a:xfrm>
                    <a:prstGeom prst="rect">
                      <a:avLst/>
                    </a:prstGeom>
                    <a:noFill/>
                  </pic:spPr>
                </pic:pic>
              </a:graphicData>
            </a:graphic>
          </wp:inline>
        </w:drawing>
      </w:r>
    </w:p>
    <w:p w:rsidR="00D861DC" w:rsidRPr="00F05CFF" w:rsidRDefault="00D861DC" w:rsidP="00F05CFF">
      <w:pPr>
        <w:rPr>
          <w:rFonts w:ascii="Times New Roman" w:hAnsi="Times New Roman"/>
          <w:sz w:val="22"/>
          <w:szCs w:val="22"/>
        </w:rPr>
      </w:pPr>
      <w:r w:rsidRPr="00F05CFF">
        <w:rPr>
          <w:rFonts w:ascii="Times New Roman" w:hAnsi="Times New Roman"/>
          <w:b/>
          <w:sz w:val="22"/>
          <w:szCs w:val="22"/>
        </w:rPr>
        <w:t>Figure 5.</w:t>
      </w:r>
      <w:r w:rsidRPr="00F05CFF">
        <w:rPr>
          <w:rFonts w:ascii="Times New Roman" w:hAnsi="Times New Roman"/>
          <w:sz w:val="22"/>
          <w:szCs w:val="22"/>
        </w:rPr>
        <w:t xml:space="preserve"> Mean SWD adults (males and females combined) caught in traps for both locations. (“Wine” denotes the ACV + Merlot mixture)</w:t>
      </w:r>
    </w:p>
    <w:p w:rsidR="00D861DC" w:rsidRPr="00F05CFF" w:rsidRDefault="00D861DC" w:rsidP="00F05CFF">
      <w:pPr>
        <w:jc w:val="center"/>
        <w:rPr>
          <w:rFonts w:ascii="Times New Roman" w:hAnsi="Times New Roman"/>
          <w:sz w:val="22"/>
          <w:szCs w:val="22"/>
        </w:rPr>
      </w:pPr>
      <w:r w:rsidRPr="00F05CFF">
        <w:rPr>
          <w:rFonts w:ascii="Times New Roman" w:hAnsi="Times New Roman"/>
          <w:noProof/>
          <w:sz w:val="22"/>
          <w:szCs w:val="22"/>
        </w:rPr>
        <w:drawing>
          <wp:inline distT="0" distB="0" distL="0" distR="0">
            <wp:extent cx="4736474" cy="2892177"/>
            <wp:effectExtent l="0" t="0" r="6985" b="381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38167" cy="2893211"/>
                    </a:xfrm>
                    <a:prstGeom prst="rect">
                      <a:avLst/>
                    </a:prstGeom>
                    <a:noFill/>
                  </pic:spPr>
                </pic:pic>
              </a:graphicData>
            </a:graphic>
          </wp:inline>
        </w:drawing>
      </w:r>
    </w:p>
    <w:p w:rsidR="00D861DC" w:rsidRPr="00F05CFF" w:rsidRDefault="00D861DC" w:rsidP="00F05CFF">
      <w:pPr>
        <w:rPr>
          <w:rFonts w:ascii="Times New Roman" w:hAnsi="Times New Roman"/>
          <w:sz w:val="22"/>
          <w:szCs w:val="22"/>
        </w:rPr>
      </w:pPr>
      <w:r w:rsidRPr="00F05CFF">
        <w:rPr>
          <w:rFonts w:ascii="Times New Roman" w:hAnsi="Times New Roman"/>
          <w:b/>
          <w:sz w:val="22"/>
          <w:szCs w:val="22"/>
        </w:rPr>
        <w:t>Figure 6.</w:t>
      </w:r>
      <w:r w:rsidRPr="00F05CFF">
        <w:rPr>
          <w:rFonts w:ascii="Times New Roman" w:hAnsi="Times New Roman"/>
          <w:sz w:val="22"/>
          <w:szCs w:val="22"/>
        </w:rPr>
        <w:t xml:space="preserve"> Mean number of </w:t>
      </w:r>
      <w:r w:rsidRPr="00F05CFF">
        <w:rPr>
          <w:rFonts w:ascii="Times New Roman" w:hAnsi="Times New Roman"/>
          <w:i/>
          <w:sz w:val="22"/>
          <w:szCs w:val="22"/>
        </w:rPr>
        <w:t>Drosophila</w:t>
      </w:r>
      <w:r w:rsidRPr="00F05CFF">
        <w:rPr>
          <w:rFonts w:ascii="Times New Roman" w:hAnsi="Times New Roman"/>
          <w:sz w:val="22"/>
          <w:szCs w:val="22"/>
        </w:rPr>
        <w:t xml:space="preserve"> caught per trap from both locations combined with male and female SWD and other </w:t>
      </w:r>
      <w:r w:rsidRPr="00F05CFF">
        <w:rPr>
          <w:rFonts w:ascii="Times New Roman" w:hAnsi="Times New Roman"/>
          <w:i/>
          <w:sz w:val="22"/>
          <w:szCs w:val="22"/>
        </w:rPr>
        <w:t>Drosophila</w:t>
      </w:r>
      <w:r w:rsidRPr="00F05CFF">
        <w:rPr>
          <w:rFonts w:ascii="Times New Roman" w:hAnsi="Times New Roman"/>
          <w:sz w:val="22"/>
          <w:szCs w:val="22"/>
        </w:rPr>
        <w:t xml:space="preserve"> in separate columns.</w:t>
      </w:r>
    </w:p>
    <w:p w:rsidR="00D861DC" w:rsidRPr="00F05CFF" w:rsidRDefault="00D861DC" w:rsidP="00F05CFF">
      <w:pPr>
        <w:rPr>
          <w:rFonts w:ascii="Times New Roman" w:hAnsi="Times New Roman"/>
          <w:sz w:val="22"/>
          <w:szCs w:val="22"/>
        </w:rPr>
      </w:pPr>
    </w:p>
    <w:p w:rsidR="00D861DC" w:rsidRPr="00F05CFF" w:rsidRDefault="007521CE" w:rsidP="00F05CFF">
      <w:pPr>
        <w:jc w:val="center"/>
        <w:rPr>
          <w:rFonts w:ascii="Times New Roman" w:hAnsi="Times New Roman"/>
          <w:sz w:val="22"/>
          <w:szCs w:val="22"/>
        </w:rPr>
      </w:pPr>
      <w:r>
        <w:rPr>
          <w:rFonts w:ascii="Times New Roman" w:hAnsi="Times New Roman"/>
          <w:noProof/>
          <w:sz w:val="22"/>
          <w:szCs w:val="22"/>
        </w:rPr>
        <w:lastRenderedPageBreak/>
        <w:pict>
          <v:shape id="Text Box 215" o:spid="_x0000_s1236" type="#_x0000_t202" style="position:absolute;left:0;text-align:left;margin-left:61.85pt;margin-top:-22.85pt;width:30.45pt;height:192.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" fillcolor="window" stroked="f" strokeweight=".5pt">
            <v:textbox style="layout-flow:vertical;mso-layout-flow-alt:bottom-to-top">
              <w:txbxContent>
                <w:p w:rsidR="00324815" w:rsidRDefault="00324815" w:rsidP="00D861DC">
                  <w:r>
                    <w:t>Mean number of Drosophila per trap</w:t>
                  </w:r>
                </w:p>
              </w:txbxContent>
            </v:textbox>
          </v:shape>
        </w:pict>
      </w:r>
      <w:r w:rsidR="00D861DC" w:rsidRPr="00F05CFF">
        <w:rPr>
          <w:rFonts w:ascii="Times New Roman" w:hAnsi="Times New Roman"/>
          <w:noProof/>
          <w:sz w:val="22"/>
          <w:szCs w:val="22"/>
        </w:rPr>
        <w:drawing>
          <wp:inline distT="0" distB="0" distL="0" distR="0">
            <wp:extent cx="4808668" cy="2937745"/>
            <wp:effectExtent l="0" t="0" r="0" b="0"/>
            <wp:docPr id="225" name="Picture 225" descr="C:\Users\CassellShrader\Desktop\lo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assellShrader\Desktop\location.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16332" cy="2942427"/>
                    </a:xfrm>
                    <a:prstGeom prst="rect">
                      <a:avLst/>
                    </a:prstGeom>
                    <a:noFill/>
                    <a:ln>
                      <a:noFill/>
                    </a:ln>
                  </pic:spPr>
                </pic:pic>
              </a:graphicData>
            </a:graphic>
          </wp:inline>
        </w:drawing>
      </w:r>
    </w:p>
    <w:p w:rsidR="00D861DC" w:rsidRDefault="00D861DC" w:rsidP="00F05CFF">
      <w:pPr>
        <w:rPr>
          <w:rFonts w:ascii="Times New Roman" w:hAnsi="Times New Roman"/>
          <w:sz w:val="22"/>
          <w:szCs w:val="22"/>
        </w:rPr>
      </w:pPr>
      <w:r w:rsidRPr="00F05CFF">
        <w:rPr>
          <w:rFonts w:ascii="Times New Roman" w:hAnsi="Times New Roman"/>
          <w:b/>
          <w:sz w:val="22"/>
          <w:szCs w:val="22"/>
        </w:rPr>
        <w:t>Figure 7</w:t>
      </w:r>
      <w:r w:rsidRPr="00F05CFF">
        <w:rPr>
          <w:rFonts w:ascii="Times New Roman" w:hAnsi="Times New Roman"/>
          <w:sz w:val="22"/>
          <w:szCs w:val="22"/>
        </w:rPr>
        <w:t xml:space="preserve">. Mean number of other adult </w:t>
      </w:r>
      <w:r w:rsidRPr="00F05CFF">
        <w:rPr>
          <w:rFonts w:ascii="Times New Roman" w:hAnsi="Times New Roman"/>
          <w:i/>
          <w:sz w:val="22"/>
          <w:szCs w:val="22"/>
        </w:rPr>
        <w:t>Drosophila</w:t>
      </w:r>
      <w:r w:rsidRPr="00F05CFF">
        <w:rPr>
          <w:rFonts w:ascii="Times New Roman" w:hAnsi="Times New Roman"/>
          <w:sz w:val="22"/>
          <w:szCs w:val="22"/>
        </w:rPr>
        <w:t xml:space="preserve"> and adult SWD male and female flies per trap from location one in Orange County Virginia.</w:t>
      </w:r>
    </w:p>
    <w:p w:rsidR="009C5283" w:rsidRDefault="009C5283" w:rsidP="00F05CFF">
      <w:pPr>
        <w:rPr>
          <w:rFonts w:ascii="Times New Roman" w:hAnsi="Times New Roman"/>
          <w:sz w:val="22"/>
          <w:szCs w:val="22"/>
        </w:rPr>
      </w:pPr>
    </w:p>
    <w:p w:rsidR="009C5283" w:rsidRDefault="009C5283" w:rsidP="00F05CFF">
      <w:pPr>
        <w:rPr>
          <w:rFonts w:ascii="Times New Roman" w:hAnsi="Times New Roman"/>
          <w:sz w:val="22"/>
          <w:szCs w:val="22"/>
        </w:rPr>
      </w:pPr>
    </w:p>
    <w:p w:rsidR="009C5283" w:rsidRDefault="009C5283" w:rsidP="00F05CFF">
      <w:pPr>
        <w:rPr>
          <w:rFonts w:ascii="Times New Roman" w:hAnsi="Times New Roman"/>
          <w:sz w:val="22"/>
          <w:szCs w:val="22"/>
        </w:rPr>
      </w:pPr>
    </w:p>
    <w:p w:rsidR="009C5283" w:rsidRPr="00F05CFF" w:rsidRDefault="009C5283" w:rsidP="00F05CFF">
      <w:pPr>
        <w:rPr>
          <w:rFonts w:ascii="Times New Roman" w:hAnsi="Times New Roman"/>
          <w:sz w:val="22"/>
          <w:szCs w:val="22"/>
        </w:rPr>
      </w:pPr>
    </w:p>
    <w:p w:rsidR="00D861DC" w:rsidRPr="00F05CFF" w:rsidRDefault="007521CE" w:rsidP="00F05CFF">
      <w:pPr>
        <w:jc w:val="center"/>
        <w:rPr>
          <w:rFonts w:ascii="Times New Roman" w:hAnsi="Times New Roman"/>
          <w:sz w:val="22"/>
          <w:szCs w:val="22"/>
        </w:rPr>
      </w:pPr>
      <w:r>
        <w:rPr>
          <w:rFonts w:ascii="Times New Roman" w:hAnsi="Times New Roman"/>
          <w:noProof/>
          <w:sz w:val="22"/>
          <w:szCs w:val="22"/>
        </w:rPr>
        <w:pict>
          <v:shape id="Text Box 216" o:spid="_x0000_s1235" type="#_x0000_t202" style="position:absolute;left:0;text-align:left;margin-left:83pt;margin-top:6.8pt;width:39.75pt;height:171.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" fillcolor="window" stroked="f" strokeweight=".5pt">
            <v:textbox style="layout-flow:vertical;mso-layout-flow-alt:bottom-to-top">
              <w:txbxContent>
                <w:p w:rsidR="00324815" w:rsidRDefault="00324815" w:rsidP="00D861DC">
                  <w:r>
                    <w:t>Mean number of Drosophila per trap</w:t>
                  </w:r>
                </w:p>
              </w:txbxContent>
            </v:textbox>
          </v:shape>
        </w:pict>
      </w:r>
      <w:r w:rsidR="00D861DC" w:rsidRPr="00F05CFF">
        <w:rPr>
          <w:rFonts w:ascii="Times New Roman" w:hAnsi="Times New Roman"/>
          <w:noProof/>
          <w:sz w:val="22"/>
          <w:szCs w:val="22"/>
        </w:rPr>
        <w:drawing>
          <wp:inline distT="0" distB="0" distL="0" distR="0">
            <wp:extent cx="3948056" cy="2414730"/>
            <wp:effectExtent l="0" t="0" r="0" b="5080"/>
            <wp:docPr id="226" name="Picture 226" descr="C:\Users\CassellShrader\Desktop\location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assellShrader\Desktop\location 2.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47156" cy="2414179"/>
                    </a:xfrm>
                    <a:prstGeom prst="rect">
                      <a:avLst/>
                    </a:prstGeom>
                    <a:noFill/>
                    <a:ln>
                      <a:noFill/>
                    </a:ln>
                  </pic:spPr>
                </pic:pic>
              </a:graphicData>
            </a:graphic>
          </wp:inline>
        </w:drawing>
      </w:r>
    </w:p>
    <w:p w:rsidR="00D861DC" w:rsidRPr="00F05CFF" w:rsidRDefault="00D861DC" w:rsidP="00F05CFF">
      <w:pPr>
        <w:rPr>
          <w:rFonts w:ascii="Times New Roman" w:hAnsi="Times New Roman"/>
          <w:sz w:val="22"/>
          <w:szCs w:val="22"/>
        </w:rPr>
      </w:pPr>
      <w:r w:rsidRPr="00F05CFF">
        <w:rPr>
          <w:rFonts w:ascii="Times New Roman" w:hAnsi="Times New Roman"/>
          <w:b/>
          <w:sz w:val="22"/>
          <w:szCs w:val="22"/>
        </w:rPr>
        <w:t>Figure 8.</w:t>
      </w:r>
      <w:r w:rsidRPr="00F05CFF">
        <w:rPr>
          <w:rFonts w:ascii="Times New Roman" w:hAnsi="Times New Roman"/>
          <w:sz w:val="22"/>
          <w:szCs w:val="22"/>
        </w:rPr>
        <w:t xml:space="preserve"> Mean number of other </w:t>
      </w:r>
      <w:r w:rsidRPr="00F05CFF">
        <w:rPr>
          <w:rFonts w:ascii="Times New Roman" w:hAnsi="Times New Roman"/>
          <w:i/>
          <w:sz w:val="22"/>
          <w:szCs w:val="22"/>
        </w:rPr>
        <w:t xml:space="preserve">Drosophila </w:t>
      </w:r>
      <w:r w:rsidRPr="00F05CFF">
        <w:rPr>
          <w:rFonts w:ascii="Times New Roman" w:hAnsi="Times New Roman"/>
          <w:sz w:val="22"/>
          <w:szCs w:val="22"/>
        </w:rPr>
        <w:t>and adult SWD male and female flies per trap from location 2 in Charlottesville, VA.</w:t>
      </w:r>
    </w:p>
    <w:p w:rsidR="00D861DC" w:rsidRPr="00F05CFF" w:rsidRDefault="00D861DC" w:rsidP="00F05CFF">
      <w:pPr>
        <w:rPr>
          <w:rFonts w:ascii="Times New Roman" w:hAnsi="Times New Roman"/>
          <w:sz w:val="22"/>
          <w:szCs w:val="22"/>
        </w:rPr>
      </w:pPr>
    </w:p>
    <w:p w:rsidR="009D3A6F" w:rsidRPr="00F05CFF" w:rsidRDefault="007521CE" w:rsidP="00F05CFF">
      <w:pPr>
        <w:jc w:val="center"/>
        <w:rPr>
          <w:rFonts w:ascii="Times New Roman" w:hAnsi="Times New Roman"/>
          <w:sz w:val="22"/>
          <w:szCs w:val="22"/>
        </w:rPr>
      </w:pPr>
      <w:r>
        <w:rPr>
          <w:rFonts w:ascii="Times New Roman" w:hAnsi="Times New Roman"/>
          <w:noProof/>
          <w:sz w:val="22"/>
          <w:szCs w:val="22"/>
        </w:rPr>
        <w:lastRenderedPageBreak/>
        <w:pict>
          <v:shape id="Text Box 217" o:spid="_x0000_s1234" type="#_x0000_t202" style="position:absolute;left:0;text-align:left;margin-left:248.95pt;margin-top:15.65pt;width:105.8pt;height:16.9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" filled="f" stroked="f" strokeweight=".5pt">
            <v:textbox>
              <w:txbxContent>
                <w:p w:rsidR="00324815" w:rsidRPr="00457A55" w:rsidRDefault="00324815" w:rsidP="009D3A6F">
                  <w:pPr>
                    <w:rPr>
                      <w:sz w:val="16"/>
                      <w:szCs w:val="16"/>
                    </w:rPr>
                  </w:pPr>
                  <w:r w:rsidRPr="00457A55">
                    <w:rPr>
                      <w:sz w:val="16"/>
                      <w:szCs w:val="16"/>
                    </w:rPr>
                    <w:t>Grapes in next block picked</w:t>
                  </w:r>
                </w:p>
              </w:txbxContent>
            </v:textbox>
          </v:shape>
        </w:pict>
      </w:r>
      <w:r>
        <w:rPr>
          <w:rFonts w:ascii="Times New Roman" w:hAnsi="Times New Roman"/>
          <w:noProof/>
          <w:sz w:val="22"/>
          <w:szCs w:val="22"/>
        </w:rPr>
        <w:pict>
          <v:shapetype id="_x0000_t32" coordsize="21600,21600" o:spt="32" o:oned="t" path="m,l21600,21600e" filled="f">
            <v:path arrowok="t" fillok="f" o:connecttype="none"/>
            <o:lock v:ext="edit" shapetype="t"/>
          </v:shapetype>
          <v:shape id="Straight Arrow Connector 218" o:spid="_x0000_s1233" type="#_x0000_t32" style="position:absolute;left:0;text-align:left;margin-left:257.95pt;margin-top:27.55pt;width:4.4pt;height:233.55pt;flip:x 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" strokecolor="red" strokeweight="1.5pt">
            <v:stroke endarrow="open" joinstyle="miter"/>
          </v:shape>
        </w:pict>
      </w:r>
      <w:r w:rsidR="009D3A6F" w:rsidRPr="00F05CFF">
        <w:rPr>
          <w:rFonts w:ascii="Times New Roman" w:hAnsi="Times New Roman"/>
          <w:noProof/>
          <w:sz w:val="22"/>
          <w:szCs w:val="22"/>
        </w:rPr>
        <w:drawing>
          <wp:inline distT="0" distB="0" distL="0" distR="0">
            <wp:extent cx="4593515" cy="3411471"/>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stretch>
                      <a:fillRect/>
                    </a:stretch>
                  </pic:blipFill>
                  <pic:spPr>
                    <a:xfrm>
                      <a:off x="0" y="0"/>
                      <a:ext cx="4591314" cy="3409837"/>
                    </a:xfrm>
                    <a:prstGeom prst="rect">
                      <a:avLst/>
                    </a:prstGeom>
                  </pic:spPr>
                </pic:pic>
              </a:graphicData>
            </a:graphic>
          </wp:inline>
        </w:drawing>
      </w:r>
    </w:p>
    <w:p w:rsidR="009D3A6F" w:rsidRPr="00F05CFF" w:rsidRDefault="007521CE" w:rsidP="00F05CFF">
      <w:pPr>
        <w:rPr>
          <w:rFonts w:ascii="Times New Roman" w:hAnsi="Times New Roman"/>
          <w:sz w:val="22"/>
          <w:szCs w:val="22"/>
        </w:rPr>
      </w:pPr>
      <w:r>
        <w:rPr>
          <w:rFonts w:ascii="Times New Roman" w:hAnsi="Times New Roman"/>
          <w:noProof/>
          <w:sz w:val="22"/>
          <w:szCs w:val="22"/>
        </w:rPr>
        <w:pict>
          <v:shape id="Text Box 219" o:spid="_x0000_s1232" type="#_x0000_t202" style="position:absolute;margin-left:161.75pt;margin-top:-290.05pt;width:100.8pt;height:20.3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" fillcolor="white [3201]" stroked="f" strokeweight=".5pt">
            <v:textbox>
              <w:txbxContent>
                <w:p w:rsidR="00324815" w:rsidRPr="008E7316" w:rsidRDefault="00324815" w:rsidP="009D3A6F">
                  <w:pPr>
                    <w:jc w:val="center"/>
                    <w:rPr>
                      <w:b/>
                    </w:rPr>
                  </w:pPr>
                  <w:r w:rsidRPr="008E7316">
                    <w:rPr>
                      <w:b/>
                    </w:rPr>
                    <w:t>Location 1</w:t>
                  </w:r>
                </w:p>
              </w:txbxContent>
            </v:textbox>
          </v:shape>
        </w:pict>
      </w:r>
      <w:r w:rsidR="009D3A6F" w:rsidRPr="00F05CFF">
        <w:rPr>
          <w:rFonts w:ascii="Times New Roman" w:hAnsi="Times New Roman"/>
          <w:b/>
          <w:sz w:val="22"/>
          <w:szCs w:val="22"/>
        </w:rPr>
        <w:t>Figure 9.</w:t>
      </w:r>
      <w:r w:rsidR="009D3A6F" w:rsidRPr="00F05CFF">
        <w:rPr>
          <w:rFonts w:ascii="Times New Roman" w:hAnsi="Times New Roman"/>
          <w:sz w:val="22"/>
          <w:szCs w:val="22"/>
        </w:rPr>
        <w:t xml:space="preserve"> Mean adult SWD trapped using ACV, ACV + Merlot (wine), yeast and plum sachet baits over 4 weeks at location one.</w:t>
      </w:r>
    </w:p>
    <w:p w:rsidR="009D3A6F" w:rsidRPr="00F05CFF" w:rsidRDefault="009D3A6F" w:rsidP="00F05CFF">
      <w:pPr>
        <w:jc w:val="center"/>
        <w:rPr>
          <w:rFonts w:ascii="Times New Roman" w:hAnsi="Times New Roman"/>
          <w:sz w:val="22"/>
          <w:szCs w:val="22"/>
        </w:rPr>
      </w:pPr>
      <w:r w:rsidRPr="00F05CFF">
        <w:rPr>
          <w:rFonts w:ascii="Times New Roman" w:hAnsi="Times New Roman"/>
          <w:noProof/>
          <w:sz w:val="22"/>
          <w:szCs w:val="22"/>
        </w:rPr>
        <w:drawing>
          <wp:inline distT="0" distB="0" distL="0" distR="0">
            <wp:extent cx="4389166" cy="3281082"/>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stretch>
                      <a:fillRect/>
                    </a:stretch>
                  </pic:blipFill>
                  <pic:spPr>
                    <a:xfrm>
                      <a:off x="0" y="0"/>
                      <a:ext cx="4391639" cy="3282931"/>
                    </a:xfrm>
                    <a:prstGeom prst="rect">
                      <a:avLst/>
                    </a:prstGeom>
                  </pic:spPr>
                </pic:pic>
              </a:graphicData>
            </a:graphic>
          </wp:inline>
        </w:drawing>
      </w:r>
    </w:p>
    <w:p w:rsidR="009D3A6F" w:rsidRPr="00F05CFF" w:rsidRDefault="009D3A6F" w:rsidP="00F05CFF">
      <w:pPr>
        <w:rPr>
          <w:rFonts w:ascii="Times New Roman" w:hAnsi="Times New Roman"/>
          <w:sz w:val="22"/>
          <w:szCs w:val="22"/>
        </w:rPr>
      </w:pPr>
      <w:r w:rsidRPr="00F05CFF">
        <w:rPr>
          <w:rFonts w:ascii="Times New Roman" w:hAnsi="Times New Roman"/>
          <w:b/>
          <w:sz w:val="22"/>
          <w:szCs w:val="22"/>
        </w:rPr>
        <w:t xml:space="preserve">Figure 10. </w:t>
      </w:r>
      <w:r w:rsidRPr="00F05CFF">
        <w:rPr>
          <w:rFonts w:ascii="Times New Roman" w:hAnsi="Times New Roman"/>
          <w:sz w:val="22"/>
          <w:szCs w:val="22"/>
        </w:rPr>
        <w:t xml:space="preserve"> Mean adult SWD trapped using ACV, ACV + Merlot (wine), yeast and plum sachet baits over 3 weeks at location two.</w:t>
      </w:r>
    </w:p>
    <w:p w:rsidR="00901750" w:rsidRPr="00F05CFF" w:rsidRDefault="00901750" w:rsidP="00F05CFF">
      <w:pPr>
        <w:pStyle w:val="ListParagraph"/>
        <w:ind w:left="0"/>
        <w:rPr>
          <w:rFonts w:ascii="Times New Roman" w:hAnsi="Times New Roman"/>
          <w:sz w:val="22"/>
          <w:szCs w:val="22"/>
        </w:rPr>
      </w:pPr>
    </w:p>
    <w:p w:rsidR="00901750" w:rsidRPr="00E271B8" w:rsidRDefault="00901750" w:rsidP="00F05CFF">
      <w:pPr>
        <w:pStyle w:val="ListParagraph"/>
        <w:ind w:left="0"/>
        <w:rPr>
          <w:rFonts w:ascii="Times New Roman" w:hAnsi="Times New Roman"/>
          <w:sz w:val="22"/>
          <w:szCs w:val="22"/>
          <w:u w:val="single"/>
        </w:rPr>
      </w:pPr>
      <w:r w:rsidRPr="00E271B8">
        <w:rPr>
          <w:rFonts w:ascii="Times New Roman" w:hAnsi="Times New Roman"/>
          <w:sz w:val="22"/>
          <w:szCs w:val="22"/>
          <w:u w:val="single"/>
        </w:rPr>
        <w:t>Discussion</w:t>
      </w:r>
    </w:p>
    <w:p w:rsidR="00901750" w:rsidRPr="00F05CFF" w:rsidRDefault="00901750" w:rsidP="00F05CFF">
      <w:pPr>
        <w:pStyle w:val="ListParagraph"/>
        <w:ind w:left="0"/>
        <w:rPr>
          <w:rFonts w:ascii="Times New Roman" w:hAnsi="Times New Roman"/>
          <w:sz w:val="22"/>
          <w:szCs w:val="22"/>
        </w:rPr>
      </w:pPr>
      <w:r w:rsidRPr="00F05CFF">
        <w:rPr>
          <w:rFonts w:ascii="Times New Roman" w:hAnsi="Times New Roman"/>
          <w:sz w:val="22"/>
          <w:szCs w:val="22"/>
        </w:rPr>
        <w:t>These results were similar to those of Cha et al. (2012)</w:t>
      </w:r>
      <w:r w:rsidR="009C5283">
        <w:rPr>
          <w:rFonts w:ascii="Times New Roman" w:hAnsi="Times New Roman"/>
          <w:sz w:val="22"/>
          <w:szCs w:val="22"/>
        </w:rPr>
        <w:t>,</w:t>
      </w:r>
      <w:r w:rsidRPr="00F05CFF">
        <w:rPr>
          <w:rFonts w:ascii="Times New Roman" w:hAnsi="Times New Roman"/>
          <w:sz w:val="22"/>
          <w:szCs w:val="22"/>
        </w:rPr>
        <w:t xml:space="preserve"> </w:t>
      </w:r>
      <w:r w:rsidR="009C5283">
        <w:rPr>
          <w:rFonts w:ascii="Times New Roman" w:hAnsi="Times New Roman"/>
          <w:sz w:val="22"/>
          <w:szCs w:val="22"/>
        </w:rPr>
        <w:t>who</w:t>
      </w:r>
      <w:r w:rsidRPr="00F05CFF">
        <w:rPr>
          <w:rFonts w:ascii="Times New Roman" w:hAnsi="Times New Roman"/>
          <w:sz w:val="22"/>
          <w:szCs w:val="22"/>
        </w:rPr>
        <w:t xml:space="preserve"> they showed the ACV + </w:t>
      </w:r>
      <w:r w:rsidR="00914BD8" w:rsidRPr="00F05CFF">
        <w:rPr>
          <w:rFonts w:ascii="Times New Roman" w:hAnsi="Times New Roman"/>
          <w:sz w:val="22"/>
          <w:szCs w:val="22"/>
        </w:rPr>
        <w:t>M</w:t>
      </w:r>
      <w:r w:rsidRPr="00F05CFF">
        <w:rPr>
          <w:rFonts w:ascii="Times New Roman" w:hAnsi="Times New Roman"/>
          <w:sz w:val="22"/>
          <w:szCs w:val="22"/>
        </w:rPr>
        <w:t xml:space="preserve">erlot mixture was significantly more attractive to SWD than all other fermentative volatiles they tested.  An important finding from this trapping trial is that the plum, ACV + </w:t>
      </w:r>
      <w:r w:rsidR="00914BD8" w:rsidRPr="00F05CFF">
        <w:rPr>
          <w:rFonts w:ascii="Times New Roman" w:hAnsi="Times New Roman"/>
          <w:sz w:val="22"/>
          <w:szCs w:val="22"/>
        </w:rPr>
        <w:t>M</w:t>
      </w:r>
      <w:r w:rsidRPr="00F05CFF">
        <w:rPr>
          <w:rFonts w:ascii="Times New Roman" w:hAnsi="Times New Roman"/>
          <w:sz w:val="22"/>
          <w:szCs w:val="22"/>
        </w:rPr>
        <w:t xml:space="preserve">erlot and yeast traps were all statistically similar for </w:t>
      </w:r>
      <w:r w:rsidRPr="00F05CFF">
        <w:rPr>
          <w:rFonts w:ascii="Times New Roman" w:hAnsi="Times New Roman"/>
          <w:sz w:val="22"/>
          <w:szCs w:val="22"/>
        </w:rPr>
        <w:lastRenderedPageBreak/>
        <w:t xml:space="preserve">female flies when separated out by sex (Fig. </w:t>
      </w:r>
      <w:r w:rsidR="00914BD8" w:rsidRPr="00F05CFF">
        <w:rPr>
          <w:rFonts w:ascii="Times New Roman" w:hAnsi="Times New Roman"/>
          <w:sz w:val="22"/>
          <w:szCs w:val="22"/>
        </w:rPr>
        <w:t>6</w:t>
      </w:r>
      <w:r w:rsidRPr="00F05CFF">
        <w:rPr>
          <w:rFonts w:ascii="Times New Roman" w:hAnsi="Times New Roman"/>
          <w:sz w:val="22"/>
          <w:szCs w:val="22"/>
        </w:rPr>
        <w:t xml:space="preserve">).  The female flies are the economically important sex and it is more important to get accurate trap numbers for them and be able to correlate these numbers to populations in the field.  The plum sachet was just as attractive as the </w:t>
      </w:r>
      <w:r w:rsidR="00914BD8" w:rsidRPr="00F05CFF">
        <w:rPr>
          <w:rFonts w:ascii="Times New Roman" w:hAnsi="Times New Roman"/>
          <w:sz w:val="22"/>
          <w:szCs w:val="22"/>
        </w:rPr>
        <w:t>w</w:t>
      </w:r>
      <w:r w:rsidRPr="00F05CFF">
        <w:rPr>
          <w:rFonts w:ascii="Times New Roman" w:hAnsi="Times New Roman"/>
          <w:sz w:val="22"/>
          <w:szCs w:val="22"/>
        </w:rPr>
        <w:t xml:space="preserve">ine + ACV, which suggests that a fruit scent can be used to trap SWD and possibly pull them off of the grapes and into a trapping system (Figure </w:t>
      </w:r>
      <w:r w:rsidR="00914BD8" w:rsidRPr="00F05CFF">
        <w:rPr>
          <w:rFonts w:ascii="Times New Roman" w:hAnsi="Times New Roman"/>
          <w:sz w:val="22"/>
          <w:szCs w:val="22"/>
        </w:rPr>
        <w:t>9</w:t>
      </w:r>
      <w:r w:rsidRPr="00F05CFF">
        <w:rPr>
          <w:rFonts w:ascii="Times New Roman" w:hAnsi="Times New Roman"/>
          <w:sz w:val="22"/>
          <w:szCs w:val="22"/>
        </w:rPr>
        <w:t xml:space="preserve">).  The preference for the </w:t>
      </w:r>
      <w:r w:rsidR="00914BD8" w:rsidRPr="00F05CFF">
        <w:rPr>
          <w:rFonts w:ascii="Times New Roman" w:hAnsi="Times New Roman"/>
          <w:sz w:val="22"/>
          <w:szCs w:val="22"/>
        </w:rPr>
        <w:t>w</w:t>
      </w:r>
      <w:r w:rsidRPr="00F05CFF">
        <w:rPr>
          <w:rFonts w:ascii="Times New Roman" w:hAnsi="Times New Roman"/>
          <w:sz w:val="22"/>
          <w:szCs w:val="22"/>
        </w:rPr>
        <w:t xml:space="preserve">ine + ACV and plum baits becomes more clear in location one when grapes started to be harvested from the field around week 3 of the experiment.  Future traps will use the ACV + </w:t>
      </w:r>
      <w:r w:rsidR="00914BD8" w:rsidRPr="00F05CFF">
        <w:rPr>
          <w:rFonts w:ascii="Times New Roman" w:hAnsi="Times New Roman"/>
          <w:sz w:val="22"/>
          <w:szCs w:val="22"/>
        </w:rPr>
        <w:t>M</w:t>
      </w:r>
      <w:r w:rsidRPr="00F05CFF">
        <w:rPr>
          <w:rFonts w:ascii="Times New Roman" w:hAnsi="Times New Roman"/>
          <w:sz w:val="22"/>
          <w:szCs w:val="22"/>
        </w:rPr>
        <w:t>erlot mixture as the new standard for trapping SWD in grape fields.  Traps may include other fruit scents as well as plum.  The plum sachets are commercially available and easy to use.  They are statistically similar to the ACV and Merlot mixture and are not fermentative volatiles, which is unique for the baits being tested for SWD trapping.  Yeast will most likely be left out due to the high maintenance, difficult trap counts and unpleasant smell.  These are the only traps being deployed in a vineyard setting, which gives robustness to the baits used when compared across several trapping environments and fruit cultivation settings</w:t>
      </w:r>
      <w:r w:rsidR="009C5283">
        <w:rPr>
          <w:rFonts w:ascii="Times New Roman" w:hAnsi="Times New Roman"/>
          <w:sz w:val="22"/>
          <w:szCs w:val="22"/>
        </w:rPr>
        <w:t>.</w:t>
      </w:r>
      <w:r w:rsidRPr="00F05CFF">
        <w:rPr>
          <w:rFonts w:ascii="Times New Roman" w:hAnsi="Times New Roman"/>
          <w:sz w:val="22"/>
          <w:szCs w:val="22"/>
        </w:rPr>
        <w:t xml:space="preserve">  While still not as attractive as the grapes themselves we are getting closer to developing baits that will be more quantitative instead of qualitative in field settings.    </w:t>
      </w:r>
    </w:p>
    <w:p w:rsidR="004A11B8" w:rsidRPr="00F05CFF" w:rsidRDefault="004A11B8" w:rsidP="00F05CFF">
      <w:pPr>
        <w:pStyle w:val="PlainText"/>
        <w:rPr>
          <w:rFonts w:ascii="Times New Roman" w:hAnsi="Times New Roman"/>
          <w:sz w:val="22"/>
          <w:szCs w:val="22"/>
        </w:rPr>
      </w:pPr>
    </w:p>
    <w:p w:rsidR="004A11B8" w:rsidRPr="00F05CFF" w:rsidRDefault="004A11B8" w:rsidP="00F05CFF">
      <w:pPr>
        <w:pStyle w:val="PlainText"/>
        <w:rPr>
          <w:rFonts w:ascii="Times New Roman" w:hAnsi="Times New Roman"/>
          <w:sz w:val="22"/>
          <w:szCs w:val="22"/>
        </w:rPr>
      </w:pPr>
    </w:p>
    <w:p w:rsidR="004A11B8" w:rsidRPr="00F05CFF" w:rsidRDefault="004A11B8" w:rsidP="00F05CFF">
      <w:pPr>
        <w:pStyle w:val="PlainText"/>
        <w:numPr>
          <w:ilvl w:val="0"/>
          <w:numId w:val="16"/>
        </w:numPr>
        <w:ind w:left="0"/>
        <w:rPr>
          <w:rFonts w:ascii="Times New Roman" w:hAnsi="Times New Roman"/>
          <w:sz w:val="22"/>
          <w:szCs w:val="22"/>
        </w:rPr>
      </w:pPr>
      <w:r w:rsidRPr="00F05CFF">
        <w:rPr>
          <w:rFonts w:ascii="Times New Roman" w:hAnsi="Times New Roman"/>
          <w:b/>
          <w:sz w:val="22"/>
          <w:szCs w:val="22"/>
        </w:rPr>
        <w:t>Additional work on alternative hosts</w:t>
      </w:r>
      <w:r w:rsidRPr="00F05CFF">
        <w:rPr>
          <w:rFonts w:ascii="Times New Roman" w:hAnsi="Times New Roman"/>
          <w:sz w:val="22"/>
          <w:szCs w:val="22"/>
        </w:rPr>
        <w:t>:</w:t>
      </w:r>
    </w:p>
    <w:p w:rsidR="00901750" w:rsidRPr="00F05CFF" w:rsidRDefault="00901750" w:rsidP="00F05CFF">
      <w:pPr>
        <w:pStyle w:val="ListParagraph"/>
        <w:ind w:left="0"/>
        <w:rPr>
          <w:rFonts w:ascii="Times New Roman" w:hAnsi="Times New Roman"/>
          <w:sz w:val="22"/>
          <w:szCs w:val="22"/>
        </w:rPr>
      </w:pPr>
      <w:r w:rsidRPr="00F05CFF">
        <w:rPr>
          <w:rFonts w:ascii="Times New Roman" w:hAnsi="Times New Roman"/>
          <w:sz w:val="22"/>
          <w:szCs w:val="22"/>
        </w:rPr>
        <w:t>The SWD attacks several cultivated host plants including caneberries, strawberries, blueberries and grapes.  The SWD also uses non-cultivated crops when these preferred cultivated crops are not available.  Some non-cultivated crops include wild caneberries, poke weed, wild rose hips and several other fruiting plants.  If we could identify all essential host plants needed for SWD population build up in the spring we could then remove them from the landscape.  This would be especially important when cultivated crops are sprayed, these alternative plants may act as an unsprayed harborage for the SWD.  Then once sprays have dissipated they can then move back into the cultivated crop.  This removal of essential host plants from the immediate areas surrounding cultivated crops could possibly keep SWD populations lower for longer in these areas.   In order to ascertain what wild host plants the SWD are using we collect</w:t>
      </w:r>
      <w:r w:rsidR="009C5283">
        <w:rPr>
          <w:rFonts w:ascii="Times New Roman" w:hAnsi="Times New Roman"/>
          <w:sz w:val="22"/>
          <w:szCs w:val="22"/>
        </w:rPr>
        <w:t>ed</w:t>
      </w:r>
      <w:r w:rsidRPr="00F05CFF">
        <w:rPr>
          <w:rFonts w:ascii="Times New Roman" w:hAnsi="Times New Roman"/>
          <w:sz w:val="22"/>
          <w:szCs w:val="22"/>
        </w:rPr>
        <w:t xml:space="preserve"> plant samples from four geographically distinct areas.  </w:t>
      </w:r>
    </w:p>
    <w:p w:rsidR="00901750" w:rsidRPr="00F05CFF" w:rsidRDefault="00901750" w:rsidP="00F05CFF">
      <w:pPr>
        <w:pStyle w:val="ListParagraph"/>
        <w:ind w:left="0"/>
        <w:rPr>
          <w:rFonts w:ascii="Times New Roman" w:hAnsi="Times New Roman"/>
          <w:sz w:val="22"/>
          <w:szCs w:val="22"/>
        </w:rPr>
      </w:pPr>
    </w:p>
    <w:p w:rsidR="00901750" w:rsidRPr="00E271B8" w:rsidRDefault="00901750" w:rsidP="00F05CFF">
      <w:pPr>
        <w:pStyle w:val="ListParagraph"/>
        <w:ind w:left="0"/>
        <w:rPr>
          <w:rFonts w:ascii="Times New Roman" w:hAnsi="Times New Roman"/>
          <w:sz w:val="22"/>
          <w:szCs w:val="22"/>
          <w:u w:val="single"/>
        </w:rPr>
      </w:pPr>
      <w:r w:rsidRPr="00E271B8">
        <w:rPr>
          <w:rFonts w:ascii="Times New Roman" w:hAnsi="Times New Roman"/>
          <w:sz w:val="22"/>
          <w:szCs w:val="22"/>
          <w:u w:val="single"/>
        </w:rPr>
        <w:t>Materials and Methods</w:t>
      </w:r>
    </w:p>
    <w:p w:rsidR="00901750" w:rsidRPr="00F05CFF" w:rsidRDefault="00901750" w:rsidP="00F05CFF">
      <w:pPr>
        <w:pStyle w:val="ListParagraph"/>
        <w:ind w:left="0"/>
        <w:rPr>
          <w:rFonts w:ascii="Times New Roman" w:hAnsi="Times New Roman"/>
          <w:sz w:val="22"/>
          <w:szCs w:val="22"/>
        </w:rPr>
      </w:pPr>
      <w:r w:rsidRPr="00F05CFF">
        <w:rPr>
          <w:rFonts w:ascii="Times New Roman" w:hAnsi="Times New Roman"/>
          <w:sz w:val="22"/>
          <w:szCs w:val="22"/>
        </w:rPr>
        <w:t>The four distinct vineyards where samples were collected can be described as: 1. Small vineyard located in a forest clearing surrounded by woods. 2. Large vineyard near apple production and a wooded boarder with two grass boarders. 3. Small vineyard with wooded border and a grass pasture with cattle. 4. Large vineyard with soybean fields, some grassland and patchy wooded areas.  Biweekly plant samples were collected from each of these locations.  Plant samples were collected, labeled and their collection site marked with a handheld GPS device.  Plant samples were then taken back to the lab at Blacksburg where they were identified and monitored for 14 days.  This period of time should be long enough for larvae, pupae or adults to emerge from the plant samples.  Any flies that emerged were collected, identified and placed in alcohol vials.  Plants that had flies emerge were noted and kept in a log book and any seasonal plant preferences were noted.</w:t>
      </w:r>
    </w:p>
    <w:p w:rsidR="00901750" w:rsidRPr="00F05CFF" w:rsidRDefault="00901750" w:rsidP="00F05CFF">
      <w:pPr>
        <w:pStyle w:val="ListParagraph"/>
        <w:ind w:left="0"/>
        <w:rPr>
          <w:rFonts w:ascii="Times New Roman" w:hAnsi="Times New Roman"/>
          <w:sz w:val="22"/>
          <w:szCs w:val="22"/>
        </w:rPr>
      </w:pPr>
    </w:p>
    <w:p w:rsidR="00901750" w:rsidRPr="00E271B8" w:rsidRDefault="00901750" w:rsidP="00F05CFF">
      <w:pPr>
        <w:pStyle w:val="ListParagraph"/>
        <w:ind w:left="0"/>
        <w:rPr>
          <w:rFonts w:ascii="Times New Roman" w:hAnsi="Times New Roman"/>
          <w:sz w:val="22"/>
          <w:szCs w:val="22"/>
          <w:u w:val="single"/>
        </w:rPr>
      </w:pPr>
      <w:r w:rsidRPr="00E271B8">
        <w:rPr>
          <w:rFonts w:ascii="Times New Roman" w:hAnsi="Times New Roman"/>
          <w:sz w:val="22"/>
          <w:szCs w:val="22"/>
          <w:u w:val="single"/>
        </w:rPr>
        <w:t>Results</w:t>
      </w:r>
    </w:p>
    <w:p w:rsidR="00403376" w:rsidRPr="00F05CFF" w:rsidRDefault="00901750" w:rsidP="00F05CFF">
      <w:pPr>
        <w:pStyle w:val="ListParagraph"/>
        <w:ind w:left="0"/>
        <w:rPr>
          <w:rFonts w:ascii="Times New Roman" w:hAnsi="Times New Roman"/>
          <w:sz w:val="22"/>
          <w:szCs w:val="22"/>
        </w:rPr>
      </w:pPr>
      <w:r w:rsidRPr="00F05CFF">
        <w:rPr>
          <w:rFonts w:ascii="Times New Roman" w:hAnsi="Times New Roman"/>
          <w:sz w:val="22"/>
          <w:szCs w:val="22"/>
        </w:rPr>
        <w:t xml:space="preserve">Over 390 plant samples were collected from May to mid-October when frost occurred (Table </w:t>
      </w:r>
      <w:r w:rsidR="00914BD8" w:rsidRPr="00F05CFF">
        <w:rPr>
          <w:rFonts w:ascii="Times New Roman" w:hAnsi="Times New Roman"/>
          <w:sz w:val="22"/>
          <w:szCs w:val="22"/>
        </w:rPr>
        <w:t>5</w:t>
      </w:r>
      <w:r w:rsidRPr="00F05CFF">
        <w:rPr>
          <w:rFonts w:ascii="Times New Roman" w:hAnsi="Times New Roman"/>
          <w:sz w:val="22"/>
          <w:szCs w:val="22"/>
        </w:rPr>
        <w:t xml:space="preserve">).  There were 24 plant families represented in these samples (Table </w:t>
      </w:r>
      <w:r w:rsidR="00914BD8" w:rsidRPr="00F05CFF">
        <w:rPr>
          <w:rFonts w:ascii="Times New Roman" w:hAnsi="Times New Roman"/>
          <w:sz w:val="22"/>
          <w:szCs w:val="22"/>
        </w:rPr>
        <w:t>6</w:t>
      </w:r>
      <w:r w:rsidRPr="00F05CFF">
        <w:rPr>
          <w:rFonts w:ascii="Times New Roman" w:hAnsi="Times New Roman"/>
          <w:sz w:val="22"/>
          <w:szCs w:val="22"/>
        </w:rPr>
        <w:t xml:space="preserve">).  Any plant that had a nectar source or fruiting body was collected.  There were only three families in 2013 that were identified as being host plants, these were; Rosaceae, Phytolaccaceae, Caprifoliaceae.  Specific plants that had adult flies emerge are wild blackberries, mock strawberries, pokeweed, and tartarian honeysuckle respectively.  For seasonal patterns of SWD preference the tartarian honeysuckle, pokeweed and blackberries had SWD emerge early in the growing season in June and July (Table </w:t>
      </w:r>
      <w:r w:rsidR="00914BD8" w:rsidRPr="00F05CFF">
        <w:rPr>
          <w:rFonts w:ascii="Times New Roman" w:hAnsi="Times New Roman"/>
          <w:sz w:val="22"/>
          <w:szCs w:val="22"/>
        </w:rPr>
        <w:t>5</w:t>
      </w:r>
      <w:r w:rsidRPr="00F05CFF">
        <w:rPr>
          <w:rFonts w:ascii="Times New Roman" w:hAnsi="Times New Roman"/>
          <w:sz w:val="22"/>
          <w:szCs w:val="22"/>
        </w:rPr>
        <w:t xml:space="preserve">).  Once grapes reached véraison (September 2013) no plant samples yielded adult SWD.  However, once grape harvest began in October, SWD were seen again in the alternative host plants.  Pokeweed yielded several SWD positive samples after grapes were removed from </w:t>
      </w:r>
      <w:r w:rsidRPr="00F05CFF">
        <w:rPr>
          <w:rFonts w:ascii="Times New Roman" w:hAnsi="Times New Roman"/>
          <w:sz w:val="22"/>
          <w:szCs w:val="22"/>
        </w:rPr>
        <w:lastRenderedPageBreak/>
        <w:t xml:space="preserve">the field.  Adult SWD were then found emerging from mock strawberry samples after grapes were removed from the field.  </w:t>
      </w:r>
    </w:p>
    <w:p w:rsidR="00403376" w:rsidRPr="00F05CFF" w:rsidRDefault="00403376" w:rsidP="00F05CFF">
      <w:pPr>
        <w:rPr>
          <w:rFonts w:ascii="Times New Roman" w:hAnsi="Times New Roman"/>
          <w:sz w:val="22"/>
          <w:szCs w:val="22"/>
        </w:rPr>
      </w:pPr>
    </w:p>
    <w:p w:rsidR="00403376" w:rsidRPr="00F05CFF" w:rsidRDefault="00403376" w:rsidP="00F05CFF">
      <w:pPr>
        <w:rPr>
          <w:rFonts w:ascii="Times New Roman" w:hAnsi="Times New Roman"/>
          <w:sz w:val="22"/>
          <w:szCs w:val="22"/>
        </w:rPr>
      </w:pPr>
    </w:p>
    <w:tbl>
      <w:tblPr>
        <w:tblStyle w:val="TableGrid"/>
        <w:tblW w:w="0" w:type="auto"/>
        <w:jc w:val="center"/>
        <w:tblLook w:val="04A0" w:firstRow="1" w:lastRow="0" w:firstColumn="1" w:lastColumn="0" w:noHBand="0" w:noVBand="1"/>
      </w:tblPr>
      <w:tblGrid>
        <w:gridCol w:w="2898"/>
        <w:gridCol w:w="1530"/>
        <w:gridCol w:w="2520"/>
        <w:gridCol w:w="2628"/>
      </w:tblGrid>
      <w:tr w:rsidR="00403376" w:rsidRPr="00F05CFF" w:rsidTr="00324815">
        <w:trPr>
          <w:jc w:val="center"/>
        </w:trPr>
        <w:tc>
          <w:tcPr>
            <w:tcW w:w="9576" w:type="dxa"/>
            <w:gridSpan w:val="4"/>
          </w:tcPr>
          <w:p w:rsidR="00403376" w:rsidRPr="00F05CFF" w:rsidRDefault="00403376" w:rsidP="00F05CFF">
            <w:pPr>
              <w:rPr>
                <w:rFonts w:ascii="Times New Roman" w:hAnsi="Times New Roman" w:cs="Times New Roman"/>
                <w:b/>
              </w:rPr>
            </w:pPr>
            <w:r w:rsidRPr="00F05CFF">
              <w:rPr>
                <w:rFonts w:ascii="Times New Roman" w:hAnsi="Times New Roman" w:cs="Times New Roman"/>
                <w:b/>
              </w:rPr>
              <w:t>Table 5</w:t>
            </w:r>
            <w:r w:rsidRPr="00F05CFF">
              <w:rPr>
                <w:rFonts w:ascii="Times New Roman" w:hAnsi="Times New Roman" w:cs="Times New Roman"/>
              </w:rPr>
              <w:t>. Date, location and type of flora sampled that was positive for SWD adult emergence</w:t>
            </w:r>
          </w:p>
        </w:tc>
      </w:tr>
      <w:tr w:rsidR="00403376" w:rsidRPr="00F05CFF" w:rsidTr="00324815">
        <w:trPr>
          <w:jc w:val="center"/>
        </w:trPr>
        <w:tc>
          <w:tcPr>
            <w:tcW w:w="289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Date Foliage was Collected</w:t>
            </w:r>
          </w:p>
        </w:tc>
        <w:tc>
          <w:tcPr>
            <w:tcW w:w="153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Vineyard #</w:t>
            </w:r>
          </w:p>
        </w:tc>
        <w:tc>
          <w:tcPr>
            <w:tcW w:w="252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Sample Type</w:t>
            </w:r>
          </w:p>
        </w:tc>
        <w:tc>
          <w:tcPr>
            <w:tcW w:w="262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Date SWD Emergence</w:t>
            </w:r>
          </w:p>
        </w:tc>
      </w:tr>
      <w:tr w:rsidR="00403376" w:rsidRPr="00F05CFF" w:rsidTr="00324815">
        <w:trPr>
          <w:jc w:val="center"/>
        </w:trPr>
        <w:tc>
          <w:tcPr>
            <w:tcW w:w="289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6/26/13</w:t>
            </w:r>
          </w:p>
        </w:tc>
        <w:tc>
          <w:tcPr>
            <w:tcW w:w="153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4</w:t>
            </w:r>
          </w:p>
        </w:tc>
        <w:tc>
          <w:tcPr>
            <w:tcW w:w="252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Tartarian honeysuckle</w:t>
            </w:r>
          </w:p>
        </w:tc>
        <w:tc>
          <w:tcPr>
            <w:tcW w:w="262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7/5/13</w:t>
            </w:r>
          </w:p>
        </w:tc>
      </w:tr>
      <w:tr w:rsidR="00403376" w:rsidRPr="00F05CFF" w:rsidTr="00324815">
        <w:trPr>
          <w:jc w:val="center"/>
        </w:trPr>
        <w:tc>
          <w:tcPr>
            <w:tcW w:w="289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6/26/13</w:t>
            </w:r>
          </w:p>
        </w:tc>
        <w:tc>
          <w:tcPr>
            <w:tcW w:w="153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4</w:t>
            </w:r>
          </w:p>
        </w:tc>
        <w:tc>
          <w:tcPr>
            <w:tcW w:w="252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Tartarian honeysuckle</w:t>
            </w:r>
          </w:p>
        </w:tc>
        <w:tc>
          <w:tcPr>
            <w:tcW w:w="262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7/5/13</w:t>
            </w:r>
          </w:p>
        </w:tc>
      </w:tr>
      <w:tr w:rsidR="00403376" w:rsidRPr="00F05CFF" w:rsidTr="00324815">
        <w:trPr>
          <w:jc w:val="center"/>
        </w:trPr>
        <w:tc>
          <w:tcPr>
            <w:tcW w:w="289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6/26/13</w:t>
            </w:r>
          </w:p>
        </w:tc>
        <w:tc>
          <w:tcPr>
            <w:tcW w:w="153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4</w:t>
            </w:r>
          </w:p>
        </w:tc>
        <w:tc>
          <w:tcPr>
            <w:tcW w:w="252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Tartarian honeysuckle</w:t>
            </w:r>
          </w:p>
        </w:tc>
        <w:tc>
          <w:tcPr>
            <w:tcW w:w="262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7/5/13</w:t>
            </w:r>
          </w:p>
        </w:tc>
      </w:tr>
      <w:tr w:rsidR="00403376" w:rsidRPr="00F05CFF" w:rsidTr="00324815">
        <w:trPr>
          <w:jc w:val="center"/>
        </w:trPr>
        <w:tc>
          <w:tcPr>
            <w:tcW w:w="289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7/8/13</w:t>
            </w:r>
          </w:p>
        </w:tc>
        <w:tc>
          <w:tcPr>
            <w:tcW w:w="153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4</w:t>
            </w:r>
          </w:p>
        </w:tc>
        <w:tc>
          <w:tcPr>
            <w:tcW w:w="252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Tartarian honeysuckle</w:t>
            </w:r>
          </w:p>
        </w:tc>
        <w:tc>
          <w:tcPr>
            <w:tcW w:w="262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7/10/13</w:t>
            </w:r>
          </w:p>
        </w:tc>
      </w:tr>
      <w:tr w:rsidR="00403376" w:rsidRPr="00F05CFF" w:rsidTr="00324815">
        <w:trPr>
          <w:jc w:val="center"/>
        </w:trPr>
        <w:tc>
          <w:tcPr>
            <w:tcW w:w="289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7/8/13</w:t>
            </w:r>
          </w:p>
        </w:tc>
        <w:tc>
          <w:tcPr>
            <w:tcW w:w="153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4</w:t>
            </w:r>
          </w:p>
        </w:tc>
        <w:tc>
          <w:tcPr>
            <w:tcW w:w="252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Tartarian honeysuckle</w:t>
            </w:r>
          </w:p>
        </w:tc>
        <w:tc>
          <w:tcPr>
            <w:tcW w:w="262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7/10/13</w:t>
            </w:r>
          </w:p>
        </w:tc>
      </w:tr>
      <w:tr w:rsidR="00403376" w:rsidRPr="00F05CFF" w:rsidTr="00324815">
        <w:trPr>
          <w:jc w:val="center"/>
        </w:trPr>
        <w:tc>
          <w:tcPr>
            <w:tcW w:w="289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7/8/13</w:t>
            </w:r>
          </w:p>
        </w:tc>
        <w:tc>
          <w:tcPr>
            <w:tcW w:w="153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4</w:t>
            </w:r>
          </w:p>
        </w:tc>
        <w:tc>
          <w:tcPr>
            <w:tcW w:w="252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Wild blackberries</w:t>
            </w:r>
          </w:p>
        </w:tc>
        <w:tc>
          <w:tcPr>
            <w:tcW w:w="262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7/12/13</w:t>
            </w:r>
          </w:p>
        </w:tc>
      </w:tr>
      <w:tr w:rsidR="00403376" w:rsidRPr="00F05CFF" w:rsidTr="00324815">
        <w:trPr>
          <w:jc w:val="center"/>
        </w:trPr>
        <w:tc>
          <w:tcPr>
            <w:tcW w:w="289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7/8/13</w:t>
            </w:r>
          </w:p>
        </w:tc>
        <w:tc>
          <w:tcPr>
            <w:tcW w:w="153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3</w:t>
            </w:r>
          </w:p>
        </w:tc>
        <w:tc>
          <w:tcPr>
            <w:tcW w:w="252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Wild blackberries</w:t>
            </w:r>
          </w:p>
        </w:tc>
        <w:tc>
          <w:tcPr>
            <w:tcW w:w="262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7/12/13</w:t>
            </w:r>
          </w:p>
        </w:tc>
      </w:tr>
      <w:tr w:rsidR="00403376" w:rsidRPr="00F05CFF" w:rsidTr="00324815">
        <w:trPr>
          <w:jc w:val="center"/>
        </w:trPr>
        <w:tc>
          <w:tcPr>
            <w:tcW w:w="289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7/23/13</w:t>
            </w:r>
          </w:p>
        </w:tc>
        <w:tc>
          <w:tcPr>
            <w:tcW w:w="153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2</w:t>
            </w:r>
          </w:p>
        </w:tc>
        <w:tc>
          <w:tcPr>
            <w:tcW w:w="252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Wild blackberries</w:t>
            </w:r>
          </w:p>
        </w:tc>
        <w:tc>
          <w:tcPr>
            <w:tcW w:w="262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8/9/13</w:t>
            </w:r>
          </w:p>
        </w:tc>
      </w:tr>
      <w:tr w:rsidR="00403376" w:rsidRPr="00F05CFF" w:rsidTr="00324815">
        <w:trPr>
          <w:jc w:val="center"/>
        </w:trPr>
        <w:tc>
          <w:tcPr>
            <w:tcW w:w="289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7/23/13</w:t>
            </w:r>
          </w:p>
        </w:tc>
        <w:tc>
          <w:tcPr>
            <w:tcW w:w="153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1</w:t>
            </w:r>
          </w:p>
        </w:tc>
        <w:tc>
          <w:tcPr>
            <w:tcW w:w="252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Wild blackberries</w:t>
            </w:r>
          </w:p>
        </w:tc>
        <w:tc>
          <w:tcPr>
            <w:tcW w:w="262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8/9/13</w:t>
            </w:r>
          </w:p>
        </w:tc>
      </w:tr>
      <w:tr w:rsidR="00403376" w:rsidRPr="00F05CFF" w:rsidTr="00324815">
        <w:trPr>
          <w:jc w:val="center"/>
        </w:trPr>
        <w:tc>
          <w:tcPr>
            <w:tcW w:w="289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7/30/13</w:t>
            </w:r>
          </w:p>
        </w:tc>
        <w:tc>
          <w:tcPr>
            <w:tcW w:w="153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2</w:t>
            </w:r>
          </w:p>
        </w:tc>
        <w:tc>
          <w:tcPr>
            <w:tcW w:w="252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Wild blackberries</w:t>
            </w:r>
          </w:p>
        </w:tc>
        <w:tc>
          <w:tcPr>
            <w:tcW w:w="262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8/9/13</w:t>
            </w:r>
          </w:p>
        </w:tc>
      </w:tr>
      <w:tr w:rsidR="00403376" w:rsidRPr="00F05CFF" w:rsidTr="00324815">
        <w:trPr>
          <w:jc w:val="center"/>
        </w:trPr>
        <w:tc>
          <w:tcPr>
            <w:tcW w:w="289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7/30/13</w:t>
            </w:r>
          </w:p>
        </w:tc>
        <w:tc>
          <w:tcPr>
            <w:tcW w:w="153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2</w:t>
            </w:r>
          </w:p>
        </w:tc>
        <w:tc>
          <w:tcPr>
            <w:tcW w:w="252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Wild blackberries</w:t>
            </w:r>
          </w:p>
        </w:tc>
        <w:tc>
          <w:tcPr>
            <w:tcW w:w="262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8/26/13</w:t>
            </w:r>
          </w:p>
        </w:tc>
      </w:tr>
      <w:tr w:rsidR="00403376" w:rsidRPr="00F05CFF" w:rsidTr="00324815">
        <w:trPr>
          <w:jc w:val="center"/>
        </w:trPr>
        <w:tc>
          <w:tcPr>
            <w:tcW w:w="289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7/30/13</w:t>
            </w:r>
          </w:p>
        </w:tc>
        <w:tc>
          <w:tcPr>
            <w:tcW w:w="153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2</w:t>
            </w:r>
          </w:p>
        </w:tc>
        <w:tc>
          <w:tcPr>
            <w:tcW w:w="252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Wild raspberries</w:t>
            </w:r>
          </w:p>
        </w:tc>
        <w:tc>
          <w:tcPr>
            <w:tcW w:w="262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8/9/13</w:t>
            </w:r>
          </w:p>
        </w:tc>
      </w:tr>
      <w:tr w:rsidR="00403376" w:rsidRPr="00F05CFF" w:rsidTr="00324815">
        <w:trPr>
          <w:jc w:val="center"/>
        </w:trPr>
        <w:tc>
          <w:tcPr>
            <w:tcW w:w="289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7/30/13</w:t>
            </w:r>
          </w:p>
        </w:tc>
        <w:tc>
          <w:tcPr>
            <w:tcW w:w="153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1</w:t>
            </w:r>
          </w:p>
        </w:tc>
        <w:tc>
          <w:tcPr>
            <w:tcW w:w="252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Wild blackberries</w:t>
            </w:r>
          </w:p>
        </w:tc>
        <w:tc>
          <w:tcPr>
            <w:tcW w:w="262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8/9/13</w:t>
            </w:r>
          </w:p>
        </w:tc>
      </w:tr>
      <w:tr w:rsidR="00403376" w:rsidRPr="00F05CFF" w:rsidTr="00324815">
        <w:trPr>
          <w:jc w:val="center"/>
        </w:trPr>
        <w:tc>
          <w:tcPr>
            <w:tcW w:w="289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8/5/13</w:t>
            </w:r>
          </w:p>
        </w:tc>
        <w:tc>
          <w:tcPr>
            <w:tcW w:w="153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3</w:t>
            </w:r>
          </w:p>
        </w:tc>
        <w:tc>
          <w:tcPr>
            <w:tcW w:w="252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Pokeweed</w:t>
            </w:r>
          </w:p>
        </w:tc>
        <w:tc>
          <w:tcPr>
            <w:tcW w:w="262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8/26/13</w:t>
            </w:r>
          </w:p>
        </w:tc>
      </w:tr>
      <w:tr w:rsidR="00403376" w:rsidRPr="00F05CFF" w:rsidTr="00324815">
        <w:trPr>
          <w:jc w:val="center"/>
        </w:trPr>
        <w:tc>
          <w:tcPr>
            <w:tcW w:w="289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8/5/13</w:t>
            </w:r>
          </w:p>
        </w:tc>
        <w:tc>
          <w:tcPr>
            <w:tcW w:w="153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3</w:t>
            </w:r>
          </w:p>
        </w:tc>
        <w:tc>
          <w:tcPr>
            <w:tcW w:w="252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Wild raspberries</w:t>
            </w:r>
          </w:p>
        </w:tc>
        <w:tc>
          <w:tcPr>
            <w:tcW w:w="262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8/26/13</w:t>
            </w:r>
          </w:p>
        </w:tc>
      </w:tr>
      <w:tr w:rsidR="00403376" w:rsidRPr="00F05CFF" w:rsidTr="00324815">
        <w:trPr>
          <w:jc w:val="center"/>
        </w:trPr>
        <w:tc>
          <w:tcPr>
            <w:tcW w:w="289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8/6/13</w:t>
            </w:r>
          </w:p>
        </w:tc>
        <w:tc>
          <w:tcPr>
            <w:tcW w:w="153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2</w:t>
            </w:r>
          </w:p>
        </w:tc>
        <w:tc>
          <w:tcPr>
            <w:tcW w:w="252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Pokeweed</w:t>
            </w:r>
          </w:p>
        </w:tc>
        <w:tc>
          <w:tcPr>
            <w:tcW w:w="262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9/10/13</w:t>
            </w:r>
          </w:p>
        </w:tc>
      </w:tr>
      <w:tr w:rsidR="00403376" w:rsidRPr="00F05CFF" w:rsidTr="00324815">
        <w:trPr>
          <w:jc w:val="center"/>
        </w:trPr>
        <w:tc>
          <w:tcPr>
            <w:tcW w:w="289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8/20/13</w:t>
            </w:r>
          </w:p>
        </w:tc>
        <w:tc>
          <w:tcPr>
            <w:tcW w:w="153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4</w:t>
            </w:r>
          </w:p>
        </w:tc>
        <w:tc>
          <w:tcPr>
            <w:tcW w:w="252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Pokeweed</w:t>
            </w:r>
          </w:p>
        </w:tc>
        <w:tc>
          <w:tcPr>
            <w:tcW w:w="262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9/3/13</w:t>
            </w:r>
          </w:p>
        </w:tc>
      </w:tr>
      <w:tr w:rsidR="00403376" w:rsidRPr="00F05CFF" w:rsidTr="00324815">
        <w:trPr>
          <w:jc w:val="center"/>
        </w:trPr>
        <w:tc>
          <w:tcPr>
            <w:tcW w:w="289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8/29/13</w:t>
            </w:r>
          </w:p>
        </w:tc>
        <w:tc>
          <w:tcPr>
            <w:tcW w:w="153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4</w:t>
            </w:r>
          </w:p>
        </w:tc>
        <w:tc>
          <w:tcPr>
            <w:tcW w:w="252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Pokeweed</w:t>
            </w:r>
          </w:p>
        </w:tc>
        <w:tc>
          <w:tcPr>
            <w:tcW w:w="262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9/3/13</w:t>
            </w:r>
          </w:p>
        </w:tc>
      </w:tr>
      <w:tr w:rsidR="00403376" w:rsidRPr="00F05CFF" w:rsidTr="00324815">
        <w:trPr>
          <w:jc w:val="center"/>
        </w:trPr>
        <w:tc>
          <w:tcPr>
            <w:tcW w:w="289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10/10/13</w:t>
            </w:r>
          </w:p>
        </w:tc>
        <w:tc>
          <w:tcPr>
            <w:tcW w:w="153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4</w:t>
            </w:r>
          </w:p>
        </w:tc>
        <w:tc>
          <w:tcPr>
            <w:tcW w:w="252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Pokeweed</w:t>
            </w:r>
          </w:p>
        </w:tc>
        <w:tc>
          <w:tcPr>
            <w:tcW w:w="262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10/29/13</w:t>
            </w:r>
          </w:p>
        </w:tc>
      </w:tr>
      <w:tr w:rsidR="00403376" w:rsidRPr="00F05CFF" w:rsidTr="00324815">
        <w:trPr>
          <w:jc w:val="center"/>
        </w:trPr>
        <w:tc>
          <w:tcPr>
            <w:tcW w:w="289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10/10/13</w:t>
            </w:r>
          </w:p>
        </w:tc>
        <w:tc>
          <w:tcPr>
            <w:tcW w:w="153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4</w:t>
            </w:r>
          </w:p>
        </w:tc>
        <w:tc>
          <w:tcPr>
            <w:tcW w:w="252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Pokeweed</w:t>
            </w:r>
          </w:p>
        </w:tc>
        <w:tc>
          <w:tcPr>
            <w:tcW w:w="262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10/29/13</w:t>
            </w:r>
          </w:p>
        </w:tc>
      </w:tr>
      <w:tr w:rsidR="00403376" w:rsidRPr="00F05CFF" w:rsidTr="00324815">
        <w:trPr>
          <w:jc w:val="center"/>
        </w:trPr>
        <w:tc>
          <w:tcPr>
            <w:tcW w:w="289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10/10/13</w:t>
            </w:r>
          </w:p>
        </w:tc>
        <w:tc>
          <w:tcPr>
            <w:tcW w:w="153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4</w:t>
            </w:r>
          </w:p>
        </w:tc>
        <w:tc>
          <w:tcPr>
            <w:tcW w:w="252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Pokeweed</w:t>
            </w:r>
          </w:p>
        </w:tc>
        <w:tc>
          <w:tcPr>
            <w:tcW w:w="262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10/29/13</w:t>
            </w:r>
          </w:p>
        </w:tc>
      </w:tr>
      <w:tr w:rsidR="00403376" w:rsidRPr="00F05CFF" w:rsidTr="00324815">
        <w:trPr>
          <w:jc w:val="center"/>
        </w:trPr>
        <w:tc>
          <w:tcPr>
            <w:tcW w:w="289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10/18/13</w:t>
            </w:r>
          </w:p>
        </w:tc>
        <w:tc>
          <w:tcPr>
            <w:tcW w:w="153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3</w:t>
            </w:r>
          </w:p>
        </w:tc>
        <w:tc>
          <w:tcPr>
            <w:tcW w:w="252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Pokeweed</w:t>
            </w:r>
          </w:p>
        </w:tc>
        <w:tc>
          <w:tcPr>
            <w:tcW w:w="262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10/29/13</w:t>
            </w:r>
          </w:p>
        </w:tc>
      </w:tr>
      <w:tr w:rsidR="00403376" w:rsidRPr="00F05CFF" w:rsidTr="00324815">
        <w:trPr>
          <w:jc w:val="center"/>
        </w:trPr>
        <w:tc>
          <w:tcPr>
            <w:tcW w:w="289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10/18/13</w:t>
            </w:r>
          </w:p>
        </w:tc>
        <w:tc>
          <w:tcPr>
            <w:tcW w:w="153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3</w:t>
            </w:r>
          </w:p>
        </w:tc>
        <w:tc>
          <w:tcPr>
            <w:tcW w:w="252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Japanese honeysuckle</w:t>
            </w:r>
          </w:p>
        </w:tc>
        <w:tc>
          <w:tcPr>
            <w:tcW w:w="262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10/29/13</w:t>
            </w:r>
          </w:p>
        </w:tc>
      </w:tr>
      <w:tr w:rsidR="00403376" w:rsidRPr="00F05CFF" w:rsidTr="00324815">
        <w:trPr>
          <w:jc w:val="center"/>
        </w:trPr>
        <w:tc>
          <w:tcPr>
            <w:tcW w:w="289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10/18/13</w:t>
            </w:r>
          </w:p>
        </w:tc>
        <w:tc>
          <w:tcPr>
            <w:tcW w:w="153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3</w:t>
            </w:r>
          </w:p>
        </w:tc>
        <w:tc>
          <w:tcPr>
            <w:tcW w:w="252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Mock strawberry</w:t>
            </w:r>
          </w:p>
        </w:tc>
        <w:tc>
          <w:tcPr>
            <w:tcW w:w="262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10/31/13</w:t>
            </w:r>
          </w:p>
        </w:tc>
      </w:tr>
      <w:tr w:rsidR="00403376" w:rsidRPr="00F05CFF" w:rsidTr="00324815">
        <w:trPr>
          <w:jc w:val="center"/>
        </w:trPr>
        <w:tc>
          <w:tcPr>
            <w:tcW w:w="289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10/18/13</w:t>
            </w:r>
          </w:p>
        </w:tc>
        <w:tc>
          <w:tcPr>
            <w:tcW w:w="153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3</w:t>
            </w:r>
          </w:p>
        </w:tc>
        <w:tc>
          <w:tcPr>
            <w:tcW w:w="252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Japanese honeysuckle</w:t>
            </w:r>
          </w:p>
        </w:tc>
        <w:tc>
          <w:tcPr>
            <w:tcW w:w="262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10/29/13</w:t>
            </w:r>
          </w:p>
        </w:tc>
      </w:tr>
      <w:tr w:rsidR="00403376" w:rsidRPr="00F05CFF" w:rsidTr="00324815">
        <w:trPr>
          <w:jc w:val="center"/>
        </w:trPr>
        <w:tc>
          <w:tcPr>
            <w:tcW w:w="289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10/18/13</w:t>
            </w:r>
          </w:p>
        </w:tc>
        <w:tc>
          <w:tcPr>
            <w:tcW w:w="153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3</w:t>
            </w:r>
          </w:p>
        </w:tc>
        <w:tc>
          <w:tcPr>
            <w:tcW w:w="252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Japanese honeysuckle</w:t>
            </w:r>
          </w:p>
        </w:tc>
        <w:tc>
          <w:tcPr>
            <w:tcW w:w="262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10/29/13</w:t>
            </w:r>
          </w:p>
        </w:tc>
      </w:tr>
      <w:tr w:rsidR="00403376" w:rsidRPr="00F05CFF" w:rsidTr="00324815">
        <w:trPr>
          <w:jc w:val="center"/>
        </w:trPr>
        <w:tc>
          <w:tcPr>
            <w:tcW w:w="289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10/18/13</w:t>
            </w:r>
          </w:p>
        </w:tc>
        <w:tc>
          <w:tcPr>
            <w:tcW w:w="153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3</w:t>
            </w:r>
          </w:p>
        </w:tc>
        <w:tc>
          <w:tcPr>
            <w:tcW w:w="2520"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Pokeweed</w:t>
            </w:r>
          </w:p>
        </w:tc>
        <w:tc>
          <w:tcPr>
            <w:tcW w:w="2628" w:type="dxa"/>
          </w:tcPr>
          <w:p w:rsidR="00403376" w:rsidRPr="00F05CFF" w:rsidRDefault="00403376" w:rsidP="00F05CFF">
            <w:pPr>
              <w:jc w:val="center"/>
              <w:rPr>
                <w:rFonts w:ascii="Times New Roman" w:hAnsi="Times New Roman" w:cs="Times New Roman"/>
              </w:rPr>
            </w:pPr>
            <w:r w:rsidRPr="00F05CFF">
              <w:rPr>
                <w:rFonts w:ascii="Times New Roman" w:hAnsi="Times New Roman" w:cs="Times New Roman"/>
              </w:rPr>
              <w:t>10/31/13</w:t>
            </w:r>
          </w:p>
        </w:tc>
      </w:tr>
    </w:tbl>
    <w:p w:rsidR="00403376" w:rsidRPr="00F05CFF" w:rsidRDefault="00403376" w:rsidP="00F05CFF">
      <w:pPr>
        <w:rPr>
          <w:rFonts w:ascii="Times New Roman" w:hAnsi="Times New Roman"/>
          <w:b/>
          <w:sz w:val="22"/>
          <w:szCs w:val="22"/>
          <w:u w:val="single"/>
        </w:rPr>
      </w:pPr>
    </w:p>
    <w:p w:rsidR="009C5283" w:rsidRPr="00E271B8" w:rsidRDefault="009C5283" w:rsidP="009C5283">
      <w:pPr>
        <w:pStyle w:val="ListParagraph"/>
        <w:ind w:left="0"/>
        <w:rPr>
          <w:rFonts w:ascii="Times New Roman" w:hAnsi="Times New Roman"/>
          <w:sz w:val="22"/>
          <w:szCs w:val="22"/>
          <w:u w:val="single"/>
        </w:rPr>
      </w:pPr>
      <w:r w:rsidRPr="00E271B8">
        <w:rPr>
          <w:rFonts w:ascii="Times New Roman" w:hAnsi="Times New Roman"/>
          <w:sz w:val="22"/>
          <w:szCs w:val="22"/>
          <w:u w:val="single"/>
        </w:rPr>
        <w:t>Discussion</w:t>
      </w:r>
    </w:p>
    <w:p w:rsidR="009C5283" w:rsidRPr="00F05CFF" w:rsidRDefault="009C5283" w:rsidP="009C5283">
      <w:pPr>
        <w:pStyle w:val="ListParagraph"/>
        <w:ind w:left="0"/>
        <w:rPr>
          <w:rFonts w:ascii="Times New Roman" w:hAnsi="Times New Roman"/>
          <w:sz w:val="22"/>
          <w:szCs w:val="22"/>
        </w:rPr>
      </w:pPr>
      <w:r w:rsidRPr="00F05CFF">
        <w:rPr>
          <w:rFonts w:ascii="Times New Roman" w:hAnsi="Times New Roman"/>
          <w:sz w:val="22"/>
          <w:szCs w:val="22"/>
        </w:rPr>
        <w:t xml:space="preserve">All of the locations had wild blackberries, pokeweed and mock strawberries while only one location had tartarian honeysuckle.  SWD adults emerged from pokeweed and wild blackberry samples at all locations.  The SWD emerged from the tartarian honeysuckle at site 4 only and the SWD emerged from mock strawberries at site 3 only.  Further analysis of the land usage, SWD abundance and host plant distribution will be done this summer when all of the GPS data can be assessed.  Pokeweed, wild blackberries and tartarian honeysuckle are conspicuous and can be removed when they appear in the landscape.  Controlling mock strawberries may prove difficult due to the inconspicuous nature of the plant.  It may be possible for SWD to reinvade from neighboring areas after plants have been removed, but every aspect of controlling SWD should be evaluated.  If early season host plants are removed the decrease in the initial population, even if slight, may be enough to decrease the overall population later in the season.  </w:t>
      </w:r>
    </w:p>
    <w:p w:rsidR="009C5283" w:rsidRDefault="009C5283" w:rsidP="009C5283">
      <w:pPr>
        <w:rPr>
          <w:rFonts w:ascii="Times New Roman" w:hAnsi="Times New Roman"/>
          <w:b/>
          <w:sz w:val="22"/>
          <w:szCs w:val="22"/>
        </w:rPr>
      </w:pPr>
    </w:p>
    <w:p w:rsidR="009C5283" w:rsidRDefault="009C5283">
      <w:pPr>
        <w:rPr>
          <w:rFonts w:ascii="Times New Roman" w:hAnsi="Times New Roman"/>
          <w:b/>
          <w:sz w:val="22"/>
          <w:szCs w:val="22"/>
        </w:rPr>
      </w:pPr>
      <w:r>
        <w:rPr>
          <w:rFonts w:ascii="Times New Roman" w:hAnsi="Times New Roman"/>
          <w:b/>
          <w:sz w:val="22"/>
          <w:szCs w:val="22"/>
        </w:rPr>
        <w:br w:type="page"/>
      </w:r>
    </w:p>
    <w:p w:rsidR="00403376" w:rsidRPr="00F05CFF" w:rsidRDefault="00403376" w:rsidP="00F05CFF">
      <w:pPr>
        <w:rPr>
          <w:rFonts w:ascii="Times New Roman" w:hAnsi="Times New Roman"/>
          <w:sz w:val="22"/>
          <w:szCs w:val="22"/>
        </w:rPr>
      </w:pPr>
      <w:r w:rsidRPr="00F05CFF">
        <w:rPr>
          <w:rFonts w:ascii="Times New Roman" w:hAnsi="Times New Roman"/>
          <w:b/>
          <w:sz w:val="22"/>
          <w:szCs w:val="22"/>
        </w:rPr>
        <w:lastRenderedPageBreak/>
        <w:t>Table 6.</w:t>
      </w:r>
      <w:r w:rsidRPr="00F05CFF">
        <w:rPr>
          <w:rFonts w:ascii="Times New Roman" w:hAnsi="Times New Roman"/>
          <w:sz w:val="22"/>
          <w:szCs w:val="22"/>
        </w:rPr>
        <w:t xml:space="preserve"> Plant families and common names of foliage that were sampled from May – October 2013.  *Plant samples that had adult SWD emerge from foliar samples.</w:t>
      </w:r>
    </w:p>
    <w:p w:rsidR="00403376" w:rsidRPr="00F05CFF" w:rsidRDefault="00403376" w:rsidP="00F05CFF">
      <w:pPr>
        <w:rPr>
          <w:rFonts w:ascii="Times New Roman" w:hAnsi="Times New Roman"/>
          <w:sz w:val="22"/>
          <w:szCs w:val="22"/>
        </w:rPr>
      </w:pPr>
    </w:p>
    <w:tbl>
      <w:tblPr>
        <w:tblStyle w:val="TableGrid"/>
        <w:tblW w:w="0" w:type="auto"/>
        <w:jc w:val="center"/>
        <w:tblLook w:val="04A0" w:firstRow="1" w:lastRow="0" w:firstColumn="1" w:lastColumn="0" w:noHBand="0" w:noVBand="1"/>
      </w:tblPr>
      <w:tblGrid>
        <w:gridCol w:w="2631"/>
        <w:gridCol w:w="5426"/>
      </w:tblGrid>
      <w:tr w:rsidR="00403376" w:rsidRPr="00F05CFF" w:rsidTr="00324815">
        <w:trPr>
          <w:trHeight w:val="750"/>
          <w:jc w:val="center"/>
        </w:trPr>
        <w:tc>
          <w:tcPr>
            <w:tcW w:w="2631" w:type="dxa"/>
            <w:noWrap/>
            <w:hideMark/>
          </w:tcPr>
          <w:p w:rsidR="00403376" w:rsidRPr="00F05CFF" w:rsidRDefault="00403376" w:rsidP="00F05CFF">
            <w:pPr>
              <w:rPr>
                <w:rFonts w:ascii="Times New Roman" w:hAnsi="Times New Roman" w:cs="Times New Roman"/>
                <w:b/>
                <w:bCs/>
              </w:rPr>
            </w:pPr>
            <w:r w:rsidRPr="00F05CFF">
              <w:rPr>
                <w:rFonts w:ascii="Times New Roman" w:hAnsi="Times New Roman" w:cs="Times New Roman"/>
                <w:b/>
                <w:bCs/>
              </w:rPr>
              <w:t>Plant Family</w:t>
            </w:r>
          </w:p>
        </w:tc>
        <w:tc>
          <w:tcPr>
            <w:tcW w:w="5426" w:type="dxa"/>
            <w:hideMark/>
          </w:tcPr>
          <w:p w:rsidR="00403376" w:rsidRPr="00F05CFF" w:rsidRDefault="00403376" w:rsidP="00F05CFF">
            <w:pPr>
              <w:rPr>
                <w:rFonts w:ascii="Times New Roman" w:hAnsi="Times New Roman" w:cs="Times New Roman"/>
                <w:b/>
                <w:bCs/>
              </w:rPr>
            </w:pPr>
            <w:r w:rsidRPr="00F05CFF">
              <w:rPr>
                <w:rFonts w:ascii="Times New Roman" w:hAnsi="Times New Roman" w:cs="Times New Roman"/>
                <w:b/>
                <w:bCs/>
              </w:rPr>
              <w:t>Common Names of plants sampled</w:t>
            </w:r>
          </w:p>
        </w:tc>
      </w:tr>
      <w:tr w:rsidR="00403376" w:rsidRPr="00F05CFF" w:rsidTr="00324815">
        <w:trPr>
          <w:trHeight w:val="521"/>
          <w:jc w:val="center"/>
        </w:trPr>
        <w:tc>
          <w:tcPr>
            <w:tcW w:w="2631" w:type="dxa"/>
            <w:noWrap/>
            <w:hideMark/>
          </w:tcPr>
          <w:p w:rsidR="00403376" w:rsidRPr="00F05CFF" w:rsidRDefault="00E271B8" w:rsidP="00F05CFF">
            <w:pPr>
              <w:rPr>
                <w:rFonts w:ascii="Times New Roman" w:hAnsi="Times New Roman" w:cs="Times New Roman"/>
              </w:rPr>
            </w:pPr>
            <w:r>
              <w:rPr>
                <w:rFonts w:ascii="Times New Roman" w:hAnsi="Times New Roman" w:cs="Times New Roman"/>
              </w:rPr>
              <w:t>Ros</w:t>
            </w:r>
            <w:r w:rsidR="00403376" w:rsidRPr="00F05CFF">
              <w:rPr>
                <w:rFonts w:ascii="Times New Roman" w:hAnsi="Times New Roman" w:cs="Times New Roman"/>
              </w:rPr>
              <w:t>aceae*</w:t>
            </w:r>
          </w:p>
        </w:tc>
        <w:tc>
          <w:tcPr>
            <w:tcW w:w="5426" w:type="dxa"/>
            <w:hideMark/>
          </w:tcPr>
          <w:p w:rsidR="00403376" w:rsidRPr="00F05CFF" w:rsidRDefault="00403376" w:rsidP="00F05CFF">
            <w:pPr>
              <w:rPr>
                <w:rFonts w:ascii="Times New Roman" w:hAnsi="Times New Roman" w:cs="Times New Roman"/>
              </w:rPr>
            </w:pPr>
            <w:r w:rsidRPr="00F05CFF">
              <w:rPr>
                <w:rFonts w:ascii="Times New Roman" w:hAnsi="Times New Roman" w:cs="Times New Roman"/>
              </w:rPr>
              <w:t>wild rose, cultivated rose, mock strawberry, bird cherry tree, wild blackberries</w:t>
            </w:r>
          </w:p>
        </w:tc>
      </w:tr>
      <w:tr w:rsidR="00403376" w:rsidRPr="00F05CFF" w:rsidTr="00324815">
        <w:trPr>
          <w:trHeight w:val="345"/>
          <w:jc w:val="center"/>
        </w:trPr>
        <w:tc>
          <w:tcPr>
            <w:tcW w:w="2631" w:type="dxa"/>
            <w:noWrap/>
            <w:hideMark/>
          </w:tcPr>
          <w:p w:rsidR="00403376" w:rsidRPr="00F05CFF" w:rsidRDefault="00403376" w:rsidP="00F05CFF">
            <w:pPr>
              <w:rPr>
                <w:rFonts w:ascii="Times New Roman" w:hAnsi="Times New Roman" w:cs="Times New Roman"/>
              </w:rPr>
            </w:pPr>
            <w:r w:rsidRPr="00F05CFF">
              <w:rPr>
                <w:rFonts w:ascii="Times New Roman" w:hAnsi="Times New Roman" w:cs="Times New Roman"/>
              </w:rPr>
              <w:t>Solanaceae</w:t>
            </w:r>
          </w:p>
        </w:tc>
        <w:tc>
          <w:tcPr>
            <w:tcW w:w="5426" w:type="dxa"/>
            <w:hideMark/>
          </w:tcPr>
          <w:p w:rsidR="00403376" w:rsidRPr="00F05CFF" w:rsidRDefault="00403376" w:rsidP="00F05CFF">
            <w:pPr>
              <w:rPr>
                <w:rFonts w:ascii="Times New Roman" w:hAnsi="Times New Roman" w:cs="Times New Roman"/>
              </w:rPr>
            </w:pPr>
            <w:r w:rsidRPr="00F05CFF">
              <w:rPr>
                <w:rFonts w:ascii="Times New Roman" w:hAnsi="Times New Roman" w:cs="Times New Roman"/>
              </w:rPr>
              <w:t>Jimson weed, horse nettle, black nightshade</w:t>
            </w:r>
          </w:p>
        </w:tc>
      </w:tr>
      <w:tr w:rsidR="00403376" w:rsidRPr="00F05CFF" w:rsidTr="00324815">
        <w:trPr>
          <w:trHeight w:val="315"/>
          <w:jc w:val="center"/>
        </w:trPr>
        <w:tc>
          <w:tcPr>
            <w:tcW w:w="2631" w:type="dxa"/>
            <w:noWrap/>
            <w:hideMark/>
          </w:tcPr>
          <w:p w:rsidR="00403376" w:rsidRPr="00F05CFF" w:rsidRDefault="00403376" w:rsidP="00F05CFF">
            <w:pPr>
              <w:rPr>
                <w:rFonts w:ascii="Times New Roman" w:hAnsi="Times New Roman" w:cs="Times New Roman"/>
              </w:rPr>
            </w:pPr>
            <w:r w:rsidRPr="00F05CFF">
              <w:rPr>
                <w:rFonts w:ascii="Times New Roman" w:hAnsi="Times New Roman" w:cs="Times New Roman"/>
              </w:rPr>
              <w:t>Phytolaccaceae*</w:t>
            </w:r>
          </w:p>
        </w:tc>
        <w:tc>
          <w:tcPr>
            <w:tcW w:w="5426" w:type="dxa"/>
            <w:hideMark/>
          </w:tcPr>
          <w:p w:rsidR="00403376" w:rsidRPr="00F05CFF" w:rsidRDefault="00403376" w:rsidP="00F05CFF">
            <w:pPr>
              <w:rPr>
                <w:rFonts w:ascii="Times New Roman" w:hAnsi="Times New Roman" w:cs="Times New Roman"/>
              </w:rPr>
            </w:pPr>
            <w:r w:rsidRPr="00F05CFF">
              <w:rPr>
                <w:rFonts w:ascii="Times New Roman" w:hAnsi="Times New Roman" w:cs="Times New Roman"/>
              </w:rPr>
              <w:t>poke weed</w:t>
            </w:r>
          </w:p>
        </w:tc>
      </w:tr>
      <w:tr w:rsidR="00403376" w:rsidRPr="00F05CFF" w:rsidTr="00324815">
        <w:trPr>
          <w:trHeight w:val="315"/>
          <w:jc w:val="center"/>
        </w:trPr>
        <w:tc>
          <w:tcPr>
            <w:tcW w:w="2631" w:type="dxa"/>
            <w:noWrap/>
            <w:hideMark/>
          </w:tcPr>
          <w:p w:rsidR="00403376" w:rsidRPr="00F05CFF" w:rsidRDefault="00403376" w:rsidP="00F05CFF">
            <w:pPr>
              <w:rPr>
                <w:rFonts w:ascii="Times New Roman" w:hAnsi="Times New Roman" w:cs="Times New Roman"/>
              </w:rPr>
            </w:pPr>
            <w:r w:rsidRPr="00F05CFF">
              <w:rPr>
                <w:rFonts w:ascii="Times New Roman" w:hAnsi="Times New Roman" w:cs="Times New Roman"/>
              </w:rPr>
              <w:t>Convolvulaceae</w:t>
            </w:r>
          </w:p>
        </w:tc>
        <w:tc>
          <w:tcPr>
            <w:tcW w:w="5426" w:type="dxa"/>
            <w:hideMark/>
          </w:tcPr>
          <w:p w:rsidR="00403376" w:rsidRPr="00F05CFF" w:rsidRDefault="00403376" w:rsidP="00F05CFF">
            <w:pPr>
              <w:rPr>
                <w:rFonts w:ascii="Times New Roman" w:hAnsi="Times New Roman" w:cs="Times New Roman"/>
              </w:rPr>
            </w:pPr>
            <w:r w:rsidRPr="00F05CFF">
              <w:rPr>
                <w:rFonts w:ascii="Times New Roman" w:hAnsi="Times New Roman" w:cs="Times New Roman"/>
              </w:rPr>
              <w:t>ivy morning glory, hedge bindweed</w:t>
            </w:r>
          </w:p>
        </w:tc>
      </w:tr>
      <w:tr w:rsidR="00403376" w:rsidRPr="00F05CFF" w:rsidTr="00324815">
        <w:trPr>
          <w:trHeight w:val="315"/>
          <w:jc w:val="center"/>
        </w:trPr>
        <w:tc>
          <w:tcPr>
            <w:tcW w:w="2631" w:type="dxa"/>
            <w:noWrap/>
            <w:hideMark/>
          </w:tcPr>
          <w:p w:rsidR="00403376" w:rsidRPr="00F05CFF" w:rsidRDefault="00403376" w:rsidP="00F05CFF">
            <w:pPr>
              <w:rPr>
                <w:rFonts w:ascii="Times New Roman" w:hAnsi="Times New Roman" w:cs="Times New Roman"/>
              </w:rPr>
            </w:pPr>
            <w:r w:rsidRPr="00F05CFF">
              <w:rPr>
                <w:rFonts w:ascii="Times New Roman" w:hAnsi="Times New Roman" w:cs="Times New Roman"/>
              </w:rPr>
              <w:t>Polygonaceae</w:t>
            </w:r>
          </w:p>
        </w:tc>
        <w:tc>
          <w:tcPr>
            <w:tcW w:w="5426" w:type="dxa"/>
            <w:hideMark/>
          </w:tcPr>
          <w:p w:rsidR="00403376" w:rsidRPr="00F05CFF" w:rsidRDefault="00403376" w:rsidP="00F05CFF">
            <w:pPr>
              <w:rPr>
                <w:rFonts w:ascii="Times New Roman" w:hAnsi="Times New Roman" w:cs="Times New Roman"/>
              </w:rPr>
            </w:pPr>
            <w:r w:rsidRPr="00F05CFF">
              <w:rPr>
                <w:rFonts w:ascii="Times New Roman" w:hAnsi="Times New Roman" w:cs="Times New Roman"/>
              </w:rPr>
              <w:t>lady's thumb</w:t>
            </w:r>
          </w:p>
        </w:tc>
      </w:tr>
      <w:tr w:rsidR="00403376" w:rsidRPr="00F05CFF" w:rsidTr="00324815">
        <w:trPr>
          <w:trHeight w:val="315"/>
          <w:jc w:val="center"/>
        </w:trPr>
        <w:tc>
          <w:tcPr>
            <w:tcW w:w="2631" w:type="dxa"/>
            <w:noWrap/>
            <w:hideMark/>
          </w:tcPr>
          <w:p w:rsidR="00403376" w:rsidRPr="00F05CFF" w:rsidRDefault="00403376" w:rsidP="00F05CFF">
            <w:pPr>
              <w:rPr>
                <w:rFonts w:ascii="Times New Roman" w:hAnsi="Times New Roman" w:cs="Times New Roman"/>
              </w:rPr>
            </w:pPr>
            <w:r w:rsidRPr="00F05CFF">
              <w:rPr>
                <w:rFonts w:ascii="Times New Roman" w:hAnsi="Times New Roman" w:cs="Times New Roman"/>
              </w:rPr>
              <w:t>Anacardiaceae</w:t>
            </w:r>
          </w:p>
        </w:tc>
        <w:tc>
          <w:tcPr>
            <w:tcW w:w="5426" w:type="dxa"/>
            <w:hideMark/>
          </w:tcPr>
          <w:p w:rsidR="00403376" w:rsidRPr="00F05CFF" w:rsidRDefault="00403376" w:rsidP="00F05CFF">
            <w:pPr>
              <w:rPr>
                <w:rFonts w:ascii="Times New Roman" w:hAnsi="Times New Roman" w:cs="Times New Roman"/>
              </w:rPr>
            </w:pPr>
            <w:r w:rsidRPr="00F05CFF">
              <w:rPr>
                <w:rFonts w:ascii="Times New Roman" w:hAnsi="Times New Roman" w:cs="Times New Roman"/>
              </w:rPr>
              <w:t>poison ivy, sumac</w:t>
            </w:r>
          </w:p>
        </w:tc>
      </w:tr>
      <w:tr w:rsidR="00403376" w:rsidRPr="00F05CFF" w:rsidTr="00324815">
        <w:trPr>
          <w:trHeight w:val="315"/>
          <w:jc w:val="center"/>
        </w:trPr>
        <w:tc>
          <w:tcPr>
            <w:tcW w:w="2631" w:type="dxa"/>
            <w:noWrap/>
            <w:vAlign w:val="center"/>
            <w:hideMark/>
          </w:tcPr>
          <w:p w:rsidR="00403376" w:rsidRPr="00F05CFF" w:rsidRDefault="00403376" w:rsidP="00F05CFF">
            <w:pPr>
              <w:rPr>
                <w:rFonts w:ascii="Times New Roman" w:hAnsi="Times New Roman" w:cs="Times New Roman"/>
              </w:rPr>
            </w:pPr>
            <w:r w:rsidRPr="00F05CFF">
              <w:rPr>
                <w:rFonts w:ascii="Times New Roman" w:hAnsi="Times New Roman" w:cs="Times New Roman"/>
              </w:rPr>
              <w:t>Malvaceae</w:t>
            </w:r>
          </w:p>
        </w:tc>
        <w:tc>
          <w:tcPr>
            <w:tcW w:w="5426" w:type="dxa"/>
            <w:hideMark/>
          </w:tcPr>
          <w:p w:rsidR="00403376" w:rsidRPr="00F05CFF" w:rsidRDefault="00403376" w:rsidP="00F05CFF">
            <w:pPr>
              <w:rPr>
                <w:rFonts w:ascii="Times New Roman" w:hAnsi="Times New Roman" w:cs="Times New Roman"/>
              </w:rPr>
            </w:pPr>
            <w:r w:rsidRPr="00F05CFF">
              <w:rPr>
                <w:rFonts w:ascii="Times New Roman" w:hAnsi="Times New Roman" w:cs="Times New Roman"/>
              </w:rPr>
              <w:t>velvet leaf</w:t>
            </w:r>
          </w:p>
        </w:tc>
      </w:tr>
      <w:tr w:rsidR="00403376" w:rsidRPr="00F05CFF" w:rsidTr="00324815">
        <w:trPr>
          <w:trHeight w:val="315"/>
          <w:jc w:val="center"/>
        </w:trPr>
        <w:tc>
          <w:tcPr>
            <w:tcW w:w="2631" w:type="dxa"/>
            <w:noWrap/>
            <w:hideMark/>
          </w:tcPr>
          <w:p w:rsidR="00403376" w:rsidRPr="00F05CFF" w:rsidRDefault="00403376" w:rsidP="00F05CFF">
            <w:pPr>
              <w:rPr>
                <w:rFonts w:ascii="Times New Roman" w:hAnsi="Times New Roman" w:cs="Times New Roman"/>
              </w:rPr>
            </w:pPr>
            <w:r w:rsidRPr="00F05CFF">
              <w:rPr>
                <w:rFonts w:ascii="Times New Roman" w:hAnsi="Times New Roman" w:cs="Times New Roman"/>
              </w:rPr>
              <w:t>Bra</w:t>
            </w:r>
            <w:r w:rsidR="00E271B8">
              <w:rPr>
                <w:rFonts w:ascii="Times New Roman" w:hAnsi="Times New Roman" w:cs="Times New Roman"/>
              </w:rPr>
              <w:t>s</w:t>
            </w:r>
            <w:r w:rsidRPr="00F05CFF">
              <w:rPr>
                <w:rFonts w:ascii="Times New Roman" w:hAnsi="Times New Roman" w:cs="Times New Roman"/>
              </w:rPr>
              <w:t>sicaceae</w:t>
            </w:r>
          </w:p>
        </w:tc>
        <w:tc>
          <w:tcPr>
            <w:tcW w:w="5426" w:type="dxa"/>
            <w:hideMark/>
          </w:tcPr>
          <w:p w:rsidR="00403376" w:rsidRPr="00F05CFF" w:rsidRDefault="00E271B8" w:rsidP="00F05CFF">
            <w:pPr>
              <w:rPr>
                <w:rFonts w:ascii="Times New Roman" w:hAnsi="Times New Roman" w:cs="Times New Roman"/>
              </w:rPr>
            </w:pPr>
            <w:r w:rsidRPr="00F05CFF">
              <w:rPr>
                <w:rFonts w:ascii="Times New Roman" w:hAnsi="Times New Roman" w:cs="Times New Roman"/>
              </w:rPr>
              <w:t>cocklebur, purple cudweed</w:t>
            </w:r>
            <w:r>
              <w:rPr>
                <w:rFonts w:ascii="Times New Roman" w:hAnsi="Times New Roman" w:cs="Times New Roman"/>
              </w:rPr>
              <w:t>,</w:t>
            </w:r>
            <w:r w:rsidRPr="00F05CFF">
              <w:rPr>
                <w:rFonts w:ascii="Times New Roman" w:hAnsi="Times New Roman" w:cs="Times New Roman"/>
              </w:rPr>
              <w:t xml:space="preserve"> </w:t>
            </w:r>
            <w:r w:rsidR="00403376" w:rsidRPr="00F05CFF">
              <w:rPr>
                <w:rFonts w:ascii="Times New Roman" w:hAnsi="Times New Roman" w:cs="Times New Roman"/>
              </w:rPr>
              <w:t xml:space="preserve">garden yalla </w:t>
            </w:r>
          </w:p>
        </w:tc>
      </w:tr>
      <w:tr w:rsidR="00403376" w:rsidRPr="00F05CFF" w:rsidTr="00324815">
        <w:trPr>
          <w:trHeight w:val="368"/>
          <w:jc w:val="center"/>
        </w:trPr>
        <w:tc>
          <w:tcPr>
            <w:tcW w:w="2631" w:type="dxa"/>
            <w:noWrap/>
            <w:hideMark/>
          </w:tcPr>
          <w:p w:rsidR="00403376" w:rsidRPr="00F05CFF" w:rsidRDefault="00403376" w:rsidP="00F05CFF">
            <w:pPr>
              <w:rPr>
                <w:rFonts w:ascii="Times New Roman" w:hAnsi="Times New Roman" w:cs="Times New Roman"/>
              </w:rPr>
            </w:pPr>
            <w:r w:rsidRPr="00F05CFF">
              <w:rPr>
                <w:rFonts w:ascii="Times New Roman" w:hAnsi="Times New Roman" w:cs="Times New Roman"/>
              </w:rPr>
              <w:t>Asteraceae</w:t>
            </w:r>
            <w:r w:rsidR="00E271B8">
              <w:rPr>
                <w:rFonts w:ascii="Times New Roman" w:hAnsi="Times New Roman" w:cs="Times New Roman"/>
              </w:rPr>
              <w:t xml:space="preserve"> (Compositae)</w:t>
            </w:r>
          </w:p>
        </w:tc>
        <w:tc>
          <w:tcPr>
            <w:tcW w:w="5426" w:type="dxa"/>
            <w:hideMark/>
          </w:tcPr>
          <w:p w:rsidR="00403376" w:rsidRPr="00F05CFF" w:rsidRDefault="00403376" w:rsidP="00F05CFF">
            <w:pPr>
              <w:rPr>
                <w:rFonts w:ascii="Times New Roman" w:hAnsi="Times New Roman" w:cs="Times New Roman"/>
              </w:rPr>
            </w:pPr>
            <w:r w:rsidRPr="00F05CFF">
              <w:rPr>
                <w:rFonts w:ascii="Times New Roman" w:hAnsi="Times New Roman" w:cs="Times New Roman"/>
              </w:rPr>
              <w:t>ragweed, tall goldenrod, slender aster, wild daisy, climbing hemp weed, bull thistle</w:t>
            </w:r>
          </w:p>
        </w:tc>
      </w:tr>
      <w:tr w:rsidR="00403376" w:rsidRPr="00F05CFF" w:rsidTr="00324815">
        <w:trPr>
          <w:trHeight w:val="440"/>
          <w:jc w:val="center"/>
        </w:trPr>
        <w:tc>
          <w:tcPr>
            <w:tcW w:w="2631" w:type="dxa"/>
            <w:noWrap/>
            <w:hideMark/>
          </w:tcPr>
          <w:p w:rsidR="00403376" w:rsidRPr="00F05CFF" w:rsidRDefault="00403376" w:rsidP="00F05CFF">
            <w:pPr>
              <w:rPr>
                <w:rFonts w:ascii="Times New Roman" w:hAnsi="Times New Roman" w:cs="Times New Roman"/>
              </w:rPr>
            </w:pPr>
            <w:r w:rsidRPr="00F05CFF">
              <w:rPr>
                <w:rFonts w:ascii="Times New Roman" w:hAnsi="Times New Roman" w:cs="Times New Roman"/>
              </w:rPr>
              <w:t>Caprifoliaceae*</w:t>
            </w:r>
          </w:p>
        </w:tc>
        <w:tc>
          <w:tcPr>
            <w:tcW w:w="5426" w:type="dxa"/>
            <w:hideMark/>
          </w:tcPr>
          <w:p w:rsidR="00403376" w:rsidRPr="00F05CFF" w:rsidRDefault="00403376" w:rsidP="00F05CFF">
            <w:pPr>
              <w:rPr>
                <w:rFonts w:ascii="Times New Roman" w:hAnsi="Times New Roman" w:cs="Times New Roman"/>
              </w:rPr>
            </w:pPr>
            <w:r w:rsidRPr="00F05CFF">
              <w:rPr>
                <w:rFonts w:ascii="Times New Roman" w:hAnsi="Times New Roman" w:cs="Times New Roman"/>
              </w:rPr>
              <w:t>Japanese honey suckle, Indian currant, elderberry, tartarian honeysuckle</w:t>
            </w:r>
          </w:p>
        </w:tc>
      </w:tr>
      <w:tr w:rsidR="00E271B8" w:rsidRPr="00F05CFF" w:rsidTr="00324815">
        <w:trPr>
          <w:trHeight w:val="315"/>
          <w:jc w:val="center"/>
        </w:trPr>
        <w:tc>
          <w:tcPr>
            <w:tcW w:w="2631" w:type="dxa"/>
            <w:noWrap/>
            <w:hideMark/>
          </w:tcPr>
          <w:p w:rsidR="00E271B8" w:rsidRPr="00F05CFF" w:rsidRDefault="00E271B8" w:rsidP="00F05CFF">
            <w:pPr>
              <w:rPr>
                <w:rFonts w:ascii="Times New Roman" w:hAnsi="Times New Roman" w:cs="Times New Roman"/>
              </w:rPr>
            </w:pPr>
            <w:r w:rsidRPr="00F05CFF">
              <w:rPr>
                <w:rFonts w:ascii="Times New Roman" w:hAnsi="Times New Roman" w:cs="Times New Roman"/>
              </w:rPr>
              <w:t>Passifloraceae</w:t>
            </w:r>
          </w:p>
        </w:tc>
        <w:tc>
          <w:tcPr>
            <w:tcW w:w="5426" w:type="dxa"/>
            <w:hideMark/>
          </w:tcPr>
          <w:p w:rsidR="00E271B8" w:rsidRPr="00F05CFF" w:rsidRDefault="00E271B8" w:rsidP="00F05CFF">
            <w:pPr>
              <w:rPr>
                <w:rFonts w:ascii="Times New Roman" w:hAnsi="Times New Roman" w:cs="Times New Roman"/>
              </w:rPr>
            </w:pPr>
            <w:r w:rsidRPr="00F05CFF">
              <w:rPr>
                <w:rFonts w:ascii="Times New Roman" w:hAnsi="Times New Roman" w:cs="Times New Roman"/>
              </w:rPr>
              <w:t>passion flower</w:t>
            </w:r>
          </w:p>
        </w:tc>
      </w:tr>
      <w:tr w:rsidR="00E271B8" w:rsidRPr="00F05CFF" w:rsidTr="00324815">
        <w:trPr>
          <w:trHeight w:val="315"/>
          <w:jc w:val="center"/>
        </w:trPr>
        <w:tc>
          <w:tcPr>
            <w:tcW w:w="2631" w:type="dxa"/>
            <w:noWrap/>
            <w:hideMark/>
          </w:tcPr>
          <w:p w:rsidR="00E271B8" w:rsidRPr="00F05CFF" w:rsidRDefault="00E271B8" w:rsidP="00F05CFF">
            <w:pPr>
              <w:rPr>
                <w:rFonts w:ascii="Times New Roman" w:hAnsi="Times New Roman" w:cs="Times New Roman"/>
              </w:rPr>
            </w:pPr>
            <w:r w:rsidRPr="00F05CFF">
              <w:rPr>
                <w:rFonts w:ascii="Times New Roman" w:hAnsi="Times New Roman" w:cs="Times New Roman"/>
              </w:rPr>
              <w:t>Moraceae</w:t>
            </w:r>
          </w:p>
        </w:tc>
        <w:tc>
          <w:tcPr>
            <w:tcW w:w="5426" w:type="dxa"/>
            <w:hideMark/>
          </w:tcPr>
          <w:p w:rsidR="00E271B8" w:rsidRPr="00F05CFF" w:rsidRDefault="00E271B8" w:rsidP="00F05CFF">
            <w:pPr>
              <w:rPr>
                <w:rFonts w:ascii="Times New Roman" w:hAnsi="Times New Roman" w:cs="Times New Roman"/>
              </w:rPr>
            </w:pPr>
            <w:r w:rsidRPr="00F05CFF">
              <w:rPr>
                <w:rFonts w:ascii="Times New Roman" w:hAnsi="Times New Roman" w:cs="Times New Roman"/>
              </w:rPr>
              <w:t>mulberry</w:t>
            </w:r>
          </w:p>
        </w:tc>
      </w:tr>
      <w:tr w:rsidR="00E271B8" w:rsidRPr="00F05CFF" w:rsidTr="00324815">
        <w:trPr>
          <w:trHeight w:val="315"/>
          <w:jc w:val="center"/>
        </w:trPr>
        <w:tc>
          <w:tcPr>
            <w:tcW w:w="2631" w:type="dxa"/>
            <w:noWrap/>
            <w:hideMark/>
          </w:tcPr>
          <w:p w:rsidR="00E271B8" w:rsidRPr="00F05CFF" w:rsidRDefault="00E271B8" w:rsidP="00F05CFF">
            <w:pPr>
              <w:rPr>
                <w:rFonts w:ascii="Times New Roman" w:hAnsi="Times New Roman" w:cs="Times New Roman"/>
              </w:rPr>
            </w:pPr>
            <w:r w:rsidRPr="00F05CFF">
              <w:rPr>
                <w:rFonts w:ascii="Times New Roman" w:hAnsi="Times New Roman" w:cs="Times New Roman"/>
              </w:rPr>
              <w:t>Lamiaceae</w:t>
            </w:r>
          </w:p>
        </w:tc>
        <w:tc>
          <w:tcPr>
            <w:tcW w:w="5426" w:type="dxa"/>
            <w:hideMark/>
          </w:tcPr>
          <w:p w:rsidR="00E271B8" w:rsidRPr="00F05CFF" w:rsidRDefault="00E271B8" w:rsidP="00F05CFF">
            <w:pPr>
              <w:rPr>
                <w:rFonts w:ascii="Times New Roman" w:hAnsi="Times New Roman" w:cs="Times New Roman"/>
              </w:rPr>
            </w:pPr>
            <w:r w:rsidRPr="00F05CFF">
              <w:rPr>
                <w:rFonts w:ascii="Times New Roman" w:hAnsi="Times New Roman" w:cs="Times New Roman"/>
              </w:rPr>
              <w:t xml:space="preserve">catnip, beautyberry </w:t>
            </w:r>
          </w:p>
        </w:tc>
      </w:tr>
      <w:tr w:rsidR="00E271B8" w:rsidRPr="00F05CFF" w:rsidTr="00324815">
        <w:trPr>
          <w:trHeight w:val="315"/>
          <w:jc w:val="center"/>
        </w:trPr>
        <w:tc>
          <w:tcPr>
            <w:tcW w:w="2631" w:type="dxa"/>
            <w:noWrap/>
            <w:hideMark/>
          </w:tcPr>
          <w:p w:rsidR="00E271B8" w:rsidRPr="00F05CFF" w:rsidRDefault="00E271B8" w:rsidP="00F05CFF">
            <w:pPr>
              <w:rPr>
                <w:rFonts w:ascii="Times New Roman" w:hAnsi="Times New Roman" w:cs="Times New Roman"/>
              </w:rPr>
            </w:pPr>
            <w:r w:rsidRPr="00F05CFF">
              <w:rPr>
                <w:rFonts w:ascii="Times New Roman" w:hAnsi="Times New Roman" w:cs="Times New Roman"/>
              </w:rPr>
              <w:t>Ericaceae</w:t>
            </w:r>
          </w:p>
        </w:tc>
        <w:tc>
          <w:tcPr>
            <w:tcW w:w="5426" w:type="dxa"/>
            <w:hideMark/>
          </w:tcPr>
          <w:p w:rsidR="00E271B8" w:rsidRPr="00F05CFF" w:rsidRDefault="00E271B8" w:rsidP="00F05CFF">
            <w:pPr>
              <w:rPr>
                <w:rFonts w:ascii="Times New Roman" w:hAnsi="Times New Roman" w:cs="Times New Roman"/>
              </w:rPr>
            </w:pPr>
            <w:r w:rsidRPr="00F05CFF">
              <w:rPr>
                <w:rFonts w:ascii="Times New Roman" w:hAnsi="Times New Roman" w:cs="Times New Roman"/>
              </w:rPr>
              <w:t>blueberry</w:t>
            </w:r>
          </w:p>
        </w:tc>
      </w:tr>
      <w:tr w:rsidR="00E271B8" w:rsidRPr="00F05CFF" w:rsidTr="00324815">
        <w:trPr>
          <w:trHeight w:val="315"/>
          <w:jc w:val="center"/>
        </w:trPr>
        <w:tc>
          <w:tcPr>
            <w:tcW w:w="2631" w:type="dxa"/>
            <w:noWrap/>
            <w:hideMark/>
          </w:tcPr>
          <w:p w:rsidR="00E271B8" w:rsidRPr="00F05CFF" w:rsidRDefault="00E271B8" w:rsidP="00F05CFF">
            <w:pPr>
              <w:rPr>
                <w:rFonts w:ascii="Times New Roman" w:hAnsi="Times New Roman" w:cs="Times New Roman"/>
              </w:rPr>
            </w:pPr>
            <w:r w:rsidRPr="00F05CFF">
              <w:rPr>
                <w:rFonts w:ascii="Times New Roman" w:hAnsi="Times New Roman" w:cs="Times New Roman"/>
              </w:rPr>
              <w:t>Cupressaceae</w:t>
            </w:r>
          </w:p>
        </w:tc>
        <w:tc>
          <w:tcPr>
            <w:tcW w:w="5426" w:type="dxa"/>
            <w:hideMark/>
          </w:tcPr>
          <w:p w:rsidR="00E271B8" w:rsidRPr="00F05CFF" w:rsidRDefault="00E271B8" w:rsidP="00F05CFF">
            <w:pPr>
              <w:rPr>
                <w:rFonts w:ascii="Times New Roman" w:hAnsi="Times New Roman" w:cs="Times New Roman"/>
              </w:rPr>
            </w:pPr>
            <w:r w:rsidRPr="00F05CFF">
              <w:rPr>
                <w:rFonts w:ascii="Times New Roman" w:hAnsi="Times New Roman" w:cs="Times New Roman"/>
              </w:rPr>
              <w:t>Juniper</w:t>
            </w:r>
          </w:p>
        </w:tc>
      </w:tr>
      <w:tr w:rsidR="00E271B8" w:rsidRPr="00F05CFF" w:rsidTr="00324815">
        <w:trPr>
          <w:trHeight w:val="315"/>
          <w:jc w:val="center"/>
        </w:trPr>
        <w:tc>
          <w:tcPr>
            <w:tcW w:w="2631" w:type="dxa"/>
            <w:noWrap/>
            <w:hideMark/>
          </w:tcPr>
          <w:p w:rsidR="00E271B8" w:rsidRPr="00F05CFF" w:rsidRDefault="00E271B8" w:rsidP="00F05CFF">
            <w:pPr>
              <w:rPr>
                <w:rFonts w:ascii="Times New Roman" w:hAnsi="Times New Roman" w:cs="Times New Roman"/>
              </w:rPr>
            </w:pPr>
            <w:r w:rsidRPr="00F05CFF">
              <w:rPr>
                <w:rFonts w:ascii="Times New Roman" w:hAnsi="Times New Roman" w:cs="Times New Roman"/>
              </w:rPr>
              <w:t>Vitaceae</w:t>
            </w:r>
          </w:p>
        </w:tc>
        <w:tc>
          <w:tcPr>
            <w:tcW w:w="5426" w:type="dxa"/>
            <w:hideMark/>
          </w:tcPr>
          <w:p w:rsidR="00E271B8" w:rsidRPr="00F05CFF" w:rsidRDefault="00E271B8" w:rsidP="00F05CFF">
            <w:pPr>
              <w:rPr>
                <w:rFonts w:ascii="Times New Roman" w:hAnsi="Times New Roman" w:cs="Times New Roman"/>
              </w:rPr>
            </w:pPr>
            <w:r w:rsidRPr="00F05CFF">
              <w:rPr>
                <w:rFonts w:ascii="Times New Roman" w:hAnsi="Times New Roman" w:cs="Times New Roman"/>
              </w:rPr>
              <w:t>wild grape</w:t>
            </w:r>
          </w:p>
        </w:tc>
      </w:tr>
      <w:tr w:rsidR="00E271B8" w:rsidRPr="00F05CFF" w:rsidTr="00324815">
        <w:trPr>
          <w:trHeight w:val="315"/>
          <w:jc w:val="center"/>
        </w:trPr>
        <w:tc>
          <w:tcPr>
            <w:tcW w:w="2631" w:type="dxa"/>
            <w:noWrap/>
            <w:hideMark/>
          </w:tcPr>
          <w:p w:rsidR="00E271B8" w:rsidRPr="00F05CFF" w:rsidRDefault="00E271B8" w:rsidP="00F05CFF">
            <w:pPr>
              <w:rPr>
                <w:rFonts w:ascii="Times New Roman" w:hAnsi="Times New Roman" w:cs="Times New Roman"/>
              </w:rPr>
            </w:pPr>
            <w:r w:rsidRPr="00F05CFF">
              <w:rPr>
                <w:rFonts w:ascii="Times New Roman" w:hAnsi="Times New Roman" w:cs="Times New Roman"/>
              </w:rPr>
              <w:t>Amaranthaceae</w:t>
            </w:r>
          </w:p>
        </w:tc>
        <w:tc>
          <w:tcPr>
            <w:tcW w:w="5426" w:type="dxa"/>
            <w:hideMark/>
          </w:tcPr>
          <w:p w:rsidR="00E271B8" w:rsidRPr="00F05CFF" w:rsidRDefault="00E271B8" w:rsidP="00F05CFF">
            <w:pPr>
              <w:rPr>
                <w:rFonts w:ascii="Times New Roman" w:hAnsi="Times New Roman" w:cs="Times New Roman"/>
              </w:rPr>
            </w:pPr>
            <w:r w:rsidRPr="00F05CFF">
              <w:rPr>
                <w:rFonts w:ascii="Times New Roman" w:hAnsi="Times New Roman" w:cs="Times New Roman"/>
              </w:rPr>
              <w:t>slender amaranth</w:t>
            </w:r>
          </w:p>
        </w:tc>
      </w:tr>
      <w:tr w:rsidR="00E271B8" w:rsidRPr="00F05CFF" w:rsidTr="00324815">
        <w:trPr>
          <w:trHeight w:val="300"/>
          <w:jc w:val="center"/>
        </w:trPr>
        <w:tc>
          <w:tcPr>
            <w:tcW w:w="2631" w:type="dxa"/>
            <w:noWrap/>
            <w:hideMark/>
          </w:tcPr>
          <w:p w:rsidR="00E271B8" w:rsidRPr="00F05CFF" w:rsidRDefault="00E271B8" w:rsidP="00F05CFF">
            <w:pPr>
              <w:rPr>
                <w:rFonts w:ascii="Times New Roman" w:hAnsi="Times New Roman" w:cs="Times New Roman"/>
              </w:rPr>
            </w:pPr>
            <w:r w:rsidRPr="00F05CFF">
              <w:rPr>
                <w:rFonts w:ascii="Times New Roman" w:hAnsi="Times New Roman" w:cs="Times New Roman"/>
              </w:rPr>
              <w:t>Euphorbiaceae</w:t>
            </w:r>
          </w:p>
        </w:tc>
        <w:tc>
          <w:tcPr>
            <w:tcW w:w="5426" w:type="dxa"/>
            <w:hideMark/>
          </w:tcPr>
          <w:p w:rsidR="00E271B8" w:rsidRPr="00F05CFF" w:rsidRDefault="00E271B8" w:rsidP="00F05CFF">
            <w:pPr>
              <w:rPr>
                <w:rFonts w:ascii="Times New Roman" w:hAnsi="Times New Roman" w:cs="Times New Roman"/>
              </w:rPr>
            </w:pPr>
            <w:r w:rsidRPr="00F05CFF">
              <w:rPr>
                <w:rFonts w:ascii="Times New Roman" w:hAnsi="Times New Roman" w:cs="Times New Roman"/>
              </w:rPr>
              <w:t>Virginia copperleaf</w:t>
            </w:r>
          </w:p>
        </w:tc>
      </w:tr>
      <w:tr w:rsidR="00E271B8" w:rsidRPr="00F05CFF" w:rsidTr="00324815">
        <w:trPr>
          <w:trHeight w:val="315"/>
          <w:jc w:val="center"/>
        </w:trPr>
        <w:tc>
          <w:tcPr>
            <w:tcW w:w="2631" w:type="dxa"/>
            <w:noWrap/>
            <w:hideMark/>
          </w:tcPr>
          <w:p w:rsidR="00E271B8" w:rsidRPr="00F05CFF" w:rsidRDefault="00E271B8" w:rsidP="00F05CFF">
            <w:pPr>
              <w:rPr>
                <w:rFonts w:ascii="Times New Roman" w:hAnsi="Times New Roman" w:cs="Times New Roman"/>
              </w:rPr>
            </w:pPr>
            <w:r w:rsidRPr="00F05CFF">
              <w:rPr>
                <w:rFonts w:ascii="Times New Roman" w:hAnsi="Times New Roman" w:cs="Times New Roman"/>
              </w:rPr>
              <w:t>Fabaceae</w:t>
            </w:r>
          </w:p>
        </w:tc>
        <w:tc>
          <w:tcPr>
            <w:tcW w:w="5426" w:type="dxa"/>
            <w:hideMark/>
          </w:tcPr>
          <w:p w:rsidR="00E271B8" w:rsidRPr="00F05CFF" w:rsidRDefault="00E271B8" w:rsidP="00F05CFF">
            <w:pPr>
              <w:rPr>
                <w:rFonts w:ascii="Times New Roman" w:hAnsi="Times New Roman" w:cs="Times New Roman"/>
              </w:rPr>
            </w:pPr>
            <w:r w:rsidRPr="00F05CFF">
              <w:rPr>
                <w:rFonts w:ascii="Times New Roman" w:hAnsi="Times New Roman" w:cs="Times New Roman"/>
              </w:rPr>
              <w:t>hairy vetch</w:t>
            </w:r>
          </w:p>
        </w:tc>
      </w:tr>
      <w:tr w:rsidR="00E271B8" w:rsidRPr="00F05CFF" w:rsidTr="00324815">
        <w:trPr>
          <w:trHeight w:val="315"/>
          <w:jc w:val="center"/>
        </w:trPr>
        <w:tc>
          <w:tcPr>
            <w:tcW w:w="2631" w:type="dxa"/>
            <w:noWrap/>
            <w:hideMark/>
          </w:tcPr>
          <w:p w:rsidR="00E271B8" w:rsidRPr="00F05CFF" w:rsidRDefault="00E271B8" w:rsidP="00F05CFF">
            <w:pPr>
              <w:rPr>
                <w:rFonts w:ascii="Times New Roman" w:hAnsi="Times New Roman" w:cs="Times New Roman"/>
              </w:rPr>
            </w:pPr>
            <w:r w:rsidRPr="00F05CFF">
              <w:rPr>
                <w:rFonts w:ascii="Times New Roman" w:hAnsi="Times New Roman" w:cs="Times New Roman"/>
              </w:rPr>
              <w:t>Oxalidaceae</w:t>
            </w:r>
          </w:p>
        </w:tc>
        <w:tc>
          <w:tcPr>
            <w:tcW w:w="5426" w:type="dxa"/>
            <w:hideMark/>
          </w:tcPr>
          <w:p w:rsidR="00E271B8" w:rsidRPr="00F05CFF" w:rsidRDefault="00E271B8" w:rsidP="00F05CFF">
            <w:pPr>
              <w:rPr>
                <w:rFonts w:ascii="Times New Roman" w:hAnsi="Times New Roman" w:cs="Times New Roman"/>
              </w:rPr>
            </w:pPr>
            <w:r w:rsidRPr="00F05CFF">
              <w:rPr>
                <w:rFonts w:ascii="Times New Roman" w:hAnsi="Times New Roman" w:cs="Times New Roman"/>
              </w:rPr>
              <w:t>yellow wood sorrel</w:t>
            </w:r>
          </w:p>
        </w:tc>
      </w:tr>
      <w:tr w:rsidR="00E271B8" w:rsidRPr="00F05CFF" w:rsidTr="00324815">
        <w:trPr>
          <w:trHeight w:val="315"/>
          <w:jc w:val="center"/>
        </w:trPr>
        <w:tc>
          <w:tcPr>
            <w:tcW w:w="2631" w:type="dxa"/>
            <w:noWrap/>
            <w:hideMark/>
          </w:tcPr>
          <w:p w:rsidR="00E271B8" w:rsidRPr="00F05CFF" w:rsidRDefault="00E271B8" w:rsidP="00F05CFF">
            <w:pPr>
              <w:rPr>
                <w:rFonts w:ascii="Times New Roman" w:hAnsi="Times New Roman" w:cs="Times New Roman"/>
              </w:rPr>
            </w:pPr>
            <w:r w:rsidRPr="00F05CFF">
              <w:rPr>
                <w:rFonts w:ascii="Times New Roman" w:hAnsi="Times New Roman" w:cs="Times New Roman"/>
              </w:rPr>
              <w:t>Scrophulariaceae</w:t>
            </w:r>
          </w:p>
        </w:tc>
        <w:tc>
          <w:tcPr>
            <w:tcW w:w="5426" w:type="dxa"/>
            <w:hideMark/>
          </w:tcPr>
          <w:p w:rsidR="00E271B8" w:rsidRPr="00F05CFF" w:rsidRDefault="00E271B8" w:rsidP="00F05CFF">
            <w:pPr>
              <w:rPr>
                <w:rFonts w:ascii="Times New Roman" w:hAnsi="Times New Roman" w:cs="Times New Roman"/>
              </w:rPr>
            </w:pPr>
            <w:r w:rsidRPr="00F05CFF">
              <w:rPr>
                <w:rFonts w:ascii="Times New Roman" w:hAnsi="Times New Roman" w:cs="Times New Roman"/>
              </w:rPr>
              <w:t>common mullein</w:t>
            </w:r>
          </w:p>
        </w:tc>
      </w:tr>
      <w:tr w:rsidR="00E271B8" w:rsidRPr="00F05CFF" w:rsidTr="00324815">
        <w:trPr>
          <w:trHeight w:val="315"/>
          <w:jc w:val="center"/>
        </w:trPr>
        <w:tc>
          <w:tcPr>
            <w:tcW w:w="2631" w:type="dxa"/>
            <w:noWrap/>
            <w:hideMark/>
          </w:tcPr>
          <w:p w:rsidR="00E271B8" w:rsidRPr="00F05CFF" w:rsidRDefault="00E271B8" w:rsidP="00F05CFF">
            <w:pPr>
              <w:rPr>
                <w:rFonts w:ascii="Times New Roman" w:hAnsi="Times New Roman" w:cs="Times New Roman"/>
              </w:rPr>
            </w:pPr>
            <w:r w:rsidRPr="00F05CFF">
              <w:rPr>
                <w:rFonts w:ascii="Times New Roman" w:hAnsi="Times New Roman" w:cs="Times New Roman"/>
              </w:rPr>
              <w:t>Plantaginaceae</w:t>
            </w:r>
          </w:p>
        </w:tc>
        <w:tc>
          <w:tcPr>
            <w:tcW w:w="5426" w:type="dxa"/>
            <w:hideMark/>
          </w:tcPr>
          <w:p w:rsidR="00E271B8" w:rsidRPr="00F05CFF" w:rsidRDefault="00E271B8" w:rsidP="00F05CFF">
            <w:pPr>
              <w:rPr>
                <w:rFonts w:ascii="Times New Roman" w:hAnsi="Times New Roman" w:cs="Times New Roman"/>
              </w:rPr>
            </w:pPr>
            <w:r w:rsidRPr="00F05CFF">
              <w:rPr>
                <w:rFonts w:ascii="Times New Roman" w:hAnsi="Times New Roman" w:cs="Times New Roman"/>
              </w:rPr>
              <w:t>American speedwell</w:t>
            </w:r>
          </w:p>
        </w:tc>
      </w:tr>
      <w:tr w:rsidR="00E271B8" w:rsidRPr="00F05CFF" w:rsidTr="00324815">
        <w:trPr>
          <w:trHeight w:val="315"/>
          <w:jc w:val="center"/>
        </w:trPr>
        <w:tc>
          <w:tcPr>
            <w:tcW w:w="2631" w:type="dxa"/>
            <w:noWrap/>
            <w:hideMark/>
          </w:tcPr>
          <w:p w:rsidR="00E271B8" w:rsidRPr="00F05CFF" w:rsidRDefault="00E271B8" w:rsidP="00F05CFF">
            <w:pPr>
              <w:rPr>
                <w:rFonts w:ascii="Times New Roman" w:hAnsi="Times New Roman" w:cs="Times New Roman"/>
              </w:rPr>
            </w:pPr>
            <w:r w:rsidRPr="00F05CFF">
              <w:rPr>
                <w:rFonts w:ascii="Times New Roman" w:hAnsi="Times New Roman" w:cs="Times New Roman"/>
              </w:rPr>
              <w:t>Euphorbiaceae</w:t>
            </w:r>
          </w:p>
        </w:tc>
        <w:tc>
          <w:tcPr>
            <w:tcW w:w="5426" w:type="dxa"/>
            <w:hideMark/>
          </w:tcPr>
          <w:p w:rsidR="00E271B8" w:rsidRPr="00F05CFF" w:rsidRDefault="00E271B8" w:rsidP="00F05CFF">
            <w:pPr>
              <w:rPr>
                <w:rFonts w:ascii="Times New Roman" w:hAnsi="Times New Roman" w:cs="Times New Roman"/>
              </w:rPr>
            </w:pPr>
            <w:r w:rsidRPr="00F05CFF">
              <w:rPr>
                <w:rFonts w:ascii="Times New Roman" w:hAnsi="Times New Roman" w:cs="Times New Roman"/>
              </w:rPr>
              <w:t>toothed spurge</w:t>
            </w:r>
          </w:p>
        </w:tc>
      </w:tr>
    </w:tbl>
    <w:p w:rsidR="00403376" w:rsidRPr="00F05CFF" w:rsidRDefault="00403376" w:rsidP="00F05CFF">
      <w:pPr>
        <w:pStyle w:val="ListParagraph"/>
        <w:ind w:left="0"/>
        <w:rPr>
          <w:rFonts w:ascii="Times New Roman" w:hAnsi="Times New Roman"/>
          <w:sz w:val="22"/>
          <w:szCs w:val="22"/>
        </w:rPr>
      </w:pPr>
    </w:p>
    <w:p w:rsidR="00901750" w:rsidRPr="00F05CFF" w:rsidRDefault="00901750" w:rsidP="00F05CFF">
      <w:pPr>
        <w:pStyle w:val="ListParagraph"/>
        <w:ind w:left="0"/>
        <w:rPr>
          <w:rFonts w:ascii="Times New Roman" w:hAnsi="Times New Roman"/>
          <w:sz w:val="22"/>
          <w:szCs w:val="22"/>
        </w:rPr>
      </w:pPr>
    </w:p>
    <w:p w:rsidR="00901750" w:rsidRPr="00E271B8" w:rsidRDefault="00901750" w:rsidP="00F05CFF">
      <w:pPr>
        <w:pStyle w:val="ListParagraph"/>
        <w:ind w:left="0"/>
        <w:rPr>
          <w:rFonts w:ascii="Times New Roman" w:hAnsi="Times New Roman"/>
          <w:sz w:val="22"/>
          <w:szCs w:val="22"/>
          <w:u w:val="single"/>
        </w:rPr>
      </w:pPr>
      <w:r w:rsidRPr="00E271B8">
        <w:rPr>
          <w:rFonts w:ascii="Times New Roman" w:hAnsi="Times New Roman"/>
          <w:sz w:val="22"/>
          <w:szCs w:val="22"/>
          <w:u w:val="single"/>
        </w:rPr>
        <w:t>Discussion</w:t>
      </w:r>
    </w:p>
    <w:p w:rsidR="00901750" w:rsidRPr="00F05CFF" w:rsidRDefault="00901750" w:rsidP="00F05CFF">
      <w:pPr>
        <w:pStyle w:val="ListParagraph"/>
        <w:ind w:left="0"/>
        <w:rPr>
          <w:rFonts w:ascii="Times New Roman" w:hAnsi="Times New Roman"/>
          <w:sz w:val="22"/>
          <w:szCs w:val="22"/>
        </w:rPr>
      </w:pPr>
      <w:r w:rsidRPr="00F05CFF">
        <w:rPr>
          <w:rFonts w:ascii="Times New Roman" w:hAnsi="Times New Roman"/>
          <w:sz w:val="22"/>
          <w:szCs w:val="22"/>
        </w:rPr>
        <w:t xml:space="preserve">All of the locations had wild blackberries, pokeweed and mock strawberries while only one location had tartarian honeysuckle.  SWD adults emerged from pokeweed and wild blackberry samples at all locations.  The SWD emerged from the tartarian honeysuckle at site 4 only and the SWD emerged from mock strawberries at site 3 only.  Further analysis of the land usage, SWD abundance and host plant distribution will be done this summer when all of the GPS data can be assessed.  Pokeweed, wild blackberries and tartarian honeysuckle are conspicuous and can be removed when they appear in the landscape.  Controlling mock strawberries may prove difficult due to the inconspicuous nature of the plant.  It may be possible for SWD to reinvade from neighboring areas after plants have been removed, but every aspect of controlling SWD should be evaluated.  If early season host plants are removed the decrease in the initial population, even if slight, may be enough to decrease the overall population later in the season.  </w:t>
      </w:r>
    </w:p>
    <w:p w:rsidR="00901750" w:rsidRPr="00F05CFF" w:rsidRDefault="00901750" w:rsidP="00F05CFF">
      <w:pPr>
        <w:pStyle w:val="ListParagraph"/>
        <w:ind w:left="0"/>
        <w:rPr>
          <w:rFonts w:ascii="Times New Roman" w:hAnsi="Times New Roman"/>
          <w:sz w:val="22"/>
          <w:szCs w:val="22"/>
        </w:rPr>
      </w:pPr>
    </w:p>
    <w:p w:rsidR="00901750" w:rsidRPr="00F05CFF" w:rsidRDefault="00901750" w:rsidP="00F05CFF">
      <w:pPr>
        <w:pStyle w:val="ListParagraph"/>
        <w:ind w:left="0"/>
        <w:rPr>
          <w:rFonts w:ascii="Times New Roman" w:hAnsi="Times New Roman"/>
          <w:sz w:val="22"/>
          <w:szCs w:val="22"/>
        </w:rPr>
      </w:pPr>
      <w:r w:rsidRPr="00F05CFF">
        <w:rPr>
          <w:rFonts w:ascii="Times New Roman" w:hAnsi="Times New Roman"/>
          <w:sz w:val="22"/>
          <w:szCs w:val="22"/>
        </w:rPr>
        <w:t>There is no scientific paper listing all host plants of SWD, however there are several websites that have them listed.  These lists appear on several university webpages as well as extension guides.  Michigan State University, Iowa State, Oregon State, and Cornell have sites that describe host plants, both cultivated and uncultivated and control tactics for dealing with SWD in various crops.   It is important to note that the mock strawberry and tartarian honeysuckle were not on previous lists of known SWD host plants in the south east.  Screening of possible host plants will continue starting the first week of June.  Monitoring potential host plants of SWD and removing them from the landscape should prove helpful in reducing SWD numbers in the field.  All aspects of IPM should be considered when attempting to control a pest in any cropping system and host plant removal should be viewed as a potential option for early season control of SWD in Virginia vineyards.</w:t>
      </w:r>
    </w:p>
    <w:p w:rsidR="00901750" w:rsidRPr="00F05CFF" w:rsidRDefault="00901750" w:rsidP="00F05CFF">
      <w:pPr>
        <w:pStyle w:val="ListParagraph"/>
        <w:ind w:left="0"/>
        <w:rPr>
          <w:rFonts w:ascii="Times New Roman" w:hAnsi="Times New Roman"/>
          <w:sz w:val="22"/>
          <w:szCs w:val="22"/>
        </w:rPr>
      </w:pPr>
    </w:p>
    <w:p w:rsidR="004A11B8" w:rsidRPr="00F05CFF" w:rsidRDefault="004A11B8" w:rsidP="00F05CFF">
      <w:pPr>
        <w:pStyle w:val="PlainText"/>
        <w:rPr>
          <w:rFonts w:ascii="Times New Roman" w:hAnsi="Times New Roman"/>
          <w:sz w:val="22"/>
          <w:szCs w:val="22"/>
        </w:rPr>
      </w:pPr>
    </w:p>
    <w:p w:rsidR="00901750" w:rsidRPr="00F05CFF" w:rsidRDefault="00901750" w:rsidP="00F05CFF">
      <w:pPr>
        <w:rPr>
          <w:rFonts w:ascii="Times New Roman" w:hAnsi="Times New Roman"/>
          <w:color w:val="FF0000"/>
          <w:sz w:val="22"/>
          <w:szCs w:val="22"/>
        </w:rPr>
      </w:pPr>
      <w:r w:rsidRPr="00F05CFF">
        <w:rPr>
          <w:rFonts w:ascii="Times New Roman" w:hAnsi="Times New Roman"/>
          <w:color w:val="FF0000"/>
          <w:sz w:val="22"/>
          <w:szCs w:val="22"/>
        </w:rPr>
        <w:br w:type="page"/>
      </w:r>
    </w:p>
    <w:p w:rsidR="00412E6A" w:rsidRPr="00F05CFF" w:rsidRDefault="001D7F74" w:rsidP="00F05CFF">
      <w:pPr>
        <w:pStyle w:val="PlainText"/>
        <w:rPr>
          <w:rFonts w:ascii="Times New Roman" w:hAnsi="Times New Roman"/>
          <w:b/>
          <w:sz w:val="22"/>
          <w:szCs w:val="22"/>
        </w:rPr>
      </w:pPr>
      <w:r w:rsidRPr="00F05CFF">
        <w:rPr>
          <w:rFonts w:ascii="Times New Roman" w:hAnsi="Times New Roman"/>
          <w:b/>
          <w:sz w:val="22"/>
          <w:szCs w:val="22"/>
        </w:rPr>
        <w:lastRenderedPageBreak/>
        <w:t>References Cited:</w:t>
      </w:r>
    </w:p>
    <w:p w:rsidR="00412E6A" w:rsidRPr="00F05CFF" w:rsidRDefault="00412E6A" w:rsidP="00F05CFF">
      <w:pPr>
        <w:pStyle w:val="PlainText"/>
        <w:rPr>
          <w:rFonts w:ascii="Times New Roman" w:hAnsi="Times New Roman"/>
          <w:color w:val="FF0000"/>
          <w:sz w:val="22"/>
          <w:szCs w:val="22"/>
        </w:rPr>
      </w:pPr>
    </w:p>
    <w:p w:rsidR="00914BD8" w:rsidRPr="00F05CFF" w:rsidRDefault="00847C3F" w:rsidP="00F05CFF">
      <w:pPr>
        <w:pStyle w:val="EndNoteBibliography"/>
        <w:ind w:left="288" w:hanging="288"/>
        <w:rPr>
          <w:rFonts w:ascii="Times New Roman" w:hAnsi="Times New Roman" w:cs="Times New Roman"/>
          <w:sz w:val="22"/>
          <w:szCs w:val="22"/>
        </w:rPr>
      </w:pPr>
      <w:r w:rsidRPr="00F05CFF">
        <w:rPr>
          <w:rFonts w:ascii="Times New Roman" w:hAnsi="Times New Roman" w:cs="Times New Roman"/>
          <w:color w:val="FF0000"/>
          <w:sz w:val="22"/>
          <w:szCs w:val="22"/>
        </w:rPr>
        <w:fldChar w:fldCharType="begin"/>
      </w:r>
      <w:r w:rsidR="00412E6A" w:rsidRPr="00F05CFF">
        <w:rPr>
          <w:rFonts w:ascii="Times New Roman" w:hAnsi="Times New Roman" w:cs="Times New Roman"/>
          <w:color w:val="FF0000"/>
          <w:sz w:val="22"/>
          <w:szCs w:val="22"/>
        </w:rPr>
        <w:instrText xml:space="preserve"> ADDIN EN.REFLIST </w:instrText>
      </w:r>
      <w:r w:rsidRPr="00F05CFF">
        <w:rPr>
          <w:rFonts w:ascii="Times New Roman" w:hAnsi="Times New Roman" w:cs="Times New Roman"/>
          <w:color w:val="FF0000"/>
          <w:sz w:val="22"/>
          <w:szCs w:val="22"/>
        </w:rPr>
        <w:fldChar w:fldCharType="separate"/>
      </w:r>
      <w:bookmarkStart w:id="2" w:name="_ENREF_1"/>
      <w:r w:rsidR="00914BD8" w:rsidRPr="00F05CFF">
        <w:rPr>
          <w:rFonts w:ascii="Times New Roman" w:hAnsi="Times New Roman" w:cs="Times New Roman"/>
          <w:b/>
          <w:sz w:val="22"/>
          <w:szCs w:val="22"/>
        </w:rPr>
        <w:t>Bolda, M. 2011.</w:t>
      </w:r>
      <w:r w:rsidR="00914BD8" w:rsidRPr="00F05CFF">
        <w:rPr>
          <w:rFonts w:ascii="Times New Roman" w:hAnsi="Times New Roman" w:cs="Times New Roman"/>
          <w:sz w:val="22"/>
          <w:szCs w:val="22"/>
        </w:rPr>
        <w:t xml:space="preserve"> Suspected tolerance to Pyganic (pyrethrin) found in spotted wing drosophila, Strawberries and Caneberries</w:t>
      </w:r>
      <w:r w:rsidR="00403376" w:rsidRPr="00F05CFF">
        <w:rPr>
          <w:rFonts w:ascii="Times New Roman" w:hAnsi="Times New Roman" w:cs="Times New Roman"/>
          <w:sz w:val="22"/>
          <w:szCs w:val="22"/>
        </w:rPr>
        <w:t xml:space="preserve"> web site, Univ. Calif. (http://ucanr.edu/blogs/blogcore/postdetail.cfm?postnum=5585)</w:t>
      </w:r>
      <w:r w:rsidR="00914BD8" w:rsidRPr="00F05CFF">
        <w:rPr>
          <w:rFonts w:ascii="Times New Roman" w:hAnsi="Times New Roman" w:cs="Times New Roman"/>
          <w:sz w:val="22"/>
          <w:szCs w:val="22"/>
        </w:rPr>
        <w:t>.</w:t>
      </w:r>
      <w:bookmarkEnd w:id="2"/>
    </w:p>
    <w:p w:rsidR="00914BD8" w:rsidRPr="00F05CFF" w:rsidRDefault="00914BD8" w:rsidP="00F05CFF">
      <w:pPr>
        <w:pStyle w:val="EndNoteBibliography"/>
        <w:ind w:left="288" w:hanging="288"/>
        <w:rPr>
          <w:rFonts w:ascii="Times New Roman" w:hAnsi="Times New Roman" w:cs="Times New Roman"/>
          <w:sz w:val="22"/>
          <w:szCs w:val="22"/>
        </w:rPr>
      </w:pPr>
      <w:bookmarkStart w:id="3" w:name="_ENREF_2"/>
      <w:r w:rsidRPr="00F05CFF">
        <w:rPr>
          <w:rFonts w:ascii="Times New Roman" w:hAnsi="Times New Roman" w:cs="Times New Roman"/>
          <w:b/>
          <w:sz w:val="22"/>
          <w:szCs w:val="22"/>
        </w:rPr>
        <w:t>Cha, D. H., T. Adams, H. Rogg, and P. J. Landolt. 2012.</w:t>
      </w:r>
      <w:r w:rsidRPr="00F05CFF">
        <w:rPr>
          <w:rFonts w:ascii="Times New Roman" w:hAnsi="Times New Roman" w:cs="Times New Roman"/>
          <w:sz w:val="22"/>
          <w:szCs w:val="22"/>
        </w:rPr>
        <w:t xml:space="preserve"> Identification and field evaluation of fermentation volatiles from wine and vinegar that mediate attraction of spotted wing drosophila, </w:t>
      </w:r>
      <w:r w:rsidRPr="00F05CFF">
        <w:rPr>
          <w:rFonts w:ascii="Times New Roman" w:hAnsi="Times New Roman" w:cs="Times New Roman"/>
          <w:i/>
          <w:sz w:val="22"/>
          <w:szCs w:val="22"/>
        </w:rPr>
        <w:t>Drosophila suzukii</w:t>
      </w:r>
      <w:r w:rsidRPr="00F05CFF">
        <w:rPr>
          <w:rFonts w:ascii="Times New Roman" w:hAnsi="Times New Roman" w:cs="Times New Roman"/>
          <w:sz w:val="22"/>
          <w:szCs w:val="22"/>
        </w:rPr>
        <w:t>. J. Chem. Ecol. 38: 1419-1431.</w:t>
      </w:r>
      <w:bookmarkEnd w:id="3"/>
    </w:p>
    <w:p w:rsidR="00914BD8" w:rsidRPr="00F05CFF" w:rsidRDefault="00914BD8" w:rsidP="00F05CFF">
      <w:pPr>
        <w:pStyle w:val="EndNoteBibliography"/>
        <w:ind w:left="288" w:hanging="288"/>
        <w:rPr>
          <w:rFonts w:ascii="Times New Roman" w:hAnsi="Times New Roman" w:cs="Times New Roman"/>
          <w:sz w:val="22"/>
          <w:szCs w:val="22"/>
        </w:rPr>
      </w:pPr>
      <w:bookmarkStart w:id="4" w:name="_ENREF_3"/>
      <w:r w:rsidRPr="00F05CFF">
        <w:rPr>
          <w:rFonts w:ascii="Times New Roman" w:hAnsi="Times New Roman" w:cs="Times New Roman"/>
          <w:b/>
          <w:sz w:val="22"/>
          <w:szCs w:val="22"/>
        </w:rPr>
        <w:t>Landolt, P. J., T. Adams, and H. Rogg. 2012.</w:t>
      </w:r>
      <w:r w:rsidRPr="00F05CFF">
        <w:rPr>
          <w:rFonts w:ascii="Times New Roman" w:hAnsi="Times New Roman" w:cs="Times New Roman"/>
          <w:sz w:val="22"/>
          <w:szCs w:val="22"/>
        </w:rPr>
        <w:t xml:space="preserve"> Trapping spotted wing drosophila, </w:t>
      </w:r>
      <w:r w:rsidRPr="00F05CFF">
        <w:rPr>
          <w:rFonts w:ascii="Times New Roman" w:hAnsi="Times New Roman" w:cs="Times New Roman"/>
          <w:i/>
          <w:sz w:val="22"/>
          <w:szCs w:val="22"/>
        </w:rPr>
        <w:t>Drosophila suzukii</w:t>
      </w:r>
      <w:r w:rsidRPr="00F05CFF">
        <w:rPr>
          <w:rFonts w:ascii="Times New Roman" w:hAnsi="Times New Roman" w:cs="Times New Roman"/>
          <w:sz w:val="22"/>
          <w:szCs w:val="22"/>
        </w:rPr>
        <w:t xml:space="preserve"> (Matsumura) (Diptera: Drosophilidae), with combinations of vinegar and wine, and acetic acid and ethanol. J. Appl. Entomol. 136: 148–154.</w:t>
      </w:r>
      <w:bookmarkEnd w:id="4"/>
    </w:p>
    <w:p w:rsidR="00914BD8" w:rsidRPr="00F05CFF" w:rsidRDefault="00914BD8" w:rsidP="00F05CFF">
      <w:pPr>
        <w:pStyle w:val="EndNoteBibliography"/>
        <w:ind w:left="288" w:hanging="288"/>
        <w:rPr>
          <w:rFonts w:ascii="Times New Roman" w:hAnsi="Times New Roman" w:cs="Times New Roman"/>
          <w:sz w:val="22"/>
          <w:szCs w:val="22"/>
        </w:rPr>
      </w:pPr>
      <w:bookmarkStart w:id="5" w:name="_ENREF_4"/>
      <w:r w:rsidRPr="00F05CFF">
        <w:rPr>
          <w:rFonts w:ascii="Times New Roman" w:hAnsi="Times New Roman" w:cs="Times New Roman"/>
          <w:b/>
          <w:sz w:val="22"/>
          <w:szCs w:val="22"/>
        </w:rPr>
        <w:t>Pfeiffer, D. G. 2012.</w:t>
      </w:r>
      <w:r w:rsidRPr="00F05CFF">
        <w:rPr>
          <w:rFonts w:ascii="Times New Roman" w:hAnsi="Times New Roman" w:cs="Times New Roman"/>
          <w:sz w:val="22"/>
          <w:szCs w:val="22"/>
        </w:rPr>
        <w:t xml:space="preserve"> Spotted wing drosophila in Virginia vineyards. Grape Press (Va. Vineyards Assoc.) 28: 1, 5.</w:t>
      </w:r>
      <w:bookmarkEnd w:id="5"/>
    </w:p>
    <w:p w:rsidR="00914BD8" w:rsidRPr="00F05CFF" w:rsidRDefault="00914BD8" w:rsidP="00F05CFF">
      <w:pPr>
        <w:pStyle w:val="EndNoteBibliography"/>
        <w:ind w:left="288" w:hanging="288"/>
        <w:rPr>
          <w:rFonts w:ascii="Times New Roman" w:hAnsi="Times New Roman" w:cs="Times New Roman"/>
          <w:sz w:val="22"/>
          <w:szCs w:val="22"/>
        </w:rPr>
      </w:pPr>
      <w:bookmarkStart w:id="6" w:name="_ENREF_5"/>
      <w:r w:rsidRPr="00F05CFF">
        <w:rPr>
          <w:rFonts w:ascii="Times New Roman" w:hAnsi="Times New Roman" w:cs="Times New Roman"/>
          <w:b/>
          <w:sz w:val="22"/>
          <w:szCs w:val="22"/>
        </w:rPr>
        <w:t>Pfeiffer, D. G., T. C. Leskey, and H. J. Burrack. 2012.</w:t>
      </w:r>
      <w:r w:rsidRPr="00F05CFF">
        <w:rPr>
          <w:rFonts w:ascii="Times New Roman" w:hAnsi="Times New Roman" w:cs="Times New Roman"/>
          <w:sz w:val="22"/>
          <w:szCs w:val="22"/>
        </w:rPr>
        <w:t xml:space="preserve"> Threatening the harvest:  The threat from three invasive insects in late season vineyards, pp. 449-474. In N. J. Bostanian, C. Vincent and R. Isaacs (eds.), Arthropod Management in Vineyards: Pests, Approaches, and Future Directions. Springer, Dordrecht, The Netherlands.  505 p.</w:t>
      </w:r>
      <w:bookmarkEnd w:id="6"/>
    </w:p>
    <w:p w:rsidR="00914BD8" w:rsidRPr="00F05CFF" w:rsidRDefault="00914BD8" w:rsidP="00F05CFF">
      <w:pPr>
        <w:pStyle w:val="EndNoteBibliography"/>
        <w:ind w:left="288" w:hanging="288"/>
        <w:rPr>
          <w:rFonts w:ascii="Times New Roman" w:hAnsi="Times New Roman" w:cs="Times New Roman"/>
          <w:sz w:val="22"/>
          <w:szCs w:val="22"/>
        </w:rPr>
      </w:pPr>
      <w:bookmarkStart w:id="7" w:name="_ENREF_6"/>
      <w:r w:rsidRPr="00F05CFF">
        <w:rPr>
          <w:rFonts w:ascii="Times New Roman" w:hAnsi="Times New Roman" w:cs="Times New Roman"/>
          <w:b/>
          <w:sz w:val="22"/>
          <w:szCs w:val="22"/>
        </w:rPr>
        <w:t>Pfeiffer, D. G., A. B. Baudoin, J. C. Bergh, and M. Nita. 2014.</w:t>
      </w:r>
      <w:r w:rsidRPr="00F05CFF">
        <w:rPr>
          <w:rFonts w:ascii="Times New Roman" w:hAnsi="Times New Roman" w:cs="Times New Roman"/>
          <w:sz w:val="22"/>
          <w:szCs w:val="22"/>
        </w:rPr>
        <w:t xml:space="preserve"> Grapes: Diseases and insects in vineyards, pp. 3-1 – 3-18, 2014 Pest Management Guide for Horticultural and Forest Crops.  Va. Coop. Ext. Pub. 456-017. Virginia Tech, Blacksburg.</w:t>
      </w:r>
      <w:bookmarkEnd w:id="7"/>
    </w:p>
    <w:p w:rsidR="00914BD8" w:rsidRPr="00F05CFF" w:rsidRDefault="00914BD8" w:rsidP="00F05CFF">
      <w:pPr>
        <w:pStyle w:val="EndNoteBibliography"/>
        <w:ind w:left="288" w:hanging="288"/>
        <w:rPr>
          <w:rFonts w:ascii="Times New Roman" w:hAnsi="Times New Roman" w:cs="Times New Roman"/>
          <w:sz w:val="22"/>
          <w:szCs w:val="22"/>
        </w:rPr>
      </w:pPr>
      <w:bookmarkStart w:id="8" w:name="_ENREF_7"/>
      <w:r w:rsidRPr="00F05CFF">
        <w:rPr>
          <w:rFonts w:ascii="Times New Roman" w:hAnsi="Times New Roman" w:cs="Times New Roman"/>
          <w:b/>
          <w:sz w:val="22"/>
          <w:szCs w:val="22"/>
        </w:rPr>
        <w:t>Pfeiffer, D. G., L. M. Maxey, C. A. Laub, E. R. Day, R. Mays, J. C. Bergh, J. Engelman, and H. J. Burrack. 2011.</w:t>
      </w:r>
      <w:r w:rsidRPr="00F05CFF">
        <w:rPr>
          <w:rFonts w:ascii="Times New Roman" w:hAnsi="Times New Roman" w:cs="Times New Roman"/>
          <w:sz w:val="22"/>
          <w:szCs w:val="22"/>
        </w:rPr>
        <w:t xml:space="preserve"> Spotted wing drosophila: A new invasive fruit pest moves north through Virginia. Proc. 87th Cumberland-Shenandoah Fruit Workers' Conf.</w:t>
      </w:r>
      <w:bookmarkEnd w:id="8"/>
    </w:p>
    <w:p w:rsidR="00914BD8" w:rsidRPr="00F05CFF" w:rsidRDefault="00914BD8" w:rsidP="00F05CFF">
      <w:pPr>
        <w:pStyle w:val="EndNoteBibliography"/>
        <w:ind w:left="288" w:hanging="288"/>
        <w:rPr>
          <w:rFonts w:ascii="Times New Roman" w:hAnsi="Times New Roman" w:cs="Times New Roman"/>
          <w:sz w:val="22"/>
          <w:szCs w:val="22"/>
        </w:rPr>
      </w:pPr>
      <w:bookmarkStart w:id="9" w:name="_ENREF_8"/>
      <w:r w:rsidRPr="00F05CFF">
        <w:rPr>
          <w:rFonts w:ascii="Times New Roman" w:hAnsi="Times New Roman" w:cs="Times New Roman"/>
          <w:b/>
          <w:sz w:val="22"/>
          <w:szCs w:val="22"/>
        </w:rPr>
        <w:t>Walsh, D. B., M. P. Bolda, R. E. Goodhue, A. J. Dreves, J. Lee, D. J. Bruck, V. M. Walton, S. D. O'Neal, and F. G. Zalom. 2011.</w:t>
      </w:r>
      <w:r w:rsidRPr="00F05CFF">
        <w:rPr>
          <w:rFonts w:ascii="Times New Roman" w:hAnsi="Times New Roman" w:cs="Times New Roman"/>
          <w:sz w:val="22"/>
          <w:szCs w:val="22"/>
        </w:rPr>
        <w:t xml:space="preserve"> </w:t>
      </w:r>
      <w:r w:rsidRPr="00F05CFF">
        <w:rPr>
          <w:rFonts w:ascii="Times New Roman" w:hAnsi="Times New Roman" w:cs="Times New Roman"/>
          <w:i/>
          <w:sz w:val="22"/>
          <w:szCs w:val="22"/>
        </w:rPr>
        <w:t>Drosophila suzukii</w:t>
      </w:r>
      <w:r w:rsidRPr="00F05CFF">
        <w:rPr>
          <w:rFonts w:ascii="Times New Roman" w:hAnsi="Times New Roman" w:cs="Times New Roman"/>
          <w:sz w:val="22"/>
          <w:szCs w:val="22"/>
        </w:rPr>
        <w:t xml:space="preserve"> (Diptera: Drosophilidae): Invasive pest of ripening soft fruit expanding its geographic range and damage potential. J. Integr. Pest Manag. 2: 1-7.</w:t>
      </w:r>
      <w:bookmarkEnd w:id="9"/>
    </w:p>
    <w:p w:rsidR="00E31C1F" w:rsidRPr="00F05CFF" w:rsidRDefault="00847C3F" w:rsidP="00F05CFF">
      <w:pPr>
        <w:pStyle w:val="PlainText"/>
        <w:ind w:left="288" w:hanging="288"/>
        <w:rPr>
          <w:rFonts w:ascii="Times New Roman" w:hAnsi="Times New Roman"/>
          <w:color w:val="FF0000"/>
          <w:sz w:val="22"/>
          <w:szCs w:val="22"/>
        </w:rPr>
      </w:pPr>
      <w:r w:rsidRPr="00F05CFF">
        <w:rPr>
          <w:rFonts w:ascii="Times New Roman" w:hAnsi="Times New Roman"/>
          <w:color w:val="FF0000"/>
          <w:sz w:val="22"/>
          <w:szCs w:val="22"/>
        </w:rPr>
        <w:fldChar w:fldCharType="end"/>
      </w:r>
    </w:p>
    <w:sectPr w:rsidR="00E31C1F" w:rsidRPr="00F05CFF" w:rsidSect="00F33846">
      <w:footerReference w:type="even" r:id="rId21"/>
      <w:footerReference w:type="default" r:id="rId22"/>
      <w:pgSz w:w="12240" w:h="15840"/>
      <w:pgMar w:top="1440" w:right="1319" w:bottom="1440" w:left="1319"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521CE" w:rsidRDefault="007521CE">
      <w:r>
        <w:separator/>
      </w:r>
    </w:p>
  </w:endnote>
  <w:endnote w:type="continuationSeparator" w:id="0">
    <w:p w:rsidR="007521CE" w:rsidRDefault="007521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4815" w:rsidRDefault="00847C3F">
    <w:pPr>
      <w:pStyle w:val="Footer"/>
      <w:framePr w:wrap="around" w:vAnchor="text" w:hAnchor="margin" w:xAlign="center" w:y="1"/>
      <w:rPr>
        <w:rStyle w:val="PageNumber"/>
      </w:rPr>
    </w:pPr>
    <w:r>
      <w:rPr>
        <w:rStyle w:val="PageNumber"/>
      </w:rPr>
      <w:fldChar w:fldCharType="begin"/>
    </w:r>
    <w:r w:rsidR="00324815">
      <w:rPr>
        <w:rStyle w:val="PageNumber"/>
      </w:rPr>
      <w:instrText xml:space="preserve">PAGE  </w:instrText>
    </w:r>
    <w:r>
      <w:rPr>
        <w:rStyle w:val="PageNumber"/>
      </w:rPr>
      <w:fldChar w:fldCharType="separate"/>
    </w:r>
    <w:r w:rsidR="00324815">
      <w:rPr>
        <w:rStyle w:val="PageNumber"/>
        <w:noProof/>
      </w:rPr>
      <w:t>1</w:t>
    </w:r>
    <w:r>
      <w:rPr>
        <w:rStyle w:val="PageNumber"/>
      </w:rPr>
      <w:fldChar w:fldCharType="end"/>
    </w:r>
  </w:p>
  <w:p w:rsidR="00324815" w:rsidRDefault="0032481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4815" w:rsidRDefault="00847C3F">
    <w:pPr>
      <w:pStyle w:val="Footer"/>
      <w:framePr w:wrap="around" w:vAnchor="text" w:hAnchor="margin" w:xAlign="center" w:y="1"/>
      <w:rPr>
        <w:rStyle w:val="PageNumber"/>
      </w:rPr>
    </w:pPr>
    <w:r>
      <w:rPr>
        <w:rStyle w:val="PageNumber"/>
      </w:rPr>
      <w:fldChar w:fldCharType="begin"/>
    </w:r>
    <w:r w:rsidR="00324815">
      <w:rPr>
        <w:rStyle w:val="PageNumber"/>
      </w:rPr>
      <w:instrText xml:space="preserve">PAGE  </w:instrText>
    </w:r>
    <w:r>
      <w:rPr>
        <w:rStyle w:val="PageNumber"/>
      </w:rPr>
      <w:fldChar w:fldCharType="separate"/>
    </w:r>
    <w:r w:rsidR="002524E8">
      <w:rPr>
        <w:rStyle w:val="PageNumber"/>
        <w:noProof/>
      </w:rPr>
      <w:t>1</w:t>
    </w:r>
    <w:r>
      <w:rPr>
        <w:rStyle w:val="PageNumber"/>
      </w:rPr>
      <w:fldChar w:fldCharType="end"/>
    </w:r>
  </w:p>
  <w:p w:rsidR="00324815" w:rsidRDefault="0032481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521CE" w:rsidRDefault="007521CE">
      <w:r>
        <w:separator/>
      </w:r>
    </w:p>
  </w:footnote>
  <w:footnote w:type="continuationSeparator" w:id="0">
    <w:p w:rsidR="007521CE" w:rsidRDefault="007521C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D70F6"/>
    <w:multiLevelType w:val="hybridMultilevel"/>
    <w:tmpl w:val="CB28798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36B4D50"/>
    <w:multiLevelType w:val="hybridMultilevel"/>
    <w:tmpl w:val="7AC091C8"/>
    <w:lvl w:ilvl="0" w:tplc="11FA1C32">
      <w:start w:val="1"/>
      <w:numFmt w:val="bullet"/>
      <w:lvlText w:val="•"/>
      <w:lvlJc w:val="left"/>
      <w:pPr>
        <w:tabs>
          <w:tab w:val="num" w:pos="720"/>
        </w:tabs>
        <w:ind w:left="720" w:hanging="360"/>
      </w:pPr>
      <w:rPr>
        <w:rFonts w:ascii="Times New Roman" w:hAnsi="Times New Roman" w:hint="default"/>
      </w:rPr>
    </w:lvl>
    <w:lvl w:ilvl="1" w:tplc="FA4E1156" w:tentative="1">
      <w:start w:val="1"/>
      <w:numFmt w:val="bullet"/>
      <w:lvlText w:val="•"/>
      <w:lvlJc w:val="left"/>
      <w:pPr>
        <w:tabs>
          <w:tab w:val="num" w:pos="1440"/>
        </w:tabs>
        <w:ind w:left="1440" w:hanging="360"/>
      </w:pPr>
      <w:rPr>
        <w:rFonts w:ascii="Times New Roman" w:hAnsi="Times New Roman" w:hint="default"/>
      </w:rPr>
    </w:lvl>
    <w:lvl w:ilvl="2" w:tplc="5930E9AE" w:tentative="1">
      <w:start w:val="1"/>
      <w:numFmt w:val="bullet"/>
      <w:lvlText w:val="•"/>
      <w:lvlJc w:val="left"/>
      <w:pPr>
        <w:tabs>
          <w:tab w:val="num" w:pos="2160"/>
        </w:tabs>
        <w:ind w:left="2160" w:hanging="360"/>
      </w:pPr>
      <w:rPr>
        <w:rFonts w:ascii="Times New Roman" w:hAnsi="Times New Roman" w:hint="default"/>
      </w:rPr>
    </w:lvl>
    <w:lvl w:ilvl="3" w:tplc="61208040" w:tentative="1">
      <w:start w:val="1"/>
      <w:numFmt w:val="bullet"/>
      <w:lvlText w:val="•"/>
      <w:lvlJc w:val="left"/>
      <w:pPr>
        <w:tabs>
          <w:tab w:val="num" w:pos="2880"/>
        </w:tabs>
        <w:ind w:left="2880" w:hanging="360"/>
      </w:pPr>
      <w:rPr>
        <w:rFonts w:ascii="Times New Roman" w:hAnsi="Times New Roman" w:hint="default"/>
      </w:rPr>
    </w:lvl>
    <w:lvl w:ilvl="4" w:tplc="80220BA8" w:tentative="1">
      <w:start w:val="1"/>
      <w:numFmt w:val="bullet"/>
      <w:lvlText w:val="•"/>
      <w:lvlJc w:val="left"/>
      <w:pPr>
        <w:tabs>
          <w:tab w:val="num" w:pos="3600"/>
        </w:tabs>
        <w:ind w:left="3600" w:hanging="360"/>
      </w:pPr>
      <w:rPr>
        <w:rFonts w:ascii="Times New Roman" w:hAnsi="Times New Roman" w:hint="default"/>
      </w:rPr>
    </w:lvl>
    <w:lvl w:ilvl="5" w:tplc="6CFC7C54" w:tentative="1">
      <w:start w:val="1"/>
      <w:numFmt w:val="bullet"/>
      <w:lvlText w:val="•"/>
      <w:lvlJc w:val="left"/>
      <w:pPr>
        <w:tabs>
          <w:tab w:val="num" w:pos="4320"/>
        </w:tabs>
        <w:ind w:left="4320" w:hanging="360"/>
      </w:pPr>
      <w:rPr>
        <w:rFonts w:ascii="Times New Roman" w:hAnsi="Times New Roman" w:hint="default"/>
      </w:rPr>
    </w:lvl>
    <w:lvl w:ilvl="6" w:tplc="37C4E7F8" w:tentative="1">
      <w:start w:val="1"/>
      <w:numFmt w:val="bullet"/>
      <w:lvlText w:val="•"/>
      <w:lvlJc w:val="left"/>
      <w:pPr>
        <w:tabs>
          <w:tab w:val="num" w:pos="5040"/>
        </w:tabs>
        <w:ind w:left="5040" w:hanging="360"/>
      </w:pPr>
      <w:rPr>
        <w:rFonts w:ascii="Times New Roman" w:hAnsi="Times New Roman" w:hint="default"/>
      </w:rPr>
    </w:lvl>
    <w:lvl w:ilvl="7" w:tplc="A106D5C6" w:tentative="1">
      <w:start w:val="1"/>
      <w:numFmt w:val="bullet"/>
      <w:lvlText w:val="•"/>
      <w:lvlJc w:val="left"/>
      <w:pPr>
        <w:tabs>
          <w:tab w:val="num" w:pos="5760"/>
        </w:tabs>
        <w:ind w:left="5760" w:hanging="360"/>
      </w:pPr>
      <w:rPr>
        <w:rFonts w:ascii="Times New Roman" w:hAnsi="Times New Roman" w:hint="default"/>
      </w:rPr>
    </w:lvl>
    <w:lvl w:ilvl="8" w:tplc="BD3C4E98" w:tentative="1">
      <w:start w:val="1"/>
      <w:numFmt w:val="bullet"/>
      <w:lvlText w:val="•"/>
      <w:lvlJc w:val="left"/>
      <w:pPr>
        <w:tabs>
          <w:tab w:val="num" w:pos="6480"/>
        </w:tabs>
        <w:ind w:left="6480" w:hanging="360"/>
      </w:pPr>
      <w:rPr>
        <w:rFonts w:ascii="Times New Roman" w:hAnsi="Times New Roman" w:hint="default"/>
      </w:rPr>
    </w:lvl>
  </w:abstractNum>
  <w:abstractNum w:abstractNumId="2">
    <w:nsid w:val="090F461B"/>
    <w:multiLevelType w:val="hybridMultilevel"/>
    <w:tmpl w:val="E130A9E6"/>
    <w:lvl w:ilvl="0" w:tplc="0409000F">
      <w:start w:val="4"/>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nsid w:val="12F16E80"/>
    <w:multiLevelType w:val="hybridMultilevel"/>
    <w:tmpl w:val="E368A278"/>
    <w:lvl w:ilvl="0" w:tplc="649A0294">
      <w:start w:val="1"/>
      <w:numFmt w:val="bullet"/>
      <w:lvlText w:val="–"/>
      <w:lvlJc w:val="left"/>
      <w:pPr>
        <w:tabs>
          <w:tab w:val="num" w:pos="720"/>
        </w:tabs>
        <w:ind w:left="720" w:hanging="360"/>
      </w:pPr>
      <w:rPr>
        <w:rFonts w:ascii="Times New Roman" w:hAnsi="Times New Roman" w:hint="default"/>
      </w:rPr>
    </w:lvl>
    <w:lvl w:ilvl="1" w:tplc="32F07670">
      <w:start w:val="1"/>
      <w:numFmt w:val="bullet"/>
      <w:lvlText w:val="–"/>
      <w:lvlJc w:val="left"/>
      <w:pPr>
        <w:tabs>
          <w:tab w:val="num" w:pos="1440"/>
        </w:tabs>
        <w:ind w:left="1440" w:hanging="360"/>
      </w:pPr>
      <w:rPr>
        <w:rFonts w:ascii="Times New Roman" w:hAnsi="Times New Roman" w:hint="default"/>
      </w:rPr>
    </w:lvl>
    <w:lvl w:ilvl="2" w:tplc="4866E5F6" w:tentative="1">
      <w:start w:val="1"/>
      <w:numFmt w:val="bullet"/>
      <w:lvlText w:val="–"/>
      <w:lvlJc w:val="left"/>
      <w:pPr>
        <w:tabs>
          <w:tab w:val="num" w:pos="2160"/>
        </w:tabs>
        <w:ind w:left="2160" w:hanging="360"/>
      </w:pPr>
      <w:rPr>
        <w:rFonts w:ascii="Times New Roman" w:hAnsi="Times New Roman" w:hint="default"/>
      </w:rPr>
    </w:lvl>
    <w:lvl w:ilvl="3" w:tplc="89C0194C" w:tentative="1">
      <w:start w:val="1"/>
      <w:numFmt w:val="bullet"/>
      <w:lvlText w:val="–"/>
      <w:lvlJc w:val="left"/>
      <w:pPr>
        <w:tabs>
          <w:tab w:val="num" w:pos="2880"/>
        </w:tabs>
        <w:ind w:left="2880" w:hanging="360"/>
      </w:pPr>
      <w:rPr>
        <w:rFonts w:ascii="Times New Roman" w:hAnsi="Times New Roman" w:hint="default"/>
      </w:rPr>
    </w:lvl>
    <w:lvl w:ilvl="4" w:tplc="FB302842" w:tentative="1">
      <w:start w:val="1"/>
      <w:numFmt w:val="bullet"/>
      <w:lvlText w:val="–"/>
      <w:lvlJc w:val="left"/>
      <w:pPr>
        <w:tabs>
          <w:tab w:val="num" w:pos="3600"/>
        </w:tabs>
        <w:ind w:left="3600" w:hanging="360"/>
      </w:pPr>
      <w:rPr>
        <w:rFonts w:ascii="Times New Roman" w:hAnsi="Times New Roman" w:hint="default"/>
      </w:rPr>
    </w:lvl>
    <w:lvl w:ilvl="5" w:tplc="B0C859A6" w:tentative="1">
      <w:start w:val="1"/>
      <w:numFmt w:val="bullet"/>
      <w:lvlText w:val="–"/>
      <w:lvlJc w:val="left"/>
      <w:pPr>
        <w:tabs>
          <w:tab w:val="num" w:pos="4320"/>
        </w:tabs>
        <w:ind w:left="4320" w:hanging="360"/>
      </w:pPr>
      <w:rPr>
        <w:rFonts w:ascii="Times New Roman" w:hAnsi="Times New Roman" w:hint="default"/>
      </w:rPr>
    </w:lvl>
    <w:lvl w:ilvl="6" w:tplc="C89A3262" w:tentative="1">
      <w:start w:val="1"/>
      <w:numFmt w:val="bullet"/>
      <w:lvlText w:val="–"/>
      <w:lvlJc w:val="left"/>
      <w:pPr>
        <w:tabs>
          <w:tab w:val="num" w:pos="5040"/>
        </w:tabs>
        <w:ind w:left="5040" w:hanging="360"/>
      </w:pPr>
      <w:rPr>
        <w:rFonts w:ascii="Times New Roman" w:hAnsi="Times New Roman" w:hint="default"/>
      </w:rPr>
    </w:lvl>
    <w:lvl w:ilvl="7" w:tplc="4A94601A" w:tentative="1">
      <w:start w:val="1"/>
      <w:numFmt w:val="bullet"/>
      <w:lvlText w:val="–"/>
      <w:lvlJc w:val="left"/>
      <w:pPr>
        <w:tabs>
          <w:tab w:val="num" w:pos="5760"/>
        </w:tabs>
        <w:ind w:left="5760" w:hanging="360"/>
      </w:pPr>
      <w:rPr>
        <w:rFonts w:ascii="Times New Roman" w:hAnsi="Times New Roman" w:hint="default"/>
      </w:rPr>
    </w:lvl>
    <w:lvl w:ilvl="8" w:tplc="2F1829A0" w:tentative="1">
      <w:start w:val="1"/>
      <w:numFmt w:val="bullet"/>
      <w:lvlText w:val="–"/>
      <w:lvlJc w:val="left"/>
      <w:pPr>
        <w:tabs>
          <w:tab w:val="num" w:pos="6480"/>
        </w:tabs>
        <w:ind w:left="6480" w:hanging="360"/>
      </w:pPr>
      <w:rPr>
        <w:rFonts w:ascii="Times New Roman" w:hAnsi="Times New Roman" w:hint="default"/>
      </w:rPr>
    </w:lvl>
  </w:abstractNum>
  <w:abstractNum w:abstractNumId="4">
    <w:nsid w:val="14CA2D5A"/>
    <w:multiLevelType w:val="hybridMultilevel"/>
    <w:tmpl w:val="E9F037B6"/>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nsid w:val="1D70113F"/>
    <w:multiLevelType w:val="hybridMultilevel"/>
    <w:tmpl w:val="C57EFBB0"/>
    <w:lvl w:ilvl="0" w:tplc="3BB86940">
      <w:start w:val="1"/>
      <w:numFmt w:val="bullet"/>
      <w:lvlText w:val="•"/>
      <w:lvlJc w:val="left"/>
      <w:pPr>
        <w:tabs>
          <w:tab w:val="num" w:pos="720"/>
        </w:tabs>
        <w:ind w:left="720" w:hanging="360"/>
      </w:pPr>
      <w:rPr>
        <w:rFonts w:ascii="Times New Roman" w:hAnsi="Times New Roman" w:hint="default"/>
      </w:rPr>
    </w:lvl>
    <w:lvl w:ilvl="1" w:tplc="2E7CA7C8" w:tentative="1">
      <w:start w:val="1"/>
      <w:numFmt w:val="bullet"/>
      <w:lvlText w:val="•"/>
      <w:lvlJc w:val="left"/>
      <w:pPr>
        <w:tabs>
          <w:tab w:val="num" w:pos="1440"/>
        </w:tabs>
        <w:ind w:left="1440" w:hanging="360"/>
      </w:pPr>
      <w:rPr>
        <w:rFonts w:ascii="Times New Roman" w:hAnsi="Times New Roman" w:hint="default"/>
      </w:rPr>
    </w:lvl>
    <w:lvl w:ilvl="2" w:tplc="43D6E628" w:tentative="1">
      <w:start w:val="1"/>
      <w:numFmt w:val="bullet"/>
      <w:lvlText w:val="•"/>
      <w:lvlJc w:val="left"/>
      <w:pPr>
        <w:tabs>
          <w:tab w:val="num" w:pos="2160"/>
        </w:tabs>
        <w:ind w:left="2160" w:hanging="360"/>
      </w:pPr>
      <w:rPr>
        <w:rFonts w:ascii="Times New Roman" w:hAnsi="Times New Roman" w:hint="default"/>
      </w:rPr>
    </w:lvl>
    <w:lvl w:ilvl="3" w:tplc="4E301106" w:tentative="1">
      <w:start w:val="1"/>
      <w:numFmt w:val="bullet"/>
      <w:lvlText w:val="•"/>
      <w:lvlJc w:val="left"/>
      <w:pPr>
        <w:tabs>
          <w:tab w:val="num" w:pos="2880"/>
        </w:tabs>
        <w:ind w:left="2880" w:hanging="360"/>
      </w:pPr>
      <w:rPr>
        <w:rFonts w:ascii="Times New Roman" w:hAnsi="Times New Roman" w:hint="default"/>
      </w:rPr>
    </w:lvl>
    <w:lvl w:ilvl="4" w:tplc="686EC11C" w:tentative="1">
      <w:start w:val="1"/>
      <w:numFmt w:val="bullet"/>
      <w:lvlText w:val="•"/>
      <w:lvlJc w:val="left"/>
      <w:pPr>
        <w:tabs>
          <w:tab w:val="num" w:pos="3600"/>
        </w:tabs>
        <w:ind w:left="3600" w:hanging="360"/>
      </w:pPr>
      <w:rPr>
        <w:rFonts w:ascii="Times New Roman" w:hAnsi="Times New Roman" w:hint="default"/>
      </w:rPr>
    </w:lvl>
    <w:lvl w:ilvl="5" w:tplc="D95E82A6" w:tentative="1">
      <w:start w:val="1"/>
      <w:numFmt w:val="bullet"/>
      <w:lvlText w:val="•"/>
      <w:lvlJc w:val="left"/>
      <w:pPr>
        <w:tabs>
          <w:tab w:val="num" w:pos="4320"/>
        </w:tabs>
        <w:ind w:left="4320" w:hanging="360"/>
      </w:pPr>
      <w:rPr>
        <w:rFonts w:ascii="Times New Roman" w:hAnsi="Times New Roman" w:hint="default"/>
      </w:rPr>
    </w:lvl>
    <w:lvl w:ilvl="6" w:tplc="AB2C4086" w:tentative="1">
      <w:start w:val="1"/>
      <w:numFmt w:val="bullet"/>
      <w:lvlText w:val="•"/>
      <w:lvlJc w:val="left"/>
      <w:pPr>
        <w:tabs>
          <w:tab w:val="num" w:pos="5040"/>
        </w:tabs>
        <w:ind w:left="5040" w:hanging="360"/>
      </w:pPr>
      <w:rPr>
        <w:rFonts w:ascii="Times New Roman" w:hAnsi="Times New Roman" w:hint="default"/>
      </w:rPr>
    </w:lvl>
    <w:lvl w:ilvl="7" w:tplc="E0DE5AF6" w:tentative="1">
      <w:start w:val="1"/>
      <w:numFmt w:val="bullet"/>
      <w:lvlText w:val="•"/>
      <w:lvlJc w:val="left"/>
      <w:pPr>
        <w:tabs>
          <w:tab w:val="num" w:pos="5760"/>
        </w:tabs>
        <w:ind w:left="5760" w:hanging="360"/>
      </w:pPr>
      <w:rPr>
        <w:rFonts w:ascii="Times New Roman" w:hAnsi="Times New Roman" w:hint="default"/>
      </w:rPr>
    </w:lvl>
    <w:lvl w:ilvl="8" w:tplc="FDF2CF0A" w:tentative="1">
      <w:start w:val="1"/>
      <w:numFmt w:val="bullet"/>
      <w:lvlText w:val="•"/>
      <w:lvlJc w:val="left"/>
      <w:pPr>
        <w:tabs>
          <w:tab w:val="num" w:pos="6480"/>
        </w:tabs>
        <w:ind w:left="6480" w:hanging="360"/>
      </w:pPr>
      <w:rPr>
        <w:rFonts w:ascii="Times New Roman" w:hAnsi="Times New Roman" w:hint="default"/>
      </w:rPr>
    </w:lvl>
  </w:abstractNum>
  <w:abstractNum w:abstractNumId="6">
    <w:nsid w:val="24AD2FBE"/>
    <w:multiLevelType w:val="hybridMultilevel"/>
    <w:tmpl w:val="BF3AAB52"/>
    <w:lvl w:ilvl="0" w:tplc="0409000F">
      <w:start w:val="4"/>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7">
    <w:nsid w:val="38C815C6"/>
    <w:multiLevelType w:val="hybridMultilevel"/>
    <w:tmpl w:val="0E7E349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3A2907A7"/>
    <w:multiLevelType w:val="hybridMultilevel"/>
    <w:tmpl w:val="7A242064"/>
    <w:lvl w:ilvl="0" w:tplc="FE1AF984">
      <w:start w:val="1"/>
      <w:numFmt w:val="bullet"/>
      <w:lvlText w:val="–"/>
      <w:lvlJc w:val="left"/>
      <w:pPr>
        <w:tabs>
          <w:tab w:val="num" w:pos="720"/>
        </w:tabs>
        <w:ind w:left="720" w:hanging="360"/>
      </w:pPr>
      <w:rPr>
        <w:rFonts w:ascii="Times New Roman" w:hAnsi="Times New Roman" w:hint="default"/>
      </w:rPr>
    </w:lvl>
    <w:lvl w:ilvl="1" w:tplc="F9B6660E">
      <w:start w:val="1"/>
      <w:numFmt w:val="bullet"/>
      <w:lvlText w:val="–"/>
      <w:lvlJc w:val="left"/>
      <w:pPr>
        <w:tabs>
          <w:tab w:val="num" w:pos="1440"/>
        </w:tabs>
        <w:ind w:left="1440" w:hanging="360"/>
      </w:pPr>
      <w:rPr>
        <w:rFonts w:ascii="Times New Roman" w:hAnsi="Times New Roman" w:hint="default"/>
      </w:rPr>
    </w:lvl>
    <w:lvl w:ilvl="2" w:tplc="BB82FECA" w:tentative="1">
      <w:start w:val="1"/>
      <w:numFmt w:val="bullet"/>
      <w:lvlText w:val="–"/>
      <w:lvlJc w:val="left"/>
      <w:pPr>
        <w:tabs>
          <w:tab w:val="num" w:pos="2160"/>
        </w:tabs>
        <w:ind w:left="2160" w:hanging="360"/>
      </w:pPr>
      <w:rPr>
        <w:rFonts w:ascii="Times New Roman" w:hAnsi="Times New Roman" w:hint="default"/>
      </w:rPr>
    </w:lvl>
    <w:lvl w:ilvl="3" w:tplc="11C2BC5A" w:tentative="1">
      <w:start w:val="1"/>
      <w:numFmt w:val="bullet"/>
      <w:lvlText w:val="–"/>
      <w:lvlJc w:val="left"/>
      <w:pPr>
        <w:tabs>
          <w:tab w:val="num" w:pos="2880"/>
        </w:tabs>
        <w:ind w:left="2880" w:hanging="360"/>
      </w:pPr>
      <w:rPr>
        <w:rFonts w:ascii="Times New Roman" w:hAnsi="Times New Roman" w:hint="default"/>
      </w:rPr>
    </w:lvl>
    <w:lvl w:ilvl="4" w:tplc="7ED88F90" w:tentative="1">
      <w:start w:val="1"/>
      <w:numFmt w:val="bullet"/>
      <w:lvlText w:val="–"/>
      <w:lvlJc w:val="left"/>
      <w:pPr>
        <w:tabs>
          <w:tab w:val="num" w:pos="3600"/>
        </w:tabs>
        <w:ind w:left="3600" w:hanging="360"/>
      </w:pPr>
      <w:rPr>
        <w:rFonts w:ascii="Times New Roman" w:hAnsi="Times New Roman" w:hint="default"/>
      </w:rPr>
    </w:lvl>
    <w:lvl w:ilvl="5" w:tplc="F59AB82E" w:tentative="1">
      <w:start w:val="1"/>
      <w:numFmt w:val="bullet"/>
      <w:lvlText w:val="–"/>
      <w:lvlJc w:val="left"/>
      <w:pPr>
        <w:tabs>
          <w:tab w:val="num" w:pos="4320"/>
        </w:tabs>
        <w:ind w:left="4320" w:hanging="360"/>
      </w:pPr>
      <w:rPr>
        <w:rFonts w:ascii="Times New Roman" w:hAnsi="Times New Roman" w:hint="default"/>
      </w:rPr>
    </w:lvl>
    <w:lvl w:ilvl="6" w:tplc="39BC57C4" w:tentative="1">
      <w:start w:val="1"/>
      <w:numFmt w:val="bullet"/>
      <w:lvlText w:val="–"/>
      <w:lvlJc w:val="left"/>
      <w:pPr>
        <w:tabs>
          <w:tab w:val="num" w:pos="5040"/>
        </w:tabs>
        <w:ind w:left="5040" w:hanging="360"/>
      </w:pPr>
      <w:rPr>
        <w:rFonts w:ascii="Times New Roman" w:hAnsi="Times New Roman" w:hint="default"/>
      </w:rPr>
    </w:lvl>
    <w:lvl w:ilvl="7" w:tplc="9648DBB8" w:tentative="1">
      <w:start w:val="1"/>
      <w:numFmt w:val="bullet"/>
      <w:lvlText w:val="–"/>
      <w:lvlJc w:val="left"/>
      <w:pPr>
        <w:tabs>
          <w:tab w:val="num" w:pos="5760"/>
        </w:tabs>
        <w:ind w:left="5760" w:hanging="360"/>
      </w:pPr>
      <w:rPr>
        <w:rFonts w:ascii="Times New Roman" w:hAnsi="Times New Roman" w:hint="default"/>
      </w:rPr>
    </w:lvl>
    <w:lvl w:ilvl="8" w:tplc="D230F708" w:tentative="1">
      <w:start w:val="1"/>
      <w:numFmt w:val="bullet"/>
      <w:lvlText w:val="–"/>
      <w:lvlJc w:val="left"/>
      <w:pPr>
        <w:tabs>
          <w:tab w:val="num" w:pos="6480"/>
        </w:tabs>
        <w:ind w:left="6480" w:hanging="360"/>
      </w:pPr>
      <w:rPr>
        <w:rFonts w:ascii="Times New Roman" w:hAnsi="Times New Roman" w:hint="default"/>
      </w:rPr>
    </w:lvl>
  </w:abstractNum>
  <w:abstractNum w:abstractNumId="9">
    <w:nsid w:val="3CDA3620"/>
    <w:multiLevelType w:val="hybridMultilevel"/>
    <w:tmpl w:val="6632E92C"/>
    <w:lvl w:ilvl="0" w:tplc="03A2D956">
      <w:start w:val="1"/>
      <w:numFmt w:val="bullet"/>
      <w:lvlText w:val="•"/>
      <w:lvlJc w:val="left"/>
      <w:pPr>
        <w:tabs>
          <w:tab w:val="num" w:pos="720"/>
        </w:tabs>
        <w:ind w:left="720" w:hanging="360"/>
      </w:pPr>
      <w:rPr>
        <w:rFonts w:ascii="Times New Roman" w:hAnsi="Times New Roman" w:hint="default"/>
      </w:rPr>
    </w:lvl>
    <w:lvl w:ilvl="1" w:tplc="53020C54" w:tentative="1">
      <w:start w:val="1"/>
      <w:numFmt w:val="bullet"/>
      <w:lvlText w:val="•"/>
      <w:lvlJc w:val="left"/>
      <w:pPr>
        <w:tabs>
          <w:tab w:val="num" w:pos="1440"/>
        </w:tabs>
        <w:ind w:left="1440" w:hanging="360"/>
      </w:pPr>
      <w:rPr>
        <w:rFonts w:ascii="Times New Roman" w:hAnsi="Times New Roman" w:hint="default"/>
      </w:rPr>
    </w:lvl>
    <w:lvl w:ilvl="2" w:tplc="3516FB5A" w:tentative="1">
      <w:start w:val="1"/>
      <w:numFmt w:val="bullet"/>
      <w:lvlText w:val="•"/>
      <w:lvlJc w:val="left"/>
      <w:pPr>
        <w:tabs>
          <w:tab w:val="num" w:pos="2160"/>
        </w:tabs>
        <w:ind w:left="2160" w:hanging="360"/>
      </w:pPr>
      <w:rPr>
        <w:rFonts w:ascii="Times New Roman" w:hAnsi="Times New Roman" w:hint="default"/>
      </w:rPr>
    </w:lvl>
    <w:lvl w:ilvl="3" w:tplc="311A0A0A" w:tentative="1">
      <w:start w:val="1"/>
      <w:numFmt w:val="bullet"/>
      <w:lvlText w:val="•"/>
      <w:lvlJc w:val="left"/>
      <w:pPr>
        <w:tabs>
          <w:tab w:val="num" w:pos="2880"/>
        </w:tabs>
        <w:ind w:left="2880" w:hanging="360"/>
      </w:pPr>
      <w:rPr>
        <w:rFonts w:ascii="Times New Roman" w:hAnsi="Times New Roman" w:hint="default"/>
      </w:rPr>
    </w:lvl>
    <w:lvl w:ilvl="4" w:tplc="76EC9D82" w:tentative="1">
      <w:start w:val="1"/>
      <w:numFmt w:val="bullet"/>
      <w:lvlText w:val="•"/>
      <w:lvlJc w:val="left"/>
      <w:pPr>
        <w:tabs>
          <w:tab w:val="num" w:pos="3600"/>
        </w:tabs>
        <w:ind w:left="3600" w:hanging="360"/>
      </w:pPr>
      <w:rPr>
        <w:rFonts w:ascii="Times New Roman" w:hAnsi="Times New Roman" w:hint="default"/>
      </w:rPr>
    </w:lvl>
    <w:lvl w:ilvl="5" w:tplc="0D582D00" w:tentative="1">
      <w:start w:val="1"/>
      <w:numFmt w:val="bullet"/>
      <w:lvlText w:val="•"/>
      <w:lvlJc w:val="left"/>
      <w:pPr>
        <w:tabs>
          <w:tab w:val="num" w:pos="4320"/>
        </w:tabs>
        <w:ind w:left="4320" w:hanging="360"/>
      </w:pPr>
      <w:rPr>
        <w:rFonts w:ascii="Times New Roman" w:hAnsi="Times New Roman" w:hint="default"/>
      </w:rPr>
    </w:lvl>
    <w:lvl w:ilvl="6" w:tplc="A224D3E8" w:tentative="1">
      <w:start w:val="1"/>
      <w:numFmt w:val="bullet"/>
      <w:lvlText w:val="•"/>
      <w:lvlJc w:val="left"/>
      <w:pPr>
        <w:tabs>
          <w:tab w:val="num" w:pos="5040"/>
        </w:tabs>
        <w:ind w:left="5040" w:hanging="360"/>
      </w:pPr>
      <w:rPr>
        <w:rFonts w:ascii="Times New Roman" w:hAnsi="Times New Roman" w:hint="default"/>
      </w:rPr>
    </w:lvl>
    <w:lvl w:ilvl="7" w:tplc="096E36AA" w:tentative="1">
      <w:start w:val="1"/>
      <w:numFmt w:val="bullet"/>
      <w:lvlText w:val="•"/>
      <w:lvlJc w:val="left"/>
      <w:pPr>
        <w:tabs>
          <w:tab w:val="num" w:pos="5760"/>
        </w:tabs>
        <w:ind w:left="5760" w:hanging="360"/>
      </w:pPr>
      <w:rPr>
        <w:rFonts w:ascii="Times New Roman" w:hAnsi="Times New Roman" w:hint="default"/>
      </w:rPr>
    </w:lvl>
    <w:lvl w:ilvl="8" w:tplc="61266630" w:tentative="1">
      <w:start w:val="1"/>
      <w:numFmt w:val="bullet"/>
      <w:lvlText w:val="•"/>
      <w:lvlJc w:val="left"/>
      <w:pPr>
        <w:tabs>
          <w:tab w:val="num" w:pos="6480"/>
        </w:tabs>
        <w:ind w:left="6480" w:hanging="360"/>
      </w:pPr>
      <w:rPr>
        <w:rFonts w:ascii="Times New Roman" w:hAnsi="Times New Roman" w:hint="default"/>
      </w:rPr>
    </w:lvl>
  </w:abstractNum>
  <w:abstractNum w:abstractNumId="10">
    <w:nsid w:val="3FE33B32"/>
    <w:multiLevelType w:val="hybridMultilevel"/>
    <w:tmpl w:val="5802B902"/>
    <w:lvl w:ilvl="0" w:tplc="19402D1C">
      <w:start w:val="1"/>
      <w:numFmt w:val="bullet"/>
      <w:lvlText w:val="–"/>
      <w:lvlJc w:val="left"/>
      <w:pPr>
        <w:tabs>
          <w:tab w:val="num" w:pos="720"/>
        </w:tabs>
        <w:ind w:left="720" w:hanging="360"/>
      </w:pPr>
      <w:rPr>
        <w:rFonts w:ascii="Times New Roman" w:hAnsi="Times New Roman" w:hint="default"/>
      </w:rPr>
    </w:lvl>
    <w:lvl w:ilvl="1" w:tplc="19125126">
      <w:start w:val="139"/>
      <w:numFmt w:val="bullet"/>
      <w:lvlText w:val="–"/>
      <w:lvlJc w:val="left"/>
      <w:pPr>
        <w:tabs>
          <w:tab w:val="num" w:pos="1440"/>
        </w:tabs>
        <w:ind w:left="1440" w:hanging="360"/>
      </w:pPr>
      <w:rPr>
        <w:rFonts w:ascii="Times New Roman" w:hAnsi="Times New Roman" w:hint="default"/>
      </w:rPr>
    </w:lvl>
    <w:lvl w:ilvl="2" w:tplc="AB205AFA" w:tentative="1">
      <w:start w:val="1"/>
      <w:numFmt w:val="bullet"/>
      <w:lvlText w:val="–"/>
      <w:lvlJc w:val="left"/>
      <w:pPr>
        <w:tabs>
          <w:tab w:val="num" w:pos="2160"/>
        </w:tabs>
        <w:ind w:left="2160" w:hanging="360"/>
      </w:pPr>
      <w:rPr>
        <w:rFonts w:ascii="Times New Roman" w:hAnsi="Times New Roman" w:hint="default"/>
      </w:rPr>
    </w:lvl>
    <w:lvl w:ilvl="3" w:tplc="B2C80EDE" w:tentative="1">
      <w:start w:val="1"/>
      <w:numFmt w:val="bullet"/>
      <w:lvlText w:val="–"/>
      <w:lvlJc w:val="left"/>
      <w:pPr>
        <w:tabs>
          <w:tab w:val="num" w:pos="2880"/>
        </w:tabs>
        <w:ind w:left="2880" w:hanging="360"/>
      </w:pPr>
      <w:rPr>
        <w:rFonts w:ascii="Times New Roman" w:hAnsi="Times New Roman" w:hint="default"/>
      </w:rPr>
    </w:lvl>
    <w:lvl w:ilvl="4" w:tplc="9F168236" w:tentative="1">
      <w:start w:val="1"/>
      <w:numFmt w:val="bullet"/>
      <w:lvlText w:val="–"/>
      <w:lvlJc w:val="left"/>
      <w:pPr>
        <w:tabs>
          <w:tab w:val="num" w:pos="3600"/>
        </w:tabs>
        <w:ind w:left="3600" w:hanging="360"/>
      </w:pPr>
      <w:rPr>
        <w:rFonts w:ascii="Times New Roman" w:hAnsi="Times New Roman" w:hint="default"/>
      </w:rPr>
    </w:lvl>
    <w:lvl w:ilvl="5" w:tplc="F400375C" w:tentative="1">
      <w:start w:val="1"/>
      <w:numFmt w:val="bullet"/>
      <w:lvlText w:val="–"/>
      <w:lvlJc w:val="left"/>
      <w:pPr>
        <w:tabs>
          <w:tab w:val="num" w:pos="4320"/>
        </w:tabs>
        <w:ind w:left="4320" w:hanging="360"/>
      </w:pPr>
      <w:rPr>
        <w:rFonts w:ascii="Times New Roman" w:hAnsi="Times New Roman" w:hint="default"/>
      </w:rPr>
    </w:lvl>
    <w:lvl w:ilvl="6" w:tplc="14FA4264" w:tentative="1">
      <w:start w:val="1"/>
      <w:numFmt w:val="bullet"/>
      <w:lvlText w:val="–"/>
      <w:lvlJc w:val="left"/>
      <w:pPr>
        <w:tabs>
          <w:tab w:val="num" w:pos="5040"/>
        </w:tabs>
        <w:ind w:left="5040" w:hanging="360"/>
      </w:pPr>
      <w:rPr>
        <w:rFonts w:ascii="Times New Roman" w:hAnsi="Times New Roman" w:hint="default"/>
      </w:rPr>
    </w:lvl>
    <w:lvl w:ilvl="7" w:tplc="44363D12" w:tentative="1">
      <w:start w:val="1"/>
      <w:numFmt w:val="bullet"/>
      <w:lvlText w:val="–"/>
      <w:lvlJc w:val="left"/>
      <w:pPr>
        <w:tabs>
          <w:tab w:val="num" w:pos="5760"/>
        </w:tabs>
        <w:ind w:left="5760" w:hanging="360"/>
      </w:pPr>
      <w:rPr>
        <w:rFonts w:ascii="Times New Roman" w:hAnsi="Times New Roman" w:hint="default"/>
      </w:rPr>
    </w:lvl>
    <w:lvl w:ilvl="8" w:tplc="52B0A42C" w:tentative="1">
      <w:start w:val="1"/>
      <w:numFmt w:val="bullet"/>
      <w:lvlText w:val="–"/>
      <w:lvlJc w:val="left"/>
      <w:pPr>
        <w:tabs>
          <w:tab w:val="num" w:pos="6480"/>
        </w:tabs>
        <w:ind w:left="6480" w:hanging="360"/>
      </w:pPr>
      <w:rPr>
        <w:rFonts w:ascii="Times New Roman" w:hAnsi="Times New Roman" w:hint="default"/>
      </w:rPr>
    </w:lvl>
  </w:abstractNum>
  <w:abstractNum w:abstractNumId="11">
    <w:nsid w:val="494D6247"/>
    <w:multiLevelType w:val="hybridMultilevel"/>
    <w:tmpl w:val="35FA2D7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55461339"/>
    <w:multiLevelType w:val="hybridMultilevel"/>
    <w:tmpl w:val="E9F037B6"/>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nsid w:val="766D0ED2"/>
    <w:multiLevelType w:val="hybridMultilevel"/>
    <w:tmpl w:val="0D12C872"/>
    <w:lvl w:ilvl="0" w:tplc="9782E5F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8C73F14"/>
    <w:multiLevelType w:val="hybridMultilevel"/>
    <w:tmpl w:val="E9F037B6"/>
    <w:lvl w:ilvl="0" w:tplc="0409000F">
      <w:start w:val="1"/>
      <w:numFmt w:val="decimal"/>
      <w:lvlText w:val="%1."/>
      <w:lvlJc w:val="left"/>
      <w:pPr>
        <w:tabs>
          <w:tab w:val="num" w:pos="1440"/>
        </w:tabs>
        <w:ind w:left="1440" w:hanging="36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5">
    <w:nsid w:val="7C936436"/>
    <w:multiLevelType w:val="hybridMultilevel"/>
    <w:tmpl w:val="E9F037B6"/>
    <w:lvl w:ilvl="0" w:tplc="0409000F">
      <w:start w:val="1"/>
      <w:numFmt w:val="decimal"/>
      <w:lvlText w:val="%1."/>
      <w:lvlJc w:val="left"/>
      <w:pPr>
        <w:tabs>
          <w:tab w:val="num" w:pos="360"/>
        </w:tabs>
        <w:ind w:left="360" w:hanging="360"/>
      </w:pPr>
      <w:rPr>
        <w:rFonts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abstractNumId w:val="0"/>
  </w:num>
  <w:num w:numId="2">
    <w:abstractNumId w:val="1"/>
  </w:num>
  <w:num w:numId="3">
    <w:abstractNumId w:val="8"/>
  </w:num>
  <w:num w:numId="4">
    <w:abstractNumId w:val="7"/>
  </w:num>
  <w:num w:numId="5">
    <w:abstractNumId w:val="10"/>
  </w:num>
  <w:num w:numId="6">
    <w:abstractNumId w:val="3"/>
  </w:num>
  <w:num w:numId="7">
    <w:abstractNumId w:val="9"/>
  </w:num>
  <w:num w:numId="8">
    <w:abstractNumId w:val="5"/>
  </w:num>
  <w:num w:numId="9">
    <w:abstractNumId w:val="11"/>
  </w:num>
  <w:num w:numId="10">
    <w:abstractNumId w:val="2"/>
  </w:num>
  <w:num w:numId="11">
    <w:abstractNumId w:val="6"/>
  </w:num>
  <w:num w:numId="12">
    <w:abstractNumId w:val="14"/>
  </w:num>
  <w:num w:numId="13">
    <w:abstractNumId w:val="13"/>
  </w:num>
  <w:num w:numId="14">
    <w:abstractNumId w:val="15"/>
  </w:num>
  <w:num w:numId="15">
    <w:abstractNumId w:val="12"/>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J Econ Entomology&lt;/Style&gt;&lt;LeftDelim&gt;{&lt;/LeftDelim&gt;&lt;RightDelim&gt;}&lt;/RightDelim&gt;&lt;FontName&gt;Courier New&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55z0v527t5d9aeederxr95ra9zatfpdfzxx&quot;&gt;PfeifferEndNoteRefs&lt;record-ids&gt;&lt;item&gt;16600&lt;/item&gt;&lt;item&gt;16850&lt;/item&gt;&lt;item&gt;16882&lt;/item&gt;&lt;item&gt;16956&lt;/item&gt;&lt;item&gt;16957&lt;/item&gt;&lt;item&gt;16992&lt;/item&gt;&lt;item&gt;17124&lt;/item&gt;&lt;item&gt;17205&lt;/item&gt;&lt;/record-ids&gt;&lt;/item&gt;&lt;/Libraries&gt;"/>
  </w:docVars>
  <w:rsids>
    <w:rsidRoot w:val="00EF1369"/>
    <w:rsid w:val="00004E99"/>
    <w:rsid w:val="00004FA9"/>
    <w:rsid w:val="00021040"/>
    <w:rsid w:val="00033237"/>
    <w:rsid w:val="00036AED"/>
    <w:rsid w:val="000543D0"/>
    <w:rsid w:val="000649F2"/>
    <w:rsid w:val="00070DC7"/>
    <w:rsid w:val="000742DC"/>
    <w:rsid w:val="00075B24"/>
    <w:rsid w:val="00084A5D"/>
    <w:rsid w:val="000C3B37"/>
    <w:rsid w:val="000C5694"/>
    <w:rsid w:val="000D4F64"/>
    <w:rsid w:val="000D558F"/>
    <w:rsid w:val="000E189D"/>
    <w:rsid w:val="000E21AE"/>
    <w:rsid w:val="000E665E"/>
    <w:rsid w:val="000F0566"/>
    <w:rsid w:val="000F4023"/>
    <w:rsid w:val="001000C4"/>
    <w:rsid w:val="0015273A"/>
    <w:rsid w:val="00163D5D"/>
    <w:rsid w:val="001650E5"/>
    <w:rsid w:val="0017765A"/>
    <w:rsid w:val="00177D6D"/>
    <w:rsid w:val="00195CD7"/>
    <w:rsid w:val="001A2934"/>
    <w:rsid w:val="001A6903"/>
    <w:rsid w:val="001B3553"/>
    <w:rsid w:val="001B41C6"/>
    <w:rsid w:val="001C7C9B"/>
    <w:rsid w:val="001D7F74"/>
    <w:rsid w:val="001F1E80"/>
    <w:rsid w:val="002211C8"/>
    <w:rsid w:val="00224FA1"/>
    <w:rsid w:val="002347D0"/>
    <w:rsid w:val="00234FFF"/>
    <w:rsid w:val="002524E8"/>
    <w:rsid w:val="002A2532"/>
    <w:rsid w:val="002A44D9"/>
    <w:rsid w:val="002B13E0"/>
    <w:rsid w:val="002B3557"/>
    <w:rsid w:val="002F21A6"/>
    <w:rsid w:val="002F46E9"/>
    <w:rsid w:val="003030B7"/>
    <w:rsid w:val="003202E5"/>
    <w:rsid w:val="00324815"/>
    <w:rsid w:val="00334BA2"/>
    <w:rsid w:val="00347C41"/>
    <w:rsid w:val="003542F9"/>
    <w:rsid w:val="00365725"/>
    <w:rsid w:val="00372EA9"/>
    <w:rsid w:val="00376796"/>
    <w:rsid w:val="003A625F"/>
    <w:rsid w:val="003A7349"/>
    <w:rsid w:val="003A7D5E"/>
    <w:rsid w:val="003D1F1E"/>
    <w:rsid w:val="003F0348"/>
    <w:rsid w:val="003F0B77"/>
    <w:rsid w:val="00403376"/>
    <w:rsid w:val="00403DED"/>
    <w:rsid w:val="004107EC"/>
    <w:rsid w:val="00412E6A"/>
    <w:rsid w:val="00412E9A"/>
    <w:rsid w:val="00420C3C"/>
    <w:rsid w:val="00421DB7"/>
    <w:rsid w:val="004366D4"/>
    <w:rsid w:val="00444912"/>
    <w:rsid w:val="00455124"/>
    <w:rsid w:val="00464BF2"/>
    <w:rsid w:val="00465CCB"/>
    <w:rsid w:val="00467BB9"/>
    <w:rsid w:val="00476E2E"/>
    <w:rsid w:val="00483579"/>
    <w:rsid w:val="00487BC5"/>
    <w:rsid w:val="0049407F"/>
    <w:rsid w:val="00497FF0"/>
    <w:rsid w:val="004A11B8"/>
    <w:rsid w:val="004C0B7D"/>
    <w:rsid w:val="004C1478"/>
    <w:rsid w:val="004E0699"/>
    <w:rsid w:val="004E34D7"/>
    <w:rsid w:val="004F3279"/>
    <w:rsid w:val="00500E4A"/>
    <w:rsid w:val="00504765"/>
    <w:rsid w:val="00504D58"/>
    <w:rsid w:val="00515AC8"/>
    <w:rsid w:val="005472B1"/>
    <w:rsid w:val="00550056"/>
    <w:rsid w:val="0055062A"/>
    <w:rsid w:val="00555D9C"/>
    <w:rsid w:val="0056505A"/>
    <w:rsid w:val="005762BE"/>
    <w:rsid w:val="005766F0"/>
    <w:rsid w:val="005815A0"/>
    <w:rsid w:val="00586EEC"/>
    <w:rsid w:val="00587935"/>
    <w:rsid w:val="005933D6"/>
    <w:rsid w:val="005C3919"/>
    <w:rsid w:val="005C63DA"/>
    <w:rsid w:val="005C697F"/>
    <w:rsid w:val="005D5484"/>
    <w:rsid w:val="005E0609"/>
    <w:rsid w:val="005F1F1E"/>
    <w:rsid w:val="00601DBE"/>
    <w:rsid w:val="0061518E"/>
    <w:rsid w:val="00615332"/>
    <w:rsid w:val="00615DDD"/>
    <w:rsid w:val="00624297"/>
    <w:rsid w:val="00624C5E"/>
    <w:rsid w:val="006353DB"/>
    <w:rsid w:val="00643C3F"/>
    <w:rsid w:val="0065072F"/>
    <w:rsid w:val="00670798"/>
    <w:rsid w:val="00682946"/>
    <w:rsid w:val="00686692"/>
    <w:rsid w:val="00694EAA"/>
    <w:rsid w:val="006A0E2F"/>
    <w:rsid w:val="006A6BA7"/>
    <w:rsid w:val="006B7210"/>
    <w:rsid w:val="006C7BFB"/>
    <w:rsid w:val="006D2221"/>
    <w:rsid w:val="006D38E9"/>
    <w:rsid w:val="006E0736"/>
    <w:rsid w:val="006E46CC"/>
    <w:rsid w:val="00722696"/>
    <w:rsid w:val="00730644"/>
    <w:rsid w:val="00731AEF"/>
    <w:rsid w:val="007357ED"/>
    <w:rsid w:val="007521CE"/>
    <w:rsid w:val="00761F86"/>
    <w:rsid w:val="007660FE"/>
    <w:rsid w:val="007814B5"/>
    <w:rsid w:val="00793AD4"/>
    <w:rsid w:val="00796284"/>
    <w:rsid w:val="007A4F99"/>
    <w:rsid w:val="007B0FBB"/>
    <w:rsid w:val="007C74A7"/>
    <w:rsid w:val="007D3B3C"/>
    <w:rsid w:val="007F6FFC"/>
    <w:rsid w:val="00810F75"/>
    <w:rsid w:val="00812AA9"/>
    <w:rsid w:val="00833A7B"/>
    <w:rsid w:val="0083747B"/>
    <w:rsid w:val="00840777"/>
    <w:rsid w:val="0084123B"/>
    <w:rsid w:val="00847C3F"/>
    <w:rsid w:val="0086429C"/>
    <w:rsid w:val="008C1926"/>
    <w:rsid w:val="008C7E39"/>
    <w:rsid w:val="008D75D4"/>
    <w:rsid w:val="008D7D66"/>
    <w:rsid w:val="00901750"/>
    <w:rsid w:val="00914BD8"/>
    <w:rsid w:val="0092328F"/>
    <w:rsid w:val="00923DFC"/>
    <w:rsid w:val="00935AA5"/>
    <w:rsid w:val="0095001A"/>
    <w:rsid w:val="00950364"/>
    <w:rsid w:val="00965818"/>
    <w:rsid w:val="00967B49"/>
    <w:rsid w:val="00976213"/>
    <w:rsid w:val="00976A55"/>
    <w:rsid w:val="00986E19"/>
    <w:rsid w:val="00986F92"/>
    <w:rsid w:val="0099542E"/>
    <w:rsid w:val="0099548B"/>
    <w:rsid w:val="009B4B7E"/>
    <w:rsid w:val="009B5A59"/>
    <w:rsid w:val="009B6D8E"/>
    <w:rsid w:val="009C2508"/>
    <w:rsid w:val="009C2F08"/>
    <w:rsid w:val="009C454E"/>
    <w:rsid w:val="009C5283"/>
    <w:rsid w:val="009D3A6F"/>
    <w:rsid w:val="009D410F"/>
    <w:rsid w:val="009D63E8"/>
    <w:rsid w:val="009D7245"/>
    <w:rsid w:val="009E3D06"/>
    <w:rsid w:val="00A30BBD"/>
    <w:rsid w:val="00A40587"/>
    <w:rsid w:val="00A42217"/>
    <w:rsid w:val="00A613B5"/>
    <w:rsid w:val="00A8364A"/>
    <w:rsid w:val="00A927E3"/>
    <w:rsid w:val="00A948EE"/>
    <w:rsid w:val="00A97789"/>
    <w:rsid w:val="00AA1F46"/>
    <w:rsid w:val="00AB4183"/>
    <w:rsid w:val="00AB623F"/>
    <w:rsid w:val="00AC4506"/>
    <w:rsid w:val="00AD7757"/>
    <w:rsid w:val="00AE19FA"/>
    <w:rsid w:val="00AE2AC5"/>
    <w:rsid w:val="00AE64E2"/>
    <w:rsid w:val="00AF0B5A"/>
    <w:rsid w:val="00B0265C"/>
    <w:rsid w:val="00B0729E"/>
    <w:rsid w:val="00B15E78"/>
    <w:rsid w:val="00B31B7D"/>
    <w:rsid w:val="00B32C3F"/>
    <w:rsid w:val="00B635B1"/>
    <w:rsid w:val="00B658E8"/>
    <w:rsid w:val="00B65EBD"/>
    <w:rsid w:val="00B74F85"/>
    <w:rsid w:val="00B84378"/>
    <w:rsid w:val="00B84D76"/>
    <w:rsid w:val="00B87CA6"/>
    <w:rsid w:val="00BB1F73"/>
    <w:rsid w:val="00BB3411"/>
    <w:rsid w:val="00BB439D"/>
    <w:rsid w:val="00BC1966"/>
    <w:rsid w:val="00BC7DCC"/>
    <w:rsid w:val="00BC7E73"/>
    <w:rsid w:val="00BE1CDD"/>
    <w:rsid w:val="00BE6FEF"/>
    <w:rsid w:val="00BF1388"/>
    <w:rsid w:val="00BF6465"/>
    <w:rsid w:val="00BF7C02"/>
    <w:rsid w:val="00BF7C79"/>
    <w:rsid w:val="00C00436"/>
    <w:rsid w:val="00C008EB"/>
    <w:rsid w:val="00C1365D"/>
    <w:rsid w:val="00C41E5A"/>
    <w:rsid w:val="00C42051"/>
    <w:rsid w:val="00C42CD8"/>
    <w:rsid w:val="00C43A05"/>
    <w:rsid w:val="00C632FB"/>
    <w:rsid w:val="00C641F7"/>
    <w:rsid w:val="00C64B50"/>
    <w:rsid w:val="00C66CC4"/>
    <w:rsid w:val="00C67400"/>
    <w:rsid w:val="00C75B1D"/>
    <w:rsid w:val="00C854FA"/>
    <w:rsid w:val="00C92142"/>
    <w:rsid w:val="00C93418"/>
    <w:rsid w:val="00C97436"/>
    <w:rsid w:val="00CB3A1E"/>
    <w:rsid w:val="00CC1B12"/>
    <w:rsid w:val="00CE11FE"/>
    <w:rsid w:val="00CF6AEB"/>
    <w:rsid w:val="00D012B1"/>
    <w:rsid w:val="00D11547"/>
    <w:rsid w:val="00D12A13"/>
    <w:rsid w:val="00D21C76"/>
    <w:rsid w:val="00D224C7"/>
    <w:rsid w:val="00D233A1"/>
    <w:rsid w:val="00D32B82"/>
    <w:rsid w:val="00D3349E"/>
    <w:rsid w:val="00D44DDF"/>
    <w:rsid w:val="00D549FF"/>
    <w:rsid w:val="00D54E43"/>
    <w:rsid w:val="00D60301"/>
    <w:rsid w:val="00D63435"/>
    <w:rsid w:val="00D677E1"/>
    <w:rsid w:val="00D67DBD"/>
    <w:rsid w:val="00D8215D"/>
    <w:rsid w:val="00D861DC"/>
    <w:rsid w:val="00D92F71"/>
    <w:rsid w:val="00DB1722"/>
    <w:rsid w:val="00DC59D4"/>
    <w:rsid w:val="00DC676F"/>
    <w:rsid w:val="00DE7CDD"/>
    <w:rsid w:val="00DF2026"/>
    <w:rsid w:val="00DF4974"/>
    <w:rsid w:val="00E15E7D"/>
    <w:rsid w:val="00E16ADC"/>
    <w:rsid w:val="00E240F5"/>
    <w:rsid w:val="00E271B8"/>
    <w:rsid w:val="00E31C1F"/>
    <w:rsid w:val="00E3479B"/>
    <w:rsid w:val="00E51910"/>
    <w:rsid w:val="00E53947"/>
    <w:rsid w:val="00E54D95"/>
    <w:rsid w:val="00E60012"/>
    <w:rsid w:val="00E76251"/>
    <w:rsid w:val="00E765B0"/>
    <w:rsid w:val="00E82A4C"/>
    <w:rsid w:val="00E84E25"/>
    <w:rsid w:val="00E91EB7"/>
    <w:rsid w:val="00EA0C4D"/>
    <w:rsid w:val="00EA1D5A"/>
    <w:rsid w:val="00EA3930"/>
    <w:rsid w:val="00EB4948"/>
    <w:rsid w:val="00EC2679"/>
    <w:rsid w:val="00EC4961"/>
    <w:rsid w:val="00EC665A"/>
    <w:rsid w:val="00EE200A"/>
    <w:rsid w:val="00EE659F"/>
    <w:rsid w:val="00EF1369"/>
    <w:rsid w:val="00EF48DD"/>
    <w:rsid w:val="00EF703E"/>
    <w:rsid w:val="00F05CFF"/>
    <w:rsid w:val="00F17254"/>
    <w:rsid w:val="00F263D8"/>
    <w:rsid w:val="00F33846"/>
    <w:rsid w:val="00F41F06"/>
    <w:rsid w:val="00F43DE0"/>
    <w:rsid w:val="00F446C8"/>
    <w:rsid w:val="00F57FB9"/>
    <w:rsid w:val="00F70903"/>
    <w:rsid w:val="00F81589"/>
    <w:rsid w:val="00F8478A"/>
    <w:rsid w:val="00F84D9C"/>
    <w:rsid w:val="00FA13D8"/>
    <w:rsid w:val="00FA19A9"/>
    <w:rsid w:val="00FA5624"/>
    <w:rsid w:val="00FB3A7E"/>
    <w:rsid w:val="00FB4692"/>
    <w:rsid w:val="00FC7042"/>
    <w:rsid w:val="00FD2E95"/>
    <w:rsid w:val="00FE33E2"/>
    <w:rsid w:val="00FF4B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ostalCode"/>
  <w:smartTagType w:namespaceuri="urn:schemas-microsoft-com:office:smarttags" w:name="State"/>
  <w:smartTagType w:namespaceuri="urn:schemas-microsoft-com:office:smarttags" w:name="City"/>
  <w:shapeDefaults>
    <o:shapedefaults v:ext="edit" spidmax="1242"/>
    <o:shapelayout v:ext="edit">
      <o:idmap v:ext="edit" data="1"/>
      <o:rules v:ext="edit">
        <o:r id="V:Rule1" type="connector" idref="#Straight Arrow Connector 218"/>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w:hAnsi="Times"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3846"/>
    <w:rPr>
      <w:sz w:val="24"/>
    </w:rPr>
  </w:style>
  <w:style w:type="paragraph" w:styleId="Heading2">
    <w:name w:val="heading 2"/>
    <w:basedOn w:val="Normal"/>
    <w:link w:val="Heading2Char"/>
    <w:uiPriority w:val="9"/>
    <w:qFormat/>
    <w:rsid w:val="00195CD7"/>
    <w:pPr>
      <w:spacing w:before="100" w:beforeAutospacing="1" w:after="100" w:afterAutospacing="1"/>
      <w:outlineLvl w:val="1"/>
    </w:pPr>
    <w:rPr>
      <w:rFonts w:ascii="Times New Roman" w:eastAsia="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F33846"/>
    <w:rPr>
      <w:rFonts w:ascii="Courier New" w:hAnsi="Courier New"/>
      <w:sz w:val="20"/>
    </w:rPr>
  </w:style>
  <w:style w:type="paragraph" w:styleId="Footer">
    <w:name w:val="footer"/>
    <w:basedOn w:val="Normal"/>
    <w:rsid w:val="00F33846"/>
    <w:pPr>
      <w:tabs>
        <w:tab w:val="center" w:pos="4320"/>
        <w:tab w:val="right" w:pos="8640"/>
      </w:tabs>
    </w:pPr>
  </w:style>
  <w:style w:type="character" w:styleId="PageNumber">
    <w:name w:val="page number"/>
    <w:basedOn w:val="DefaultParagraphFont"/>
    <w:rsid w:val="00F33846"/>
  </w:style>
  <w:style w:type="paragraph" w:styleId="BodyTextIndent">
    <w:name w:val="Body Text Indent"/>
    <w:basedOn w:val="Normal"/>
    <w:rsid w:val="00F33846"/>
    <w:pPr>
      <w:spacing w:line="240" w:lineRule="exact"/>
      <w:ind w:left="720"/>
      <w:jc w:val="both"/>
    </w:pPr>
    <w:rPr>
      <w:rFonts w:ascii="Arial" w:eastAsia="Times New Roman" w:hAnsi="Arial"/>
      <w:sz w:val="20"/>
    </w:rPr>
  </w:style>
  <w:style w:type="paragraph" w:styleId="BodyTextIndent2">
    <w:name w:val="Body Text Indent 2"/>
    <w:basedOn w:val="Normal"/>
    <w:rsid w:val="00F33846"/>
    <w:pPr>
      <w:spacing w:line="240" w:lineRule="exact"/>
      <w:ind w:left="432"/>
      <w:jc w:val="both"/>
    </w:pPr>
    <w:rPr>
      <w:rFonts w:ascii="Times New Roman" w:eastAsia="Times New Roman" w:hAnsi="Times New Roman"/>
      <w:sz w:val="20"/>
    </w:rPr>
  </w:style>
  <w:style w:type="paragraph" w:styleId="BodyTextIndent3">
    <w:name w:val="Body Text Indent 3"/>
    <w:basedOn w:val="Normal"/>
    <w:rsid w:val="00F33846"/>
    <w:pPr>
      <w:spacing w:line="240" w:lineRule="exact"/>
      <w:ind w:left="1152" w:hanging="720"/>
      <w:jc w:val="both"/>
    </w:pPr>
    <w:rPr>
      <w:rFonts w:ascii="Times New Roman" w:hAnsi="Times New Roman"/>
      <w:sz w:val="20"/>
    </w:rPr>
  </w:style>
  <w:style w:type="paragraph" w:styleId="ListParagraph">
    <w:name w:val="List Paragraph"/>
    <w:basedOn w:val="Normal"/>
    <w:uiPriority w:val="34"/>
    <w:qFormat/>
    <w:rsid w:val="0092328F"/>
    <w:pPr>
      <w:ind w:left="720"/>
    </w:pPr>
  </w:style>
  <w:style w:type="character" w:styleId="Hyperlink">
    <w:name w:val="Hyperlink"/>
    <w:uiPriority w:val="99"/>
    <w:unhideWhenUsed/>
    <w:rsid w:val="00586EEC"/>
    <w:rPr>
      <w:color w:val="0000FF"/>
      <w:u w:val="single"/>
    </w:rPr>
  </w:style>
  <w:style w:type="character" w:customStyle="1" w:styleId="Heading2Char">
    <w:name w:val="Heading 2 Char"/>
    <w:link w:val="Heading2"/>
    <w:uiPriority w:val="9"/>
    <w:rsid w:val="00195CD7"/>
    <w:rPr>
      <w:rFonts w:ascii="Times New Roman" w:eastAsia="Times New Roman" w:hAnsi="Times New Roman"/>
      <w:b/>
      <w:bCs/>
      <w:sz w:val="36"/>
      <w:szCs w:val="36"/>
    </w:rPr>
  </w:style>
  <w:style w:type="paragraph" w:styleId="BalloonText">
    <w:name w:val="Balloon Text"/>
    <w:basedOn w:val="Normal"/>
    <w:link w:val="BalloonTextChar"/>
    <w:uiPriority w:val="99"/>
    <w:semiHidden/>
    <w:unhideWhenUsed/>
    <w:rsid w:val="00686692"/>
    <w:rPr>
      <w:rFonts w:ascii="Tahoma" w:hAnsi="Tahoma"/>
      <w:sz w:val="16"/>
      <w:szCs w:val="16"/>
    </w:rPr>
  </w:style>
  <w:style w:type="character" w:customStyle="1" w:styleId="BalloonTextChar">
    <w:name w:val="Balloon Text Char"/>
    <w:link w:val="BalloonText"/>
    <w:uiPriority w:val="99"/>
    <w:semiHidden/>
    <w:rsid w:val="00686692"/>
    <w:rPr>
      <w:rFonts w:ascii="Tahoma" w:hAnsi="Tahoma" w:cs="Tahoma"/>
      <w:sz w:val="16"/>
      <w:szCs w:val="16"/>
    </w:rPr>
  </w:style>
  <w:style w:type="character" w:styleId="CommentReference">
    <w:name w:val="annotation reference"/>
    <w:uiPriority w:val="99"/>
    <w:semiHidden/>
    <w:unhideWhenUsed/>
    <w:rsid w:val="00686692"/>
    <w:rPr>
      <w:sz w:val="16"/>
      <w:szCs w:val="16"/>
    </w:rPr>
  </w:style>
  <w:style w:type="paragraph" w:styleId="CommentText">
    <w:name w:val="annotation text"/>
    <w:basedOn w:val="Normal"/>
    <w:link w:val="CommentTextChar"/>
    <w:uiPriority w:val="99"/>
    <w:semiHidden/>
    <w:unhideWhenUsed/>
    <w:rsid w:val="00686692"/>
    <w:rPr>
      <w:sz w:val="20"/>
    </w:rPr>
  </w:style>
  <w:style w:type="character" w:customStyle="1" w:styleId="CommentTextChar">
    <w:name w:val="Comment Text Char"/>
    <w:basedOn w:val="DefaultParagraphFont"/>
    <w:link w:val="CommentText"/>
    <w:uiPriority w:val="99"/>
    <w:semiHidden/>
    <w:rsid w:val="00686692"/>
  </w:style>
  <w:style w:type="paragraph" w:styleId="CommentSubject">
    <w:name w:val="annotation subject"/>
    <w:basedOn w:val="CommentText"/>
    <w:next w:val="CommentText"/>
    <w:link w:val="CommentSubjectChar"/>
    <w:uiPriority w:val="99"/>
    <w:semiHidden/>
    <w:unhideWhenUsed/>
    <w:rsid w:val="00686692"/>
    <w:rPr>
      <w:b/>
      <w:bCs/>
    </w:rPr>
  </w:style>
  <w:style w:type="character" w:customStyle="1" w:styleId="CommentSubjectChar">
    <w:name w:val="Comment Subject Char"/>
    <w:link w:val="CommentSubject"/>
    <w:uiPriority w:val="99"/>
    <w:semiHidden/>
    <w:rsid w:val="00686692"/>
    <w:rPr>
      <w:b/>
      <w:bCs/>
    </w:rPr>
  </w:style>
  <w:style w:type="character" w:customStyle="1" w:styleId="PlainTextChar">
    <w:name w:val="Plain Text Char"/>
    <w:link w:val="PlainText"/>
    <w:rsid w:val="00E31C1F"/>
    <w:rPr>
      <w:rFonts w:ascii="Courier New" w:hAnsi="Courier New"/>
    </w:rPr>
  </w:style>
  <w:style w:type="paragraph" w:customStyle="1" w:styleId="EndNoteBibliographyTitle">
    <w:name w:val="EndNote Bibliography Title"/>
    <w:basedOn w:val="Normal"/>
    <w:link w:val="EndNoteBibliographyTitleChar"/>
    <w:rsid w:val="00EF48DD"/>
    <w:pPr>
      <w:jc w:val="center"/>
    </w:pPr>
    <w:rPr>
      <w:rFonts w:ascii="Courier New" w:hAnsi="Courier New" w:cs="Courier New"/>
      <w:noProof/>
      <w:sz w:val="20"/>
    </w:rPr>
  </w:style>
  <w:style w:type="character" w:customStyle="1" w:styleId="EndNoteBibliographyTitleChar">
    <w:name w:val="EndNote Bibliography Title Char"/>
    <w:link w:val="EndNoteBibliographyTitle"/>
    <w:rsid w:val="00EF48DD"/>
    <w:rPr>
      <w:rFonts w:ascii="Courier New" w:hAnsi="Courier New" w:cs="Courier New"/>
      <w:noProof/>
    </w:rPr>
  </w:style>
  <w:style w:type="paragraph" w:customStyle="1" w:styleId="EndNoteBibliography">
    <w:name w:val="EndNote Bibliography"/>
    <w:basedOn w:val="Normal"/>
    <w:link w:val="EndNoteBibliographyChar"/>
    <w:rsid w:val="00EF48DD"/>
    <w:rPr>
      <w:rFonts w:ascii="Courier New" w:hAnsi="Courier New" w:cs="Courier New"/>
      <w:noProof/>
      <w:sz w:val="20"/>
    </w:rPr>
  </w:style>
  <w:style w:type="character" w:customStyle="1" w:styleId="EndNoteBibliographyChar">
    <w:name w:val="EndNote Bibliography Char"/>
    <w:link w:val="EndNoteBibliography"/>
    <w:rsid w:val="00EF48DD"/>
    <w:rPr>
      <w:rFonts w:ascii="Courier New" w:hAnsi="Courier New" w:cs="Courier New"/>
      <w:noProof/>
    </w:rPr>
  </w:style>
  <w:style w:type="paragraph" w:styleId="NormalWeb">
    <w:name w:val="Normal (Web)"/>
    <w:basedOn w:val="Normal"/>
    <w:uiPriority w:val="99"/>
    <w:unhideWhenUsed/>
    <w:rsid w:val="00901750"/>
    <w:pPr>
      <w:spacing w:before="100" w:beforeAutospacing="1" w:after="100" w:afterAutospacing="1"/>
    </w:pPr>
    <w:rPr>
      <w:rFonts w:ascii="Times New Roman" w:eastAsia="Times New Roman" w:hAnsi="Times New Roman"/>
      <w:szCs w:val="24"/>
    </w:rPr>
  </w:style>
  <w:style w:type="table" w:styleId="TableGrid">
    <w:name w:val="Table Grid"/>
    <w:basedOn w:val="TableNormal"/>
    <w:uiPriority w:val="59"/>
    <w:rsid w:val="00901750"/>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3846"/>
    <w:rPr>
      <w:sz w:val="24"/>
    </w:rPr>
  </w:style>
  <w:style w:type="paragraph" w:styleId="Heading2">
    <w:name w:val="heading 2"/>
    <w:basedOn w:val="Normal"/>
    <w:link w:val="Heading2Char"/>
    <w:uiPriority w:val="9"/>
    <w:qFormat/>
    <w:rsid w:val="00195CD7"/>
    <w:pPr>
      <w:spacing w:before="100" w:beforeAutospacing="1" w:after="100" w:afterAutospacing="1"/>
      <w:outlineLvl w:val="1"/>
    </w:pPr>
    <w:rPr>
      <w:rFonts w:ascii="Times New Roman" w:eastAsia="Times New Roman" w:hAnsi="Times New Roman"/>
      <w:b/>
      <w:bCs/>
      <w:sz w:val="36"/>
      <w:szCs w:val="3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F33846"/>
    <w:rPr>
      <w:rFonts w:ascii="Courier New" w:hAnsi="Courier New"/>
      <w:sz w:val="20"/>
    </w:rPr>
  </w:style>
  <w:style w:type="paragraph" w:styleId="Footer">
    <w:name w:val="footer"/>
    <w:basedOn w:val="Normal"/>
    <w:rsid w:val="00F33846"/>
    <w:pPr>
      <w:tabs>
        <w:tab w:val="center" w:pos="4320"/>
        <w:tab w:val="right" w:pos="8640"/>
      </w:tabs>
    </w:pPr>
  </w:style>
  <w:style w:type="character" w:styleId="PageNumber">
    <w:name w:val="page number"/>
    <w:basedOn w:val="DefaultParagraphFont"/>
    <w:rsid w:val="00F33846"/>
  </w:style>
  <w:style w:type="paragraph" w:styleId="BodyTextIndent">
    <w:name w:val="Body Text Indent"/>
    <w:basedOn w:val="Normal"/>
    <w:rsid w:val="00F33846"/>
    <w:pPr>
      <w:spacing w:line="240" w:lineRule="exact"/>
      <w:ind w:left="720"/>
      <w:jc w:val="both"/>
    </w:pPr>
    <w:rPr>
      <w:rFonts w:ascii="Arial" w:eastAsia="Times New Roman" w:hAnsi="Arial"/>
      <w:sz w:val="20"/>
    </w:rPr>
  </w:style>
  <w:style w:type="paragraph" w:styleId="BodyTextIndent2">
    <w:name w:val="Body Text Indent 2"/>
    <w:basedOn w:val="Normal"/>
    <w:rsid w:val="00F33846"/>
    <w:pPr>
      <w:spacing w:line="240" w:lineRule="exact"/>
      <w:ind w:left="432"/>
      <w:jc w:val="both"/>
    </w:pPr>
    <w:rPr>
      <w:rFonts w:ascii="Times New Roman" w:eastAsia="Times New Roman" w:hAnsi="Times New Roman"/>
      <w:sz w:val="20"/>
    </w:rPr>
  </w:style>
  <w:style w:type="paragraph" w:styleId="BodyTextIndent3">
    <w:name w:val="Body Text Indent 3"/>
    <w:basedOn w:val="Normal"/>
    <w:rsid w:val="00F33846"/>
    <w:pPr>
      <w:spacing w:line="240" w:lineRule="exact"/>
      <w:ind w:left="1152" w:hanging="720"/>
      <w:jc w:val="both"/>
    </w:pPr>
    <w:rPr>
      <w:rFonts w:ascii="Times New Roman" w:hAnsi="Times New Roman"/>
      <w:sz w:val="20"/>
    </w:rPr>
  </w:style>
  <w:style w:type="paragraph" w:styleId="ListParagraph">
    <w:name w:val="List Paragraph"/>
    <w:basedOn w:val="Normal"/>
    <w:uiPriority w:val="34"/>
    <w:qFormat/>
    <w:rsid w:val="0092328F"/>
    <w:pPr>
      <w:ind w:left="720"/>
    </w:pPr>
  </w:style>
  <w:style w:type="character" w:styleId="Hyperlink">
    <w:name w:val="Hyperlink"/>
    <w:uiPriority w:val="99"/>
    <w:unhideWhenUsed/>
    <w:rsid w:val="00586EEC"/>
    <w:rPr>
      <w:color w:val="0000FF"/>
      <w:u w:val="single"/>
    </w:rPr>
  </w:style>
  <w:style w:type="character" w:customStyle="1" w:styleId="Heading2Char">
    <w:name w:val="Heading 2 Char"/>
    <w:link w:val="Heading2"/>
    <w:uiPriority w:val="9"/>
    <w:rsid w:val="00195CD7"/>
    <w:rPr>
      <w:rFonts w:ascii="Times New Roman" w:eastAsia="Times New Roman" w:hAnsi="Times New Roman"/>
      <w:b/>
      <w:bCs/>
      <w:sz w:val="36"/>
      <w:szCs w:val="36"/>
    </w:rPr>
  </w:style>
  <w:style w:type="paragraph" w:styleId="BalloonText">
    <w:name w:val="Balloon Text"/>
    <w:basedOn w:val="Normal"/>
    <w:link w:val="BalloonTextChar"/>
    <w:uiPriority w:val="99"/>
    <w:semiHidden/>
    <w:unhideWhenUsed/>
    <w:rsid w:val="00686692"/>
    <w:rPr>
      <w:rFonts w:ascii="Tahoma" w:hAnsi="Tahoma"/>
      <w:sz w:val="16"/>
      <w:szCs w:val="16"/>
      <w:lang w:val="x-none" w:eastAsia="x-none"/>
    </w:rPr>
  </w:style>
  <w:style w:type="character" w:customStyle="1" w:styleId="BalloonTextChar">
    <w:name w:val="Balloon Text Char"/>
    <w:link w:val="BalloonText"/>
    <w:uiPriority w:val="99"/>
    <w:semiHidden/>
    <w:rsid w:val="00686692"/>
    <w:rPr>
      <w:rFonts w:ascii="Tahoma" w:hAnsi="Tahoma" w:cs="Tahoma"/>
      <w:sz w:val="16"/>
      <w:szCs w:val="16"/>
    </w:rPr>
  </w:style>
  <w:style w:type="character" w:styleId="CommentReference">
    <w:name w:val="annotation reference"/>
    <w:uiPriority w:val="99"/>
    <w:semiHidden/>
    <w:unhideWhenUsed/>
    <w:rsid w:val="00686692"/>
    <w:rPr>
      <w:sz w:val="16"/>
      <w:szCs w:val="16"/>
    </w:rPr>
  </w:style>
  <w:style w:type="paragraph" w:styleId="CommentText">
    <w:name w:val="annotation text"/>
    <w:basedOn w:val="Normal"/>
    <w:link w:val="CommentTextChar"/>
    <w:uiPriority w:val="99"/>
    <w:semiHidden/>
    <w:unhideWhenUsed/>
    <w:rsid w:val="00686692"/>
    <w:rPr>
      <w:sz w:val="20"/>
    </w:rPr>
  </w:style>
  <w:style w:type="character" w:customStyle="1" w:styleId="CommentTextChar">
    <w:name w:val="Comment Text Char"/>
    <w:basedOn w:val="DefaultParagraphFont"/>
    <w:link w:val="CommentText"/>
    <w:uiPriority w:val="99"/>
    <w:semiHidden/>
    <w:rsid w:val="00686692"/>
  </w:style>
  <w:style w:type="paragraph" w:styleId="CommentSubject">
    <w:name w:val="annotation subject"/>
    <w:basedOn w:val="CommentText"/>
    <w:next w:val="CommentText"/>
    <w:link w:val="CommentSubjectChar"/>
    <w:uiPriority w:val="99"/>
    <w:semiHidden/>
    <w:unhideWhenUsed/>
    <w:rsid w:val="00686692"/>
    <w:rPr>
      <w:b/>
      <w:bCs/>
      <w:lang w:val="x-none" w:eastAsia="x-none"/>
    </w:rPr>
  </w:style>
  <w:style w:type="character" w:customStyle="1" w:styleId="CommentSubjectChar">
    <w:name w:val="Comment Subject Char"/>
    <w:link w:val="CommentSubject"/>
    <w:uiPriority w:val="99"/>
    <w:semiHidden/>
    <w:rsid w:val="00686692"/>
    <w:rPr>
      <w:b/>
      <w:bCs/>
    </w:rPr>
  </w:style>
  <w:style w:type="character" w:customStyle="1" w:styleId="PlainTextChar">
    <w:name w:val="Plain Text Char"/>
    <w:link w:val="PlainText"/>
    <w:rsid w:val="00E31C1F"/>
    <w:rPr>
      <w:rFonts w:ascii="Courier New" w:hAnsi="Courier New"/>
    </w:rPr>
  </w:style>
  <w:style w:type="paragraph" w:customStyle="1" w:styleId="EndNoteBibliographyTitle">
    <w:name w:val="EndNote Bibliography Title"/>
    <w:basedOn w:val="Normal"/>
    <w:link w:val="EndNoteBibliographyTitleChar"/>
    <w:rsid w:val="00EF48DD"/>
    <w:pPr>
      <w:jc w:val="center"/>
    </w:pPr>
    <w:rPr>
      <w:rFonts w:ascii="Courier New" w:hAnsi="Courier New" w:cs="Courier New"/>
      <w:noProof/>
      <w:sz w:val="20"/>
    </w:rPr>
  </w:style>
  <w:style w:type="character" w:customStyle="1" w:styleId="EndNoteBibliographyTitleChar">
    <w:name w:val="EndNote Bibliography Title Char"/>
    <w:link w:val="EndNoteBibliographyTitle"/>
    <w:rsid w:val="00EF48DD"/>
    <w:rPr>
      <w:rFonts w:ascii="Courier New" w:hAnsi="Courier New" w:cs="Courier New"/>
      <w:noProof/>
    </w:rPr>
  </w:style>
  <w:style w:type="paragraph" w:customStyle="1" w:styleId="EndNoteBibliography">
    <w:name w:val="EndNote Bibliography"/>
    <w:basedOn w:val="Normal"/>
    <w:link w:val="EndNoteBibliographyChar"/>
    <w:rsid w:val="00EF48DD"/>
    <w:rPr>
      <w:rFonts w:ascii="Courier New" w:hAnsi="Courier New" w:cs="Courier New"/>
      <w:noProof/>
      <w:sz w:val="20"/>
    </w:rPr>
  </w:style>
  <w:style w:type="character" w:customStyle="1" w:styleId="EndNoteBibliographyChar">
    <w:name w:val="EndNote Bibliography Char"/>
    <w:link w:val="EndNoteBibliography"/>
    <w:rsid w:val="00EF48DD"/>
    <w:rPr>
      <w:rFonts w:ascii="Courier New" w:hAnsi="Courier New" w:cs="Courier New"/>
      <w:noProof/>
    </w:rPr>
  </w:style>
  <w:style w:type="paragraph" w:styleId="NormalWeb">
    <w:name w:val="Normal (Web)"/>
    <w:basedOn w:val="Normal"/>
    <w:uiPriority w:val="99"/>
    <w:unhideWhenUsed/>
    <w:rsid w:val="00901750"/>
    <w:pPr>
      <w:spacing w:before="100" w:beforeAutospacing="1" w:after="100" w:afterAutospacing="1"/>
    </w:pPr>
    <w:rPr>
      <w:rFonts w:ascii="Times New Roman" w:eastAsia="Times New Roman" w:hAnsi="Times New Roman"/>
      <w:szCs w:val="24"/>
    </w:rPr>
  </w:style>
  <w:style w:type="table" w:styleId="TableGrid">
    <w:name w:val="Table Grid"/>
    <w:basedOn w:val="TableNormal"/>
    <w:uiPriority w:val="59"/>
    <w:rsid w:val="00901750"/>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6285701">
      <w:bodyDiv w:val="1"/>
      <w:marLeft w:val="0"/>
      <w:marRight w:val="0"/>
      <w:marTop w:val="0"/>
      <w:marBottom w:val="0"/>
      <w:divBdr>
        <w:top w:val="none" w:sz="0" w:space="0" w:color="auto"/>
        <w:left w:val="none" w:sz="0" w:space="0" w:color="auto"/>
        <w:bottom w:val="none" w:sz="0" w:space="0" w:color="auto"/>
        <w:right w:val="none" w:sz="0" w:space="0" w:color="auto"/>
      </w:divBdr>
    </w:div>
    <w:div w:id="1166553019">
      <w:bodyDiv w:val="1"/>
      <w:marLeft w:val="0"/>
      <w:marRight w:val="0"/>
      <w:marTop w:val="0"/>
      <w:marBottom w:val="0"/>
      <w:divBdr>
        <w:top w:val="none" w:sz="0" w:space="0" w:color="auto"/>
        <w:left w:val="none" w:sz="0" w:space="0" w:color="auto"/>
        <w:bottom w:val="none" w:sz="0" w:space="0" w:color="auto"/>
        <w:right w:val="none" w:sz="0" w:space="0" w:color="auto"/>
      </w:divBdr>
    </w:div>
    <w:div w:id="1508594071">
      <w:bodyDiv w:val="1"/>
      <w:marLeft w:val="0"/>
      <w:marRight w:val="0"/>
      <w:marTop w:val="0"/>
      <w:marBottom w:val="0"/>
      <w:divBdr>
        <w:top w:val="none" w:sz="0" w:space="0" w:color="auto"/>
        <w:left w:val="none" w:sz="0" w:space="0" w:color="auto"/>
        <w:bottom w:val="none" w:sz="0" w:space="0" w:color="auto"/>
        <w:right w:val="none" w:sz="0" w:space="0" w:color="auto"/>
      </w:divBdr>
    </w:div>
    <w:div w:id="1867208579">
      <w:bodyDiv w:val="1"/>
      <w:marLeft w:val="0"/>
      <w:marRight w:val="0"/>
      <w:marTop w:val="0"/>
      <w:marBottom w:val="0"/>
      <w:divBdr>
        <w:top w:val="none" w:sz="0" w:space="0" w:color="auto"/>
        <w:left w:val="none" w:sz="0" w:space="0" w:color="auto"/>
        <w:bottom w:val="none" w:sz="0" w:space="0" w:color="auto"/>
        <w:right w:val="none" w:sz="0" w:space="0" w:color="auto"/>
      </w:divBdr>
    </w:div>
    <w:div w:id="2051032732">
      <w:bodyDiv w:val="1"/>
      <w:marLeft w:val="0"/>
      <w:marRight w:val="0"/>
      <w:marTop w:val="0"/>
      <w:marBottom w:val="0"/>
      <w:divBdr>
        <w:top w:val="none" w:sz="0" w:space="0" w:color="auto"/>
        <w:left w:val="none" w:sz="0" w:space="0" w:color="auto"/>
        <w:bottom w:val="none" w:sz="0" w:space="0" w:color="auto"/>
        <w:right w:val="none" w:sz="0" w:space="0" w:color="auto"/>
      </w:divBdr>
    </w:div>
    <w:div w:id="2079205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961282-F83B-4D06-A900-BA8AF50BD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350</Words>
  <Characters>36198</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31 January 2001; 9:40 PM</vt:lpstr>
    </vt:vector>
  </TitlesOfParts>
  <Company>Microsoft</Company>
  <LinksUpToDate>false</LinksUpToDate>
  <CharactersWithSpaces>42464</CharactersWithSpaces>
  <SharedDoc>false</SharedDoc>
  <HLinks>
    <vt:vector size="42" baseType="variant">
      <vt:variant>
        <vt:i4>4390923</vt:i4>
      </vt:variant>
      <vt:variant>
        <vt:i4>37</vt:i4>
      </vt:variant>
      <vt:variant>
        <vt:i4>0</vt:i4>
      </vt:variant>
      <vt:variant>
        <vt:i4>5</vt:i4>
      </vt:variant>
      <vt:variant>
        <vt:lpwstr/>
      </vt:variant>
      <vt:variant>
        <vt:lpwstr>_ENREF_2</vt:lpwstr>
      </vt:variant>
      <vt:variant>
        <vt:i4>4194315</vt:i4>
      </vt:variant>
      <vt:variant>
        <vt:i4>31</vt:i4>
      </vt:variant>
      <vt:variant>
        <vt:i4>0</vt:i4>
      </vt:variant>
      <vt:variant>
        <vt:i4>5</vt:i4>
      </vt:variant>
      <vt:variant>
        <vt:lpwstr/>
      </vt:variant>
      <vt:variant>
        <vt:lpwstr>_ENREF_1</vt:lpwstr>
      </vt:variant>
      <vt:variant>
        <vt:i4>4653067</vt:i4>
      </vt:variant>
      <vt:variant>
        <vt:i4>25</vt:i4>
      </vt:variant>
      <vt:variant>
        <vt:i4>0</vt:i4>
      </vt:variant>
      <vt:variant>
        <vt:i4>5</vt:i4>
      </vt:variant>
      <vt:variant>
        <vt:lpwstr/>
      </vt:variant>
      <vt:variant>
        <vt:lpwstr>_ENREF_6</vt:lpwstr>
      </vt:variant>
      <vt:variant>
        <vt:i4>4521995</vt:i4>
      </vt:variant>
      <vt:variant>
        <vt:i4>19</vt:i4>
      </vt:variant>
      <vt:variant>
        <vt:i4>0</vt:i4>
      </vt:variant>
      <vt:variant>
        <vt:i4>5</vt:i4>
      </vt:variant>
      <vt:variant>
        <vt:lpwstr/>
      </vt:variant>
      <vt:variant>
        <vt:lpwstr>_ENREF_4</vt:lpwstr>
      </vt:variant>
      <vt:variant>
        <vt:i4>4390923</vt:i4>
      </vt:variant>
      <vt:variant>
        <vt:i4>13</vt:i4>
      </vt:variant>
      <vt:variant>
        <vt:i4>0</vt:i4>
      </vt:variant>
      <vt:variant>
        <vt:i4>5</vt:i4>
      </vt:variant>
      <vt:variant>
        <vt:lpwstr/>
      </vt:variant>
      <vt:variant>
        <vt:lpwstr>_ENREF_2</vt:lpwstr>
      </vt:variant>
      <vt:variant>
        <vt:i4>4325387</vt:i4>
      </vt:variant>
      <vt:variant>
        <vt:i4>7</vt:i4>
      </vt:variant>
      <vt:variant>
        <vt:i4>0</vt:i4>
      </vt:variant>
      <vt:variant>
        <vt:i4>5</vt:i4>
      </vt:variant>
      <vt:variant>
        <vt:lpwstr/>
      </vt:variant>
      <vt:variant>
        <vt:lpwstr>_ENREF_3</vt:lpwstr>
      </vt:variant>
      <vt:variant>
        <vt:i4>4456459</vt:i4>
      </vt:variant>
      <vt:variant>
        <vt:i4>4</vt:i4>
      </vt:variant>
      <vt:variant>
        <vt:i4>0</vt:i4>
      </vt:variant>
      <vt:variant>
        <vt:i4>5</vt:i4>
      </vt:variant>
      <vt:variant>
        <vt:lpwstr/>
      </vt:variant>
      <vt:variant>
        <vt:lpwstr>_ENREF_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31 January 2001; 9:40 PM</dc:title>
  <dc:creator>Douglas G. Pfeiffer</dc:creator>
  <cp:lastModifiedBy>Susan Wagner</cp:lastModifiedBy>
  <cp:revision>2</cp:revision>
  <cp:lastPrinted>2014-10-03T16:11:00Z</cp:lastPrinted>
  <dcterms:created xsi:type="dcterms:W3CDTF">2014-12-05T15:43:00Z</dcterms:created>
  <dcterms:modified xsi:type="dcterms:W3CDTF">2014-12-05T15:43:00Z</dcterms:modified>
</cp:coreProperties>
</file>